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AF78D" w14:textId="4A07E2C0" w:rsidR="003F33D8" w:rsidRPr="00A9414F" w:rsidRDefault="003F33D8" w:rsidP="008C4E24">
      <w:pPr>
        <w:widowControl w:val="0"/>
        <w:autoSpaceDE w:val="0"/>
        <w:autoSpaceDN w:val="0"/>
        <w:adjustRightInd w:val="0"/>
        <w:spacing w:after="0" w:line="360" w:lineRule="auto"/>
        <w:jc w:val="both"/>
        <w:outlineLvl w:val="0"/>
        <w:rPr>
          <w:rFonts w:ascii="Book Antiqua" w:eastAsia="宋体" w:hAnsi="Book Antiqua" w:cs="Times New Roman"/>
          <w:b/>
          <w:i/>
          <w:color w:val="000000" w:themeColor="text1"/>
          <w:sz w:val="24"/>
          <w:szCs w:val="24"/>
          <w:lang w:val="en-US" w:eastAsia="zh-CN"/>
        </w:rPr>
      </w:pPr>
      <w:r w:rsidRPr="00A9414F">
        <w:rPr>
          <w:rFonts w:ascii="Book Antiqua" w:eastAsia="宋体" w:hAnsi="Book Antiqua" w:cs="Times New Roman"/>
          <w:b/>
          <w:color w:val="000000" w:themeColor="text1"/>
          <w:sz w:val="24"/>
          <w:szCs w:val="24"/>
          <w:lang w:val="en-US" w:eastAsia="zh-CN"/>
        </w:rPr>
        <w:t xml:space="preserve">Name of journal: </w:t>
      </w:r>
      <w:r w:rsidRPr="00A9414F">
        <w:rPr>
          <w:rFonts w:ascii="Book Antiqua" w:eastAsia="宋体" w:hAnsi="Book Antiqua" w:cs="Times New Roman"/>
          <w:b/>
          <w:i/>
          <w:color w:val="000000" w:themeColor="text1"/>
          <w:sz w:val="24"/>
          <w:szCs w:val="24"/>
          <w:lang w:val="en-US" w:eastAsia="zh-CN"/>
        </w:rPr>
        <w:t xml:space="preserve">World Journal of </w:t>
      </w:r>
      <w:r w:rsidRPr="00A9414F">
        <w:rPr>
          <w:rFonts w:ascii="Book Antiqua" w:eastAsiaTheme="minorEastAsia" w:hAnsi="Book Antiqua" w:cs="Times New Roman"/>
          <w:b/>
          <w:i/>
          <w:color w:val="000000" w:themeColor="text1"/>
          <w:sz w:val="24"/>
          <w:szCs w:val="24"/>
          <w:lang w:val="en-US"/>
        </w:rPr>
        <w:t>Stem Cells</w:t>
      </w:r>
    </w:p>
    <w:p w14:paraId="5037DE4C" w14:textId="6AA06EB8" w:rsidR="003F33D8" w:rsidRPr="00A9414F" w:rsidRDefault="003F33D8" w:rsidP="003F33D8">
      <w:pPr>
        <w:widowControl w:val="0"/>
        <w:autoSpaceDE w:val="0"/>
        <w:autoSpaceDN w:val="0"/>
        <w:adjustRightInd w:val="0"/>
        <w:spacing w:after="0" w:line="360" w:lineRule="auto"/>
        <w:jc w:val="both"/>
        <w:rPr>
          <w:rFonts w:ascii="Book Antiqua" w:eastAsia="宋体" w:hAnsi="Book Antiqua" w:cs="Times New Roman"/>
          <w:b/>
          <w:color w:val="000000" w:themeColor="text1"/>
          <w:sz w:val="24"/>
          <w:szCs w:val="24"/>
          <w:lang w:val="en-US" w:eastAsia="zh-CN"/>
        </w:rPr>
      </w:pPr>
      <w:r w:rsidRPr="00A9414F">
        <w:rPr>
          <w:rFonts w:ascii="Book Antiqua" w:eastAsia="宋体" w:hAnsi="Book Antiqua" w:cs="Times New Roman"/>
          <w:b/>
          <w:color w:val="000000" w:themeColor="text1"/>
          <w:sz w:val="24"/>
          <w:szCs w:val="24"/>
          <w:lang w:val="en-US" w:eastAsia="zh-CN"/>
        </w:rPr>
        <w:t>ESPS Manuscript NO: 13688</w:t>
      </w:r>
    </w:p>
    <w:p w14:paraId="044361EF" w14:textId="0290270A" w:rsidR="003F33D8" w:rsidRPr="00A9414F" w:rsidRDefault="003F33D8" w:rsidP="003F33D8">
      <w:pPr>
        <w:widowControl w:val="0"/>
        <w:autoSpaceDE w:val="0"/>
        <w:autoSpaceDN w:val="0"/>
        <w:adjustRightInd w:val="0"/>
        <w:spacing w:after="0" w:line="360" w:lineRule="auto"/>
        <w:jc w:val="both"/>
        <w:rPr>
          <w:rFonts w:ascii="Book Antiqua" w:eastAsia="宋体" w:hAnsi="Book Antiqua" w:cs="Times New Roman"/>
          <w:b/>
          <w:color w:val="000000" w:themeColor="text1"/>
          <w:sz w:val="24"/>
          <w:szCs w:val="24"/>
          <w:lang w:val="en-US" w:eastAsia="zh-CN"/>
        </w:rPr>
      </w:pPr>
      <w:r w:rsidRPr="00A9414F">
        <w:rPr>
          <w:rFonts w:ascii="Book Antiqua" w:eastAsia="宋体" w:hAnsi="Book Antiqua" w:cs="Times New Roman"/>
          <w:b/>
          <w:color w:val="000000" w:themeColor="text1"/>
          <w:sz w:val="24"/>
          <w:szCs w:val="24"/>
          <w:lang w:val="en-US" w:eastAsia="zh-CN"/>
        </w:rPr>
        <w:t>Columns: REVIEW</w:t>
      </w:r>
    </w:p>
    <w:p w14:paraId="7CD28ED3" w14:textId="77777777" w:rsidR="00F84327" w:rsidRPr="002675C1" w:rsidRDefault="00F84327" w:rsidP="00970884">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lang w:val="en-US" w:eastAsia="zh-CN"/>
        </w:rPr>
      </w:pPr>
    </w:p>
    <w:p w14:paraId="135DFD64" w14:textId="6A142B1A" w:rsidR="00FE741D" w:rsidRPr="002675C1" w:rsidRDefault="00FE741D" w:rsidP="003F33D8">
      <w:pPr>
        <w:widowControl w:val="0"/>
        <w:autoSpaceDE w:val="0"/>
        <w:autoSpaceDN w:val="0"/>
        <w:adjustRightInd w:val="0"/>
        <w:spacing w:after="0" w:line="360" w:lineRule="auto"/>
        <w:jc w:val="both"/>
        <w:rPr>
          <w:rFonts w:ascii="Book Antiqua" w:eastAsia="宋体" w:hAnsi="Book Antiqua" w:cs="Times New Roman"/>
          <w:b/>
          <w:color w:val="000000" w:themeColor="text1"/>
          <w:sz w:val="24"/>
          <w:szCs w:val="24"/>
          <w:lang w:val="en-US" w:eastAsia="zh-CN"/>
        </w:rPr>
      </w:pPr>
      <w:r w:rsidRPr="002675C1">
        <w:rPr>
          <w:rFonts w:ascii="Book Antiqua" w:hAnsi="Book Antiqua" w:cs="Times New Roman"/>
          <w:b/>
          <w:color w:val="000000" w:themeColor="text1"/>
          <w:sz w:val="24"/>
          <w:szCs w:val="24"/>
          <w:lang w:val="en-US"/>
        </w:rPr>
        <w:t xml:space="preserve">Corneal stem cells and tissue engineering: </w:t>
      </w:r>
      <w:r w:rsidR="00970884" w:rsidRPr="002675C1">
        <w:rPr>
          <w:rFonts w:ascii="Book Antiqua" w:hAnsi="Book Antiqua" w:cs="Times New Roman"/>
          <w:b/>
          <w:color w:val="000000" w:themeColor="text1"/>
          <w:sz w:val="24"/>
          <w:szCs w:val="24"/>
          <w:lang w:val="en-US"/>
        </w:rPr>
        <w:t xml:space="preserve">Current </w:t>
      </w:r>
      <w:r w:rsidRPr="002675C1">
        <w:rPr>
          <w:rFonts w:ascii="Book Antiqua" w:hAnsi="Book Antiqua" w:cs="Times New Roman"/>
          <w:b/>
          <w:color w:val="000000" w:themeColor="text1"/>
          <w:sz w:val="24"/>
          <w:szCs w:val="24"/>
          <w:lang w:val="en-US"/>
        </w:rPr>
        <w:t>advances and future perspectives</w:t>
      </w:r>
    </w:p>
    <w:p w14:paraId="3E08270B" w14:textId="77777777" w:rsidR="00FE741D" w:rsidRPr="002675C1" w:rsidRDefault="00FE741D" w:rsidP="003F33D8">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lang w:val="en-US" w:eastAsia="zh-CN"/>
        </w:rPr>
      </w:pPr>
    </w:p>
    <w:p w14:paraId="42C3A8C6" w14:textId="4A4D2E81" w:rsidR="00FE741D" w:rsidRPr="002675C1" w:rsidRDefault="00FE741D" w:rsidP="003F33D8">
      <w:pPr>
        <w:widowControl w:val="0"/>
        <w:autoSpaceDE w:val="0"/>
        <w:autoSpaceDN w:val="0"/>
        <w:adjustRightInd w:val="0"/>
        <w:spacing w:after="0" w:line="360" w:lineRule="auto"/>
        <w:jc w:val="both"/>
        <w:rPr>
          <w:rFonts w:ascii="Book Antiqua" w:hAnsi="Book Antiqua" w:cs="Times New Roman"/>
          <w:color w:val="000000" w:themeColor="text1"/>
          <w:sz w:val="24"/>
          <w:szCs w:val="24"/>
          <w:lang w:val="en-US"/>
        </w:rPr>
      </w:pPr>
      <w:r w:rsidRPr="002675C1">
        <w:rPr>
          <w:rFonts w:ascii="Book Antiqua" w:eastAsiaTheme="minorEastAsia" w:hAnsi="Book Antiqua" w:cs="Times New Roman"/>
          <w:color w:val="000000" w:themeColor="text1"/>
          <w:sz w:val="24"/>
          <w:szCs w:val="24"/>
          <w:lang w:val="en-US"/>
        </w:rPr>
        <w:t xml:space="preserve">de Araujo AL </w:t>
      </w:r>
      <w:r w:rsidRPr="002675C1">
        <w:rPr>
          <w:rFonts w:ascii="Book Antiqua" w:eastAsiaTheme="minorEastAsia" w:hAnsi="Book Antiqua" w:cs="Times New Roman"/>
          <w:i/>
          <w:color w:val="000000" w:themeColor="text1"/>
          <w:sz w:val="24"/>
          <w:szCs w:val="24"/>
          <w:lang w:val="en-US"/>
        </w:rPr>
        <w:t>et al</w:t>
      </w:r>
      <w:r w:rsidRPr="002675C1">
        <w:rPr>
          <w:rFonts w:ascii="Book Antiqua" w:eastAsiaTheme="minorEastAsia" w:hAnsi="Book Antiqua" w:cs="Times New Roman"/>
          <w:color w:val="000000" w:themeColor="text1"/>
          <w:sz w:val="24"/>
          <w:szCs w:val="24"/>
          <w:lang w:val="en-US"/>
        </w:rPr>
        <w:t xml:space="preserve">. </w:t>
      </w:r>
      <w:r w:rsidR="003F33D8" w:rsidRPr="002675C1">
        <w:rPr>
          <w:rFonts w:ascii="Book Antiqua" w:hAnsi="Book Antiqua" w:cs="Times New Roman"/>
          <w:color w:val="000000" w:themeColor="text1"/>
          <w:sz w:val="24"/>
          <w:szCs w:val="24"/>
          <w:lang w:val="en-US"/>
        </w:rPr>
        <w:t>Current advances in corneal stem cells</w:t>
      </w:r>
    </w:p>
    <w:p w14:paraId="2607BA7A" w14:textId="77777777" w:rsidR="00FE741D" w:rsidRPr="002675C1" w:rsidRDefault="00FE741D" w:rsidP="003F33D8">
      <w:pPr>
        <w:widowControl w:val="0"/>
        <w:autoSpaceDE w:val="0"/>
        <w:autoSpaceDN w:val="0"/>
        <w:adjustRightInd w:val="0"/>
        <w:spacing w:after="0" w:line="360" w:lineRule="auto"/>
        <w:jc w:val="both"/>
        <w:rPr>
          <w:rFonts w:ascii="Book Antiqua" w:eastAsiaTheme="minorEastAsia" w:hAnsi="Book Antiqua" w:cs="Times New Roman"/>
          <w:color w:val="000000" w:themeColor="text1"/>
          <w:sz w:val="24"/>
          <w:szCs w:val="24"/>
          <w:lang w:val="en-US"/>
        </w:rPr>
      </w:pPr>
    </w:p>
    <w:p w14:paraId="752433EF" w14:textId="33C83C66" w:rsidR="00FE741D" w:rsidRPr="002675C1" w:rsidRDefault="00FE741D" w:rsidP="008C4E24">
      <w:pPr>
        <w:widowControl w:val="0"/>
        <w:autoSpaceDE w:val="0"/>
        <w:autoSpaceDN w:val="0"/>
        <w:adjustRightInd w:val="0"/>
        <w:spacing w:after="0" w:line="360" w:lineRule="auto"/>
        <w:jc w:val="both"/>
        <w:outlineLvl w:val="0"/>
        <w:rPr>
          <w:rFonts w:ascii="Book Antiqua" w:eastAsia="宋体" w:hAnsi="Book Antiqua" w:cs="Times New Roman"/>
          <w:color w:val="000000" w:themeColor="text1"/>
          <w:sz w:val="24"/>
          <w:szCs w:val="24"/>
          <w:vertAlign w:val="superscript"/>
          <w:lang w:val="en-US" w:eastAsia="zh-CN"/>
        </w:rPr>
      </w:pPr>
      <w:r w:rsidRPr="002675C1">
        <w:rPr>
          <w:rFonts w:ascii="Book Antiqua" w:hAnsi="Book Antiqua" w:cs="Times New Roman"/>
          <w:color w:val="000000" w:themeColor="text1"/>
          <w:sz w:val="24"/>
          <w:szCs w:val="24"/>
          <w:lang w:val="en-US"/>
        </w:rPr>
        <w:t>Aline Lütz de Araujo, José Álvaro Pereira Gomes</w:t>
      </w:r>
      <w:r w:rsidR="00703337" w:rsidRPr="002675C1">
        <w:rPr>
          <w:rFonts w:ascii="Book Antiqua" w:hAnsi="Book Antiqua" w:cs="Times New Roman"/>
          <w:color w:val="000000" w:themeColor="text1"/>
          <w:sz w:val="24"/>
          <w:szCs w:val="24"/>
          <w:vertAlign w:val="superscript"/>
          <w:lang w:val="en-US"/>
        </w:rPr>
        <w:t xml:space="preserve"> </w:t>
      </w:r>
    </w:p>
    <w:p w14:paraId="1B5B5032" w14:textId="77777777" w:rsidR="003F33D8" w:rsidRPr="002675C1" w:rsidRDefault="003F33D8" w:rsidP="00FE426F">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lang w:val="en-US" w:eastAsia="zh-CN"/>
        </w:rPr>
      </w:pPr>
    </w:p>
    <w:p w14:paraId="08E949DE" w14:textId="22C641E3" w:rsidR="00FE741D" w:rsidRPr="002675C1" w:rsidRDefault="003F33D8" w:rsidP="00FE426F">
      <w:pPr>
        <w:widowControl w:val="0"/>
        <w:autoSpaceDE w:val="0"/>
        <w:autoSpaceDN w:val="0"/>
        <w:adjustRightInd w:val="0"/>
        <w:spacing w:after="0" w:line="360" w:lineRule="auto"/>
        <w:jc w:val="both"/>
        <w:outlineLvl w:val="0"/>
        <w:rPr>
          <w:rFonts w:ascii="Book Antiqua" w:eastAsia="宋体" w:hAnsi="Book Antiqua" w:cs="Times New Roman"/>
          <w:color w:val="000000" w:themeColor="text1"/>
          <w:sz w:val="24"/>
          <w:szCs w:val="24"/>
          <w:lang w:val="en-US" w:eastAsia="zh-CN"/>
        </w:rPr>
      </w:pPr>
      <w:r w:rsidRPr="002675C1">
        <w:rPr>
          <w:rFonts w:ascii="Book Antiqua" w:hAnsi="Book Antiqua" w:cs="Times New Roman"/>
          <w:b/>
          <w:color w:val="000000" w:themeColor="text1"/>
          <w:sz w:val="24"/>
          <w:szCs w:val="24"/>
          <w:lang w:val="en-US"/>
        </w:rPr>
        <w:t>Aline Lütz de Araujo,</w:t>
      </w:r>
      <w:bookmarkStart w:id="0" w:name="OLE_LINK39"/>
      <w:bookmarkStart w:id="1" w:name="OLE_LINK40"/>
      <w:r w:rsidR="00FE741D" w:rsidRPr="002675C1">
        <w:rPr>
          <w:rFonts w:ascii="Book Antiqua" w:hAnsi="Book Antiqua" w:cs="Times New Roman"/>
          <w:color w:val="000000" w:themeColor="text1"/>
          <w:sz w:val="24"/>
          <w:szCs w:val="24"/>
          <w:lang w:val="en-US"/>
        </w:rPr>
        <w:t xml:space="preserve"> Clínica Lent</w:t>
      </w:r>
      <w:r w:rsidR="003C10D2" w:rsidRPr="002675C1">
        <w:rPr>
          <w:rFonts w:ascii="Book Antiqua" w:hAnsi="Book Antiqua" w:cs="Times New Roman"/>
          <w:color w:val="000000" w:themeColor="text1"/>
          <w:sz w:val="24"/>
          <w:szCs w:val="24"/>
          <w:lang w:val="en-US"/>
        </w:rPr>
        <w:t>ec</w:t>
      </w:r>
      <w:r w:rsidR="003C10D2" w:rsidRPr="002675C1">
        <w:rPr>
          <w:rFonts w:ascii="Book Antiqua" w:eastAsia="宋体" w:hAnsi="Book Antiqua" w:cs="Times New Roman"/>
          <w:color w:val="000000" w:themeColor="text1"/>
          <w:sz w:val="24"/>
          <w:szCs w:val="24"/>
          <w:lang w:val="en-US" w:eastAsia="zh-CN"/>
        </w:rPr>
        <w:t>e</w:t>
      </w:r>
      <w:r w:rsidRPr="002675C1">
        <w:rPr>
          <w:rFonts w:ascii="Book Antiqua" w:hAnsi="Book Antiqua" w:cs="Times New Roman"/>
          <w:color w:val="000000" w:themeColor="text1"/>
          <w:sz w:val="24"/>
          <w:szCs w:val="24"/>
          <w:lang w:val="en-US"/>
        </w:rPr>
        <w:t>r</w:t>
      </w:r>
      <w:bookmarkEnd w:id="0"/>
      <w:bookmarkEnd w:id="1"/>
      <w:r w:rsidRPr="002675C1">
        <w:rPr>
          <w:rFonts w:ascii="Book Antiqua" w:hAnsi="Book Antiqua" w:cs="Times New Roman"/>
          <w:color w:val="000000" w:themeColor="text1"/>
          <w:sz w:val="24"/>
          <w:szCs w:val="24"/>
          <w:lang w:val="en-US"/>
        </w:rPr>
        <w:t>, Porto Alegre</w:t>
      </w:r>
      <w:r w:rsidR="00722952" w:rsidRPr="002675C1">
        <w:rPr>
          <w:rFonts w:ascii="Book Antiqua" w:eastAsia="宋体" w:hAnsi="Book Antiqua" w:cs="Times New Roman"/>
          <w:color w:val="000000" w:themeColor="text1"/>
          <w:sz w:val="24"/>
          <w:szCs w:val="24"/>
          <w:lang w:val="en-US" w:eastAsia="zh-CN"/>
        </w:rPr>
        <w:t xml:space="preserve"> -</w:t>
      </w:r>
      <w:r w:rsidRPr="002675C1">
        <w:rPr>
          <w:rFonts w:ascii="Book Antiqua" w:hAnsi="Book Antiqua" w:cs="Times New Roman"/>
          <w:color w:val="000000" w:themeColor="text1"/>
          <w:sz w:val="24"/>
          <w:szCs w:val="24"/>
          <w:lang w:val="en-US"/>
        </w:rPr>
        <w:t xml:space="preserve"> RS</w:t>
      </w:r>
      <w:r w:rsidR="007D612F" w:rsidRPr="002675C1">
        <w:rPr>
          <w:rFonts w:ascii="Book Antiqua" w:hAnsi="Book Antiqua" w:cs="Times New Roman"/>
          <w:color w:val="000000" w:themeColor="text1"/>
          <w:sz w:val="24"/>
          <w:szCs w:val="24"/>
          <w:lang w:val="en-US"/>
        </w:rPr>
        <w:t xml:space="preserve"> 90570041, </w:t>
      </w:r>
      <w:r w:rsidRPr="002675C1">
        <w:rPr>
          <w:rFonts w:ascii="Book Antiqua" w:hAnsi="Book Antiqua" w:cs="Times New Roman"/>
          <w:color w:val="000000" w:themeColor="text1"/>
          <w:sz w:val="24"/>
          <w:szCs w:val="24"/>
          <w:lang w:val="en-US"/>
        </w:rPr>
        <w:t>Brazil</w:t>
      </w:r>
    </w:p>
    <w:p w14:paraId="0D51F155" w14:textId="77777777" w:rsidR="00543522" w:rsidRPr="002675C1" w:rsidRDefault="00543522" w:rsidP="00FE426F">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lang w:val="en-US" w:eastAsia="zh-CN"/>
        </w:rPr>
      </w:pPr>
    </w:p>
    <w:p w14:paraId="2AFB990D" w14:textId="3E94A322" w:rsidR="00FE426F" w:rsidRPr="002675C1" w:rsidRDefault="003F33D8" w:rsidP="00FE426F">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lang w:eastAsia="zh-CN"/>
        </w:rPr>
      </w:pPr>
      <w:r w:rsidRPr="002675C1">
        <w:rPr>
          <w:rFonts w:ascii="Book Antiqua" w:hAnsi="Book Antiqua" w:cs="Times New Roman"/>
          <w:b/>
          <w:color w:val="000000" w:themeColor="text1"/>
          <w:sz w:val="24"/>
          <w:szCs w:val="24"/>
          <w:lang w:val="en-US"/>
        </w:rPr>
        <w:t>José Álvaro Pereira Gomes</w:t>
      </w:r>
      <w:r w:rsidRPr="002675C1">
        <w:rPr>
          <w:rFonts w:ascii="Book Antiqua" w:eastAsia="宋体" w:hAnsi="Book Antiqua" w:cs="Times New Roman"/>
          <w:b/>
          <w:color w:val="000000" w:themeColor="text1"/>
          <w:sz w:val="24"/>
          <w:szCs w:val="24"/>
          <w:lang w:val="en-US" w:eastAsia="zh-CN"/>
        </w:rPr>
        <w:t>,</w:t>
      </w:r>
      <w:r w:rsidR="00FE741D" w:rsidRPr="002675C1">
        <w:rPr>
          <w:rFonts w:ascii="Book Antiqua" w:hAnsi="Book Antiqua" w:cs="Times New Roman"/>
          <w:color w:val="000000" w:themeColor="text1"/>
          <w:sz w:val="24"/>
          <w:szCs w:val="24"/>
          <w:lang w:val="en-US"/>
        </w:rPr>
        <w:t xml:space="preserve"> </w:t>
      </w:r>
      <w:r w:rsidR="00FE426F" w:rsidRPr="002675C1">
        <w:rPr>
          <w:rFonts w:ascii="Book Antiqua" w:hAnsi="Book Antiqua" w:cs="Times New Roman"/>
          <w:color w:val="000000" w:themeColor="text1"/>
          <w:sz w:val="24"/>
          <w:szCs w:val="24"/>
        </w:rPr>
        <w:t>Department of Ophthalmology and Visual Sciences, Universidade Federal de São Paulo, São Paulo – SP 04023062, Brazil</w:t>
      </w:r>
    </w:p>
    <w:p w14:paraId="1189A6C0" w14:textId="77777777" w:rsidR="00FE741D" w:rsidRPr="002675C1" w:rsidRDefault="00FE741D" w:rsidP="003F33D8">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lang w:val="en-US" w:eastAsia="zh-CN"/>
        </w:rPr>
      </w:pPr>
    </w:p>
    <w:p w14:paraId="5FA541DC" w14:textId="70809960" w:rsidR="00FE741D" w:rsidRPr="002675C1" w:rsidRDefault="00FE741D" w:rsidP="003F33D8">
      <w:pPr>
        <w:widowControl w:val="0"/>
        <w:autoSpaceDE w:val="0"/>
        <w:autoSpaceDN w:val="0"/>
        <w:adjustRightInd w:val="0"/>
        <w:spacing w:after="0" w:line="360" w:lineRule="auto"/>
        <w:jc w:val="both"/>
        <w:rPr>
          <w:rFonts w:ascii="Book Antiqua" w:eastAsiaTheme="minorEastAsia" w:hAnsi="Book Antiqua" w:cs="Times New Roman"/>
          <w:color w:val="000000" w:themeColor="text1"/>
          <w:sz w:val="24"/>
          <w:szCs w:val="24"/>
          <w:lang w:val="en-US"/>
        </w:rPr>
      </w:pPr>
      <w:r w:rsidRPr="002675C1">
        <w:rPr>
          <w:rFonts w:ascii="Book Antiqua" w:eastAsiaTheme="minorEastAsia" w:hAnsi="Book Antiqua" w:cs="Times New Roman"/>
          <w:b/>
          <w:color w:val="000000" w:themeColor="text1"/>
          <w:sz w:val="24"/>
          <w:szCs w:val="24"/>
          <w:lang w:val="en-US"/>
        </w:rPr>
        <w:t>Author contributions:</w:t>
      </w:r>
      <w:r w:rsidR="00713CFC" w:rsidRPr="002675C1">
        <w:rPr>
          <w:rFonts w:ascii="Book Antiqua" w:eastAsiaTheme="minorEastAsia" w:hAnsi="Book Antiqua" w:cs="Times New Roman"/>
          <w:color w:val="000000" w:themeColor="text1"/>
          <w:sz w:val="24"/>
          <w:szCs w:val="24"/>
          <w:lang w:val="en-US"/>
        </w:rPr>
        <w:t xml:space="preserve"> de Araujo AL and Gomes JAP </w:t>
      </w:r>
      <w:r w:rsidR="00713CFC" w:rsidRPr="002675C1">
        <w:rPr>
          <w:rFonts w:ascii="Book Antiqua" w:eastAsia="宋体" w:hAnsi="Book Antiqua" w:cs="Times New Roman"/>
          <w:color w:val="000000" w:themeColor="text1"/>
          <w:sz w:val="24"/>
          <w:szCs w:val="24"/>
          <w:lang w:val="en-US" w:eastAsia="zh-CN"/>
        </w:rPr>
        <w:t>equal</w:t>
      </w:r>
      <w:r w:rsidRPr="002675C1">
        <w:rPr>
          <w:rFonts w:ascii="Book Antiqua" w:eastAsiaTheme="minorEastAsia" w:hAnsi="Book Antiqua" w:cs="Times New Roman"/>
          <w:color w:val="000000" w:themeColor="text1"/>
          <w:sz w:val="24"/>
          <w:szCs w:val="24"/>
          <w:lang w:val="en-US"/>
        </w:rPr>
        <w:t>ly contributed to this paper.</w:t>
      </w:r>
    </w:p>
    <w:p w14:paraId="725EB2AE" w14:textId="591F6C89" w:rsidR="00FE741D" w:rsidRPr="002675C1" w:rsidRDefault="00FE741D" w:rsidP="003F33D8">
      <w:pPr>
        <w:spacing w:after="0" w:line="360" w:lineRule="auto"/>
        <w:jc w:val="both"/>
        <w:rPr>
          <w:rFonts w:ascii="Book Antiqua" w:eastAsia="宋体" w:hAnsi="Book Antiqua" w:cs="Times New Roman"/>
          <w:color w:val="000000" w:themeColor="text1"/>
          <w:sz w:val="24"/>
          <w:szCs w:val="24"/>
          <w:lang w:val="en-US" w:eastAsia="zh-CN"/>
        </w:rPr>
      </w:pPr>
    </w:p>
    <w:p w14:paraId="318C5F00" w14:textId="15C60404" w:rsidR="00970884" w:rsidRPr="002675C1" w:rsidRDefault="00970884" w:rsidP="00713CFC">
      <w:pPr>
        <w:spacing w:after="0" w:line="360" w:lineRule="auto"/>
        <w:jc w:val="both"/>
        <w:outlineLvl w:val="0"/>
        <w:rPr>
          <w:rFonts w:ascii="Book Antiqua" w:eastAsia="宋体" w:hAnsi="Book Antiqua" w:cs="Times New Roman"/>
          <w:color w:val="000000" w:themeColor="text1"/>
          <w:sz w:val="24"/>
          <w:szCs w:val="24"/>
          <w:lang w:val="en-US" w:eastAsia="zh-CN"/>
        </w:rPr>
      </w:pPr>
      <w:r w:rsidRPr="002675C1">
        <w:rPr>
          <w:rFonts w:ascii="Book Antiqua" w:eastAsia="宋体" w:hAnsi="Book Antiqua" w:cs="Times New Roman"/>
          <w:b/>
          <w:color w:val="000000" w:themeColor="text1"/>
          <w:sz w:val="24"/>
          <w:szCs w:val="24"/>
          <w:lang w:val="en-US" w:eastAsia="zh-CN"/>
        </w:rPr>
        <w:t xml:space="preserve">Conflict-of-interest: </w:t>
      </w:r>
      <w:r w:rsidR="00F84327" w:rsidRPr="002675C1">
        <w:rPr>
          <w:rFonts w:ascii="Book Antiqua" w:eastAsia="宋体" w:hAnsi="Book Antiqua" w:cs="Times New Roman"/>
          <w:color w:val="000000" w:themeColor="text1"/>
          <w:sz w:val="24"/>
          <w:szCs w:val="24"/>
          <w:lang w:val="en-US" w:eastAsia="zh-CN"/>
        </w:rPr>
        <w:t>The authors declare</w:t>
      </w:r>
      <w:r w:rsidR="000D5FC4" w:rsidRPr="002675C1">
        <w:rPr>
          <w:rFonts w:ascii="Book Antiqua" w:eastAsia="宋体" w:hAnsi="Book Antiqua" w:cs="Times New Roman"/>
          <w:color w:val="000000" w:themeColor="text1"/>
          <w:sz w:val="24"/>
          <w:szCs w:val="24"/>
          <w:lang w:val="en-US" w:eastAsia="zh-CN"/>
        </w:rPr>
        <w:t xml:space="preserve"> no potential conflicts of interest. </w:t>
      </w:r>
    </w:p>
    <w:p w14:paraId="6894C340" w14:textId="77777777" w:rsidR="00713CFC" w:rsidRPr="002675C1" w:rsidRDefault="00713CFC" w:rsidP="00713CFC">
      <w:pPr>
        <w:spacing w:after="0" w:line="360" w:lineRule="auto"/>
        <w:jc w:val="both"/>
        <w:outlineLvl w:val="0"/>
        <w:rPr>
          <w:rFonts w:ascii="Book Antiqua" w:eastAsia="宋体" w:hAnsi="Book Antiqua" w:cs="Times New Roman"/>
          <w:color w:val="000000" w:themeColor="text1"/>
          <w:sz w:val="24"/>
          <w:szCs w:val="24"/>
          <w:lang w:val="en-US" w:eastAsia="zh-CN"/>
        </w:rPr>
      </w:pPr>
    </w:p>
    <w:p w14:paraId="5C391ACD" w14:textId="77777777" w:rsidR="00713CFC" w:rsidRPr="002675C1" w:rsidRDefault="00713CFC" w:rsidP="00713CFC">
      <w:pPr>
        <w:spacing w:line="360" w:lineRule="auto"/>
        <w:jc w:val="both"/>
        <w:rPr>
          <w:rFonts w:ascii="Book Antiqua" w:eastAsia="宋体"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2675C1">
        <w:rPr>
          <w:rFonts w:ascii="Book Antiqua" w:eastAsia="宋体" w:hAnsi="Book Antiqua" w:cs="宋体"/>
          <w:b/>
          <w:color w:val="000000" w:themeColor="text1"/>
          <w:sz w:val="24"/>
          <w:szCs w:val="24"/>
          <w:lang w:eastAsia="zh-CN"/>
        </w:rPr>
        <w:t xml:space="preserve">Open-Access: </w:t>
      </w:r>
      <w:r w:rsidRPr="002675C1">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675C1">
          <w:rPr>
            <w:rFonts w:ascii="Book Antiqua" w:eastAsia="宋体" w:hAnsi="Book Antiqua" w:cs="宋体"/>
            <w:color w:val="000000" w:themeColor="text1"/>
            <w:sz w:val="24"/>
            <w:szCs w:val="24"/>
            <w:u w:val="single"/>
            <w:lang w:eastAsia="zh-CN"/>
          </w:rPr>
          <w:t>http://creativecommons.org/licenses/by-nc/4.0/</w:t>
        </w:r>
      </w:hyperlink>
      <w:bookmarkEnd w:id="2"/>
      <w:bookmarkEnd w:id="3"/>
      <w:bookmarkEnd w:id="4"/>
      <w:bookmarkEnd w:id="5"/>
    </w:p>
    <w:p w14:paraId="59D85B72" w14:textId="77777777" w:rsidR="00713CFC" w:rsidRPr="002675C1" w:rsidRDefault="00713CFC" w:rsidP="003F33D8">
      <w:pPr>
        <w:spacing w:after="0" w:line="360" w:lineRule="auto"/>
        <w:jc w:val="both"/>
        <w:rPr>
          <w:rFonts w:ascii="Book Antiqua" w:eastAsia="宋体" w:hAnsi="Book Antiqua" w:cs="Times New Roman"/>
          <w:color w:val="000000" w:themeColor="text1"/>
          <w:sz w:val="24"/>
          <w:szCs w:val="24"/>
          <w:lang w:val="en-US" w:eastAsia="zh-CN"/>
        </w:rPr>
      </w:pPr>
    </w:p>
    <w:p w14:paraId="7934DF9F" w14:textId="2ADA6E1E" w:rsidR="00FE741D" w:rsidRPr="002675C1" w:rsidRDefault="00FE741D" w:rsidP="00FE426F">
      <w:pPr>
        <w:widowControl w:val="0"/>
        <w:autoSpaceDE w:val="0"/>
        <w:autoSpaceDN w:val="0"/>
        <w:adjustRightInd w:val="0"/>
        <w:spacing w:after="0" w:line="360" w:lineRule="auto"/>
        <w:jc w:val="both"/>
        <w:outlineLvl w:val="0"/>
        <w:rPr>
          <w:rFonts w:ascii="Book Antiqua" w:eastAsia="宋体" w:hAnsi="Book Antiqua" w:cs="Times New Roman"/>
          <w:b/>
          <w:color w:val="000000" w:themeColor="text1"/>
          <w:sz w:val="24"/>
          <w:szCs w:val="24"/>
          <w:lang w:val="en-US" w:eastAsia="zh-CN"/>
        </w:rPr>
      </w:pPr>
      <w:r w:rsidRPr="002675C1">
        <w:rPr>
          <w:rFonts w:ascii="Book Antiqua" w:eastAsiaTheme="minorEastAsia" w:hAnsi="Book Antiqua" w:cs="Times New Roman"/>
          <w:b/>
          <w:color w:val="000000" w:themeColor="text1"/>
          <w:sz w:val="24"/>
          <w:szCs w:val="24"/>
          <w:lang w:val="en-US"/>
        </w:rPr>
        <w:t xml:space="preserve">Correspondence to: </w:t>
      </w:r>
      <w:r w:rsidRPr="002675C1">
        <w:rPr>
          <w:rFonts w:ascii="Book Antiqua" w:hAnsi="Book Antiqua" w:cs="Times New Roman"/>
          <w:b/>
          <w:color w:val="000000" w:themeColor="text1"/>
          <w:sz w:val="24"/>
          <w:szCs w:val="24"/>
          <w:lang w:val="en-US"/>
        </w:rPr>
        <w:t>Aline Lütz de Araujo</w:t>
      </w:r>
      <w:r w:rsidR="00572623" w:rsidRPr="002675C1">
        <w:rPr>
          <w:rFonts w:ascii="Book Antiqua" w:eastAsia="宋体" w:hAnsi="Book Antiqua" w:cs="MS Mincho"/>
          <w:b/>
          <w:color w:val="000000" w:themeColor="text1"/>
          <w:sz w:val="24"/>
          <w:szCs w:val="24"/>
          <w:lang w:val="en-US" w:eastAsia="zh-CN"/>
        </w:rPr>
        <w:t>, MD</w:t>
      </w:r>
      <w:r w:rsidR="003E2055" w:rsidRPr="002675C1">
        <w:rPr>
          <w:rFonts w:ascii="Book Antiqua" w:eastAsia="宋体" w:hAnsi="Book Antiqua" w:cs="MS Mincho"/>
          <w:b/>
          <w:color w:val="000000" w:themeColor="text1"/>
          <w:sz w:val="24"/>
          <w:szCs w:val="24"/>
          <w:lang w:val="en-US" w:eastAsia="zh-CN"/>
        </w:rPr>
        <w:t>,</w:t>
      </w:r>
      <w:r w:rsidR="00FE426F" w:rsidRPr="002675C1">
        <w:rPr>
          <w:rFonts w:ascii="Book Antiqua" w:eastAsia="宋体" w:hAnsi="Book Antiqua" w:cs="MS Mincho"/>
          <w:b/>
          <w:color w:val="000000" w:themeColor="text1"/>
          <w:sz w:val="24"/>
          <w:szCs w:val="24"/>
          <w:lang w:val="en-US" w:eastAsia="zh-CN"/>
        </w:rPr>
        <w:t xml:space="preserve"> </w:t>
      </w:r>
      <w:r w:rsidR="00FE426F" w:rsidRPr="002675C1">
        <w:rPr>
          <w:rFonts w:ascii="Book Antiqua" w:hAnsi="Book Antiqua" w:cs="Times New Roman"/>
          <w:color w:val="000000" w:themeColor="text1"/>
          <w:sz w:val="24"/>
          <w:szCs w:val="24"/>
          <w:lang w:val="en-US"/>
        </w:rPr>
        <w:t>Clínica Lentec</w:t>
      </w:r>
      <w:r w:rsidR="00FE426F" w:rsidRPr="002675C1">
        <w:rPr>
          <w:rFonts w:ascii="Book Antiqua" w:eastAsia="宋体" w:hAnsi="Book Antiqua" w:cs="Times New Roman"/>
          <w:color w:val="000000" w:themeColor="text1"/>
          <w:sz w:val="24"/>
          <w:szCs w:val="24"/>
          <w:lang w:val="en-US" w:eastAsia="zh-CN"/>
        </w:rPr>
        <w:t>e</w:t>
      </w:r>
      <w:r w:rsidR="00FE426F" w:rsidRPr="002675C1">
        <w:rPr>
          <w:rFonts w:ascii="Book Antiqua" w:hAnsi="Book Antiqua" w:cs="Times New Roman"/>
          <w:color w:val="000000" w:themeColor="text1"/>
          <w:sz w:val="24"/>
          <w:szCs w:val="24"/>
          <w:lang w:val="en-US"/>
        </w:rPr>
        <w:t>r,</w:t>
      </w:r>
      <w:r w:rsidR="00FE426F" w:rsidRPr="002675C1">
        <w:rPr>
          <w:rFonts w:ascii="Book Antiqua" w:eastAsia="宋体" w:hAnsi="Book Antiqua" w:cs="Times New Roman"/>
          <w:color w:val="000000" w:themeColor="text1"/>
          <w:sz w:val="24"/>
          <w:szCs w:val="24"/>
          <w:lang w:val="en-US" w:eastAsia="zh-CN"/>
        </w:rPr>
        <w:t xml:space="preserve"> </w:t>
      </w:r>
      <w:r w:rsidRPr="002675C1">
        <w:rPr>
          <w:rFonts w:ascii="Book Antiqua" w:hAnsi="Book Antiqua" w:cs="Times New Roman"/>
          <w:color w:val="000000" w:themeColor="text1"/>
          <w:sz w:val="24"/>
          <w:szCs w:val="24"/>
          <w:lang w:val="en-US"/>
        </w:rPr>
        <w:t>Rua Doutor Timó</w:t>
      </w:r>
      <w:r w:rsidR="007D612F" w:rsidRPr="002675C1">
        <w:rPr>
          <w:rFonts w:ascii="Book Antiqua" w:hAnsi="Book Antiqua" w:cs="Times New Roman"/>
          <w:color w:val="000000" w:themeColor="text1"/>
          <w:sz w:val="24"/>
          <w:szCs w:val="24"/>
          <w:lang w:val="en-US"/>
        </w:rPr>
        <w:t xml:space="preserve">teo, 727/801, </w:t>
      </w:r>
      <w:r w:rsidR="00FE426F" w:rsidRPr="002675C1">
        <w:rPr>
          <w:rFonts w:ascii="Book Antiqua" w:hAnsi="Book Antiqua" w:cs="Times New Roman"/>
          <w:color w:val="000000" w:themeColor="text1"/>
          <w:sz w:val="24"/>
          <w:szCs w:val="24"/>
          <w:lang w:val="en-US"/>
        </w:rPr>
        <w:t xml:space="preserve">Porto Alegre </w:t>
      </w:r>
      <w:r w:rsidR="00722952" w:rsidRPr="002675C1">
        <w:rPr>
          <w:rFonts w:ascii="Book Antiqua" w:eastAsia="宋体" w:hAnsi="Book Antiqua" w:cs="Times New Roman"/>
          <w:color w:val="000000" w:themeColor="text1"/>
          <w:sz w:val="24"/>
          <w:szCs w:val="24"/>
          <w:lang w:val="en-US" w:eastAsia="zh-CN"/>
        </w:rPr>
        <w:t>-</w:t>
      </w:r>
      <w:r w:rsidR="00713CFC" w:rsidRPr="002675C1">
        <w:rPr>
          <w:rFonts w:ascii="Book Antiqua" w:hAnsi="Book Antiqua" w:cs="Times New Roman"/>
          <w:color w:val="000000" w:themeColor="text1"/>
          <w:sz w:val="24"/>
          <w:szCs w:val="24"/>
          <w:lang w:val="en-US"/>
        </w:rPr>
        <w:t xml:space="preserve"> RS</w:t>
      </w:r>
      <w:r w:rsidR="00FE426F" w:rsidRPr="002675C1">
        <w:rPr>
          <w:rFonts w:ascii="Book Antiqua" w:eastAsia="宋体" w:hAnsi="Book Antiqua" w:cs="Times New Roman"/>
          <w:color w:val="000000" w:themeColor="text1"/>
          <w:sz w:val="24"/>
          <w:szCs w:val="24"/>
          <w:lang w:val="en-US" w:eastAsia="zh-CN"/>
        </w:rPr>
        <w:t xml:space="preserve"> </w:t>
      </w:r>
      <w:r w:rsidR="00FE426F" w:rsidRPr="002675C1">
        <w:rPr>
          <w:rFonts w:ascii="Book Antiqua" w:hAnsi="Book Antiqua" w:cs="Times New Roman"/>
          <w:color w:val="000000" w:themeColor="text1"/>
          <w:sz w:val="24"/>
          <w:szCs w:val="24"/>
          <w:lang w:val="en-US"/>
        </w:rPr>
        <w:t>90570041</w:t>
      </w:r>
      <w:r w:rsidR="00713CFC" w:rsidRPr="002675C1">
        <w:rPr>
          <w:rFonts w:ascii="Book Antiqua" w:hAnsi="Book Antiqua" w:cs="Times New Roman"/>
          <w:color w:val="000000" w:themeColor="text1"/>
          <w:sz w:val="24"/>
          <w:szCs w:val="24"/>
          <w:lang w:val="en-US"/>
        </w:rPr>
        <w:t>, Brazil</w:t>
      </w:r>
      <w:r w:rsidR="00713CFC" w:rsidRPr="002675C1">
        <w:rPr>
          <w:rFonts w:ascii="Book Antiqua" w:eastAsia="宋体" w:hAnsi="Book Antiqua" w:cs="Times New Roman"/>
          <w:color w:val="000000" w:themeColor="text1"/>
          <w:sz w:val="24"/>
          <w:szCs w:val="24"/>
          <w:lang w:val="en-US" w:eastAsia="zh-CN"/>
        </w:rPr>
        <w:t>.</w:t>
      </w:r>
      <w:r w:rsidR="00713CFC" w:rsidRPr="002675C1">
        <w:rPr>
          <w:rFonts w:ascii="Book Antiqua" w:hAnsi="Book Antiqua" w:cs="Times New Roman"/>
          <w:color w:val="000000" w:themeColor="text1"/>
          <w:sz w:val="24"/>
          <w:szCs w:val="24"/>
          <w:lang w:val="en-US"/>
        </w:rPr>
        <w:t xml:space="preserve">  </w:t>
      </w:r>
      <w:hyperlink r:id="rId10" w:history="1">
        <w:r w:rsidRPr="002675C1">
          <w:rPr>
            <w:rStyle w:val="Hyperlink"/>
            <w:rFonts w:ascii="Book Antiqua" w:hAnsi="Book Antiqua" w:cs="Times New Roman"/>
            <w:color w:val="000000" w:themeColor="text1"/>
            <w:sz w:val="24"/>
            <w:szCs w:val="24"/>
            <w:lang w:val="en-US"/>
          </w:rPr>
          <w:t>alinelutz.a@gmail.com</w:t>
        </w:r>
      </w:hyperlink>
    </w:p>
    <w:p w14:paraId="43AB8BCD" w14:textId="64F2D100" w:rsidR="00FE741D" w:rsidRPr="002675C1" w:rsidRDefault="00FE741D" w:rsidP="003F33D8">
      <w:pPr>
        <w:spacing w:after="0" w:line="360" w:lineRule="auto"/>
        <w:jc w:val="both"/>
        <w:rPr>
          <w:rFonts w:ascii="Book Antiqua" w:hAnsi="Book Antiqua" w:cs="Times New Roman"/>
          <w:color w:val="000000" w:themeColor="text1"/>
          <w:sz w:val="24"/>
          <w:szCs w:val="24"/>
          <w:lang w:val="en-US"/>
        </w:rPr>
      </w:pPr>
    </w:p>
    <w:p w14:paraId="5785084A" w14:textId="3220CD16" w:rsidR="003C10D2" w:rsidRPr="002675C1" w:rsidRDefault="003C10D2" w:rsidP="003C10D2">
      <w:pPr>
        <w:spacing w:after="0" w:line="360" w:lineRule="auto"/>
        <w:jc w:val="both"/>
        <w:rPr>
          <w:rFonts w:ascii="Book Antiqua" w:eastAsia="宋体" w:hAnsi="Book Antiqua" w:cs="MS Mincho"/>
          <w:color w:val="000000" w:themeColor="text1"/>
          <w:sz w:val="24"/>
          <w:szCs w:val="24"/>
          <w:lang w:val="en-US" w:eastAsia="zh-CN"/>
        </w:rPr>
      </w:pPr>
      <w:r w:rsidRPr="002675C1">
        <w:rPr>
          <w:rFonts w:ascii="Book Antiqua" w:hAnsi="Book Antiqua" w:cs="Times New Roman"/>
          <w:b/>
          <w:sz w:val="24"/>
          <w:szCs w:val="24"/>
        </w:rPr>
        <w:lastRenderedPageBreak/>
        <w:t>Telephone:</w:t>
      </w:r>
      <w:r w:rsidRPr="002675C1">
        <w:rPr>
          <w:rFonts w:ascii="Book Antiqua" w:hAnsi="Book Antiqua" w:cs="Times New Roman"/>
          <w:color w:val="000000" w:themeColor="text1"/>
          <w:sz w:val="24"/>
          <w:szCs w:val="24"/>
          <w:lang w:val="en-US"/>
        </w:rPr>
        <w:t xml:space="preserve"> +55</w:t>
      </w:r>
      <w:r w:rsidR="00FE426F" w:rsidRPr="002675C1">
        <w:rPr>
          <w:rFonts w:ascii="Book Antiqua" w:eastAsia="宋体" w:hAnsi="Book Antiqua" w:cs="Times New Roman"/>
          <w:color w:val="000000" w:themeColor="text1"/>
          <w:sz w:val="24"/>
          <w:szCs w:val="24"/>
          <w:lang w:val="en-US" w:eastAsia="zh-CN"/>
        </w:rPr>
        <w:t>-</w:t>
      </w:r>
      <w:r w:rsidRPr="002675C1">
        <w:rPr>
          <w:rFonts w:ascii="Book Antiqua" w:hAnsi="Book Antiqua" w:cs="Times New Roman"/>
          <w:color w:val="000000" w:themeColor="text1"/>
          <w:sz w:val="24"/>
          <w:szCs w:val="24"/>
          <w:lang w:val="en-US"/>
        </w:rPr>
        <w:t>51</w:t>
      </w:r>
      <w:r w:rsidR="00FE426F" w:rsidRPr="002675C1">
        <w:rPr>
          <w:rFonts w:ascii="Book Antiqua" w:eastAsia="宋体" w:hAnsi="Book Antiqua" w:cs="Times New Roman"/>
          <w:color w:val="000000" w:themeColor="text1"/>
          <w:sz w:val="24"/>
          <w:szCs w:val="24"/>
          <w:lang w:val="en-US" w:eastAsia="zh-CN"/>
        </w:rPr>
        <w:t>-</w:t>
      </w:r>
      <w:r w:rsidRPr="002675C1">
        <w:rPr>
          <w:rFonts w:ascii="Book Antiqua" w:hAnsi="Book Antiqua" w:cs="Times New Roman"/>
          <w:color w:val="000000" w:themeColor="text1"/>
          <w:sz w:val="24"/>
          <w:szCs w:val="24"/>
          <w:lang w:val="en-US"/>
        </w:rPr>
        <w:t>30227600</w:t>
      </w:r>
      <w:r w:rsidRPr="002675C1">
        <w:rPr>
          <w:rFonts w:ascii="MS Mincho" w:eastAsia="MS Mincho" w:hAnsi="MS Mincho" w:cs="MS Mincho" w:hint="eastAsia"/>
          <w:color w:val="000000" w:themeColor="text1"/>
          <w:sz w:val="24"/>
          <w:szCs w:val="24"/>
          <w:lang w:val="en-US"/>
        </w:rPr>
        <w:t> </w:t>
      </w:r>
      <w:r w:rsidRPr="002675C1">
        <w:rPr>
          <w:rFonts w:ascii="Book Antiqua" w:eastAsia="宋体" w:hAnsi="Book Antiqua" w:cs="Times New Roman"/>
          <w:sz w:val="24"/>
          <w:szCs w:val="24"/>
          <w:lang w:eastAsia="zh-CN"/>
        </w:rPr>
        <w:tab/>
      </w:r>
      <w:r w:rsidRPr="002675C1">
        <w:rPr>
          <w:rFonts w:ascii="Book Antiqua" w:eastAsia="宋体" w:hAnsi="Book Antiqua" w:cs="Times New Roman"/>
          <w:sz w:val="24"/>
          <w:szCs w:val="24"/>
          <w:lang w:eastAsia="zh-CN"/>
        </w:rPr>
        <w:tab/>
      </w:r>
    </w:p>
    <w:p w14:paraId="259BDAD2" w14:textId="497B3CFD" w:rsidR="003C10D2" w:rsidRPr="002675C1" w:rsidRDefault="003C10D2" w:rsidP="003C10D2">
      <w:pPr>
        <w:spacing w:after="0" w:line="360" w:lineRule="auto"/>
        <w:rPr>
          <w:rFonts w:ascii="Book Antiqua" w:eastAsia="宋体" w:hAnsi="Book Antiqua" w:cs="Times New Roman"/>
          <w:sz w:val="24"/>
          <w:szCs w:val="24"/>
          <w:lang w:eastAsia="zh-CN"/>
        </w:rPr>
      </w:pPr>
      <w:r w:rsidRPr="002675C1">
        <w:rPr>
          <w:rFonts w:ascii="Book Antiqua" w:hAnsi="Book Antiqua" w:cs="Times New Roman"/>
          <w:b/>
          <w:sz w:val="24"/>
          <w:szCs w:val="24"/>
        </w:rPr>
        <w:t>Fax:</w:t>
      </w:r>
      <w:r w:rsidRPr="002675C1">
        <w:rPr>
          <w:rFonts w:ascii="Book Antiqua" w:hAnsi="Book Antiqua" w:cs="Times New Roman"/>
          <w:sz w:val="24"/>
          <w:szCs w:val="24"/>
        </w:rPr>
        <w:t xml:space="preserve"> </w:t>
      </w:r>
      <w:r w:rsidR="00FE426F" w:rsidRPr="002675C1">
        <w:rPr>
          <w:rFonts w:ascii="Book Antiqua" w:hAnsi="Book Antiqua" w:cs="Times New Roman"/>
          <w:color w:val="000000" w:themeColor="text1"/>
          <w:sz w:val="24"/>
          <w:szCs w:val="24"/>
          <w:lang w:val="en-US"/>
        </w:rPr>
        <w:t>+55-51-33388080</w:t>
      </w:r>
    </w:p>
    <w:p w14:paraId="67267F41" w14:textId="437D15AB" w:rsidR="003C10D2" w:rsidRPr="002675C1" w:rsidRDefault="003C10D2" w:rsidP="003C10D2">
      <w:pPr>
        <w:spacing w:after="0" w:line="360" w:lineRule="auto"/>
        <w:rPr>
          <w:rFonts w:ascii="Book Antiqua" w:eastAsia="宋体" w:hAnsi="Book Antiqua"/>
          <w:b/>
          <w:sz w:val="24"/>
          <w:szCs w:val="24"/>
          <w:lang w:eastAsia="zh-CN"/>
        </w:rPr>
      </w:pPr>
      <w:r w:rsidRPr="002675C1">
        <w:rPr>
          <w:rFonts w:ascii="Book Antiqua" w:hAnsi="Book Antiqua"/>
          <w:b/>
          <w:sz w:val="24"/>
          <w:szCs w:val="24"/>
        </w:rPr>
        <w:t xml:space="preserve">Received: </w:t>
      </w:r>
      <w:r w:rsidRPr="002675C1">
        <w:rPr>
          <w:rFonts w:ascii="Book Antiqua" w:eastAsia="宋体" w:hAnsi="Book Antiqua"/>
          <w:sz w:val="24"/>
          <w:szCs w:val="24"/>
          <w:lang w:eastAsia="zh-CN"/>
        </w:rPr>
        <w:t>August 29, 2014</w:t>
      </w:r>
    </w:p>
    <w:p w14:paraId="4AECE011" w14:textId="668DDAEF" w:rsidR="003C10D2" w:rsidRPr="002675C1" w:rsidRDefault="003C10D2" w:rsidP="003C10D2">
      <w:pPr>
        <w:spacing w:after="0" w:line="360" w:lineRule="auto"/>
        <w:rPr>
          <w:rFonts w:ascii="Book Antiqua" w:eastAsia="宋体" w:hAnsi="Book Antiqua"/>
          <w:b/>
          <w:sz w:val="24"/>
          <w:szCs w:val="24"/>
          <w:lang w:eastAsia="zh-CN"/>
        </w:rPr>
      </w:pPr>
      <w:r w:rsidRPr="002675C1">
        <w:rPr>
          <w:rFonts w:ascii="Book Antiqua" w:hAnsi="Book Antiqua"/>
          <w:b/>
          <w:sz w:val="24"/>
          <w:szCs w:val="24"/>
        </w:rPr>
        <w:t>Peer-review started:</w:t>
      </w:r>
      <w:r w:rsidRPr="002675C1">
        <w:rPr>
          <w:rFonts w:ascii="Book Antiqua" w:eastAsia="宋体" w:hAnsi="Book Antiqua"/>
          <w:b/>
          <w:sz w:val="24"/>
          <w:szCs w:val="24"/>
          <w:lang w:eastAsia="zh-CN"/>
        </w:rPr>
        <w:t xml:space="preserve"> </w:t>
      </w:r>
      <w:r w:rsidRPr="002675C1">
        <w:rPr>
          <w:rFonts w:ascii="Book Antiqua" w:eastAsia="宋体" w:hAnsi="Book Antiqua"/>
          <w:sz w:val="24"/>
          <w:szCs w:val="24"/>
          <w:lang w:eastAsia="zh-CN"/>
        </w:rPr>
        <w:t>August 30, 2014</w:t>
      </w:r>
    </w:p>
    <w:p w14:paraId="7C5CC4E3" w14:textId="2A2C0E3C" w:rsidR="003C10D2" w:rsidRPr="002675C1" w:rsidRDefault="003C10D2" w:rsidP="003C10D2">
      <w:pPr>
        <w:spacing w:after="0" w:line="360" w:lineRule="auto"/>
        <w:rPr>
          <w:rFonts w:ascii="Book Antiqua" w:eastAsia="宋体" w:hAnsi="Book Antiqua"/>
          <w:b/>
          <w:sz w:val="24"/>
          <w:szCs w:val="24"/>
          <w:lang w:eastAsia="zh-CN"/>
        </w:rPr>
      </w:pPr>
      <w:r w:rsidRPr="002675C1">
        <w:rPr>
          <w:rFonts w:ascii="Book Antiqua" w:hAnsi="Book Antiqua"/>
          <w:b/>
          <w:sz w:val="24"/>
          <w:szCs w:val="24"/>
        </w:rPr>
        <w:t>First decision:</w:t>
      </w:r>
      <w:r w:rsidRPr="002675C1">
        <w:rPr>
          <w:rFonts w:ascii="Book Antiqua" w:eastAsia="宋体" w:hAnsi="Book Antiqua"/>
          <w:b/>
          <w:sz w:val="24"/>
          <w:szCs w:val="24"/>
          <w:lang w:eastAsia="zh-CN"/>
        </w:rPr>
        <w:t xml:space="preserve"> </w:t>
      </w:r>
      <w:r w:rsidRPr="002675C1">
        <w:rPr>
          <w:rFonts w:ascii="Book Antiqua" w:eastAsia="宋体" w:hAnsi="Book Antiqua"/>
          <w:sz w:val="24"/>
          <w:szCs w:val="24"/>
          <w:lang w:eastAsia="zh-CN"/>
        </w:rPr>
        <w:t>December 17, 2014</w:t>
      </w:r>
    </w:p>
    <w:p w14:paraId="0DFA3B11" w14:textId="29BA68A1" w:rsidR="003C10D2" w:rsidRPr="002675C1" w:rsidRDefault="003C10D2" w:rsidP="003C10D2">
      <w:pPr>
        <w:spacing w:after="0" w:line="360" w:lineRule="auto"/>
        <w:rPr>
          <w:rFonts w:ascii="Book Antiqua" w:eastAsia="宋体" w:hAnsi="Book Antiqua"/>
          <w:b/>
          <w:sz w:val="24"/>
          <w:szCs w:val="24"/>
          <w:lang w:eastAsia="zh-CN"/>
        </w:rPr>
      </w:pPr>
      <w:r w:rsidRPr="002675C1">
        <w:rPr>
          <w:rFonts w:ascii="Book Antiqua" w:hAnsi="Book Antiqua"/>
          <w:b/>
          <w:sz w:val="24"/>
          <w:szCs w:val="24"/>
        </w:rPr>
        <w:t xml:space="preserve">Revised: </w:t>
      </w:r>
      <w:r w:rsidRPr="002675C1">
        <w:rPr>
          <w:rFonts w:ascii="Book Antiqua" w:eastAsia="宋体" w:hAnsi="Book Antiqua"/>
          <w:sz w:val="24"/>
          <w:szCs w:val="24"/>
          <w:lang w:eastAsia="zh-CN"/>
        </w:rPr>
        <w:t>January 5, 2015</w:t>
      </w:r>
    </w:p>
    <w:p w14:paraId="53B8C5BB" w14:textId="3DD15480" w:rsidR="003C10D2" w:rsidRPr="002675C1" w:rsidRDefault="003C10D2" w:rsidP="003C10D2">
      <w:pPr>
        <w:spacing w:after="0" w:line="360" w:lineRule="auto"/>
        <w:rPr>
          <w:rFonts w:ascii="Book Antiqua" w:hAnsi="Book Antiqua"/>
          <w:b/>
          <w:sz w:val="24"/>
          <w:szCs w:val="24"/>
        </w:rPr>
      </w:pPr>
      <w:r w:rsidRPr="002675C1">
        <w:rPr>
          <w:rFonts w:ascii="Book Antiqua" w:hAnsi="Book Antiqua"/>
          <w:b/>
          <w:sz w:val="24"/>
          <w:szCs w:val="24"/>
        </w:rPr>
        <w:t xml:space="preserve">Accepted: </w:t>
      </w:r>
      <w:r w:rsidR="002165F1" w:rsidRPr="002165F1">
        <w:rPr>
          <w:rFonts w:ascii="Book Antiqua" w:hAnsi="Book Antiqua"/>
          <w:sz w:val="24"/>
          <w:szCs w:val="24"/>
        </w:rPr>
        <w:t>April 16, 2015</w:t>
      </w:r>
      <w:r w:rsidRPr="002675C1">
        <w:rPr>
          <w:rFonts w:ascii="Book Antiqua" w:hAnsi="Book Antiqua"/>
          <w:b/>
          <w:sz w:val="24"/>
          <w:szCs w:val="24"/>
        </w:rPr>
        <w:t xml:space="preserve"> </w:t>
      </w:r>
    </w:p>
    <w:p w14:paraId="72866681" w14:textId="77777777" w:rsidR="003C10D2" w:rsidRPr="002675C1" w:rsidRDefault="003C10D2" w:rsidP="003C10D2">
      <w:pPr>
        <w:spacing w:after="0" w:line="360" w:lineRule="auto"/>
        <w:rPr>
          <w:rFonts w:ascii="Book Antiqua" w:hAnsi="Book Antiqua"/>
          <w:b/>
          <w:sz w:val="24"/>
          <w:szCs w:val="24"/>
        </w:rPr>
      </w:pPr>
      <w:r w:rsidRPr="002675C1">
        <w:rPr>
          <w:rFonts w:ascii="Book Antiqua" w:hAnsi="Book Antiqua"/>
          <w:b/>
          <w:sz w:val="24"/>
          <w:szCs w:val="24"/>
        </w:rPr>
        <w:t>Article in press:</w:t>
      </w:r>
    </w:p>
    <w:p w14:paraId="29175F52" w14:textId="77777777" w:rsidR="003C10D2" w:rsidRPr="002675C1" w:rsidRDefault="003C10D2" w:rsidP="003C10D2">
      <w:pPr>
        <w:spacing w:after="0" w:line="360" w:lineRule="auto"/>
        <w:rPr>
          <w:rFonts w:ascii="Book Antiqua" w:hAnsi="Book Antiqua"/>
          <w:b/>
          <w:sz w:val="24"/>
          <w:szCs w:val="24"/>
        </w:rPr>
      </w:pPr>
      <w:r w:rsidRPr="002675C1">
        <w:rPr>
          <w:rFonts w:ascii="Book Antiqua" w:hAnsi="Book Antiqua"/>
          <w:b/>
          <w:sz w:val="24"/>
          <w:szCs w:val="24"/>
        </w:rPr>
        <w:t xml:space="preserve">Published online: </w:t>
      </w:r>
    </w:p>
    <w:p w14:paraId="43AB7B85" w14:textId="77777777" w:rsidR="003C10D2" w:rsidRPr="002675C1" w:rsidRDefault="003C10D2" w:rsidP="00970884">
      <w:pPr>
        <w:spacing w:after="0" w:line="360" w:lineRule="auto"/>
        <w:jc w:val="both"/>
        <w:rPr>
          <w:rFonts w:ascii="Book Antiqua" w:eastAsia="宋体" w:hAnsi="Book Antiqua" w:cs="Times New Roman"/>
          <w:color w:val="000000" w:themeColor="text1"/>
          <w:sz w:val="24"/>
          <w:szCs w:val="24"/>
          <w:lang w:val="en-US" w:eastAsia="zh-CN"/>
        </w:rPr>
      </w:pPr>
    </w:p>
    <w:p w14:paraId="3F86EC5A" w14:textId="147D1B5F" w:rsidR="00620BC3" w:rsidRPr="002675C1" w:rsidRDefault="00970884" w:rsidP="008C4E24">
      <w:pPr>
        <w:spacing w:after="0" w:line="360" w:lineRule="auto"/>
        <w:jc w:val="both"/>
        <w:outlineLvl w:val="0"/>
        <w:rPr>
          <w:rFonts w:ascii="Book Antiqua" w:eastAsia="宋体" w:hAnsi="Book Antiqua" w:cs="Times New Roman"/>
          <w:b/>
          <w:color w:val="000000" w:themeColor="text1"/>
          <w:sz w:val="24"/>
          <w:szCs w:val="24"/>
          <w:lang w:val="en-US" w:eastAsia="zh-CN"/>
        </w:rPr>
      </w:pPr>
      <w:r w:rsidRPr="002675C1">
        <w:rPr>
          <w:rFonts w:ascii="Book Antiqua" w:hAnsi="Book Antiqua" w:cs="Times New Roman"/>
          <w:b/>
          <w:color w:val="000000" w:themeColor="text1"/>
          <w:sz w:val="24"/>
          <w:szCs w:val="24"/>
          <w:lang w:val="en-US"/>
        </w:rPr>
        <w:t>Abstract</w:t>
      </w:r>
    </w:p>
    <w:p w14:paraId="1993AB15" w14:textId="1E8FB7DF" w:rsidR="00E3701A" w:rsidRPr="002675C1" w:rsidRDefault="00E3701A" w:rsidP="003F33D8">
      <w:pPr>
        <w:widowControl w:val="0"/>
        <w:autoSpaceDE w:val="0"/>
        <w:autoSpaceDN w:val="0"/>
        <w:adjustRightInd w:val="0"/>
        <w:spacing w:after="0" w:line="360" w:lineRule="auto"/>
        <w:jc w:val="both"/>
        <w:rPr>
          <w:rFonts w:ascii="Book Antiqua" w:hAnsi="Book Antiqua" w:cs="Times New Roman"/>
          <w:color w:val="000000" w:themeColor="text1"/>
          <w:sz w:val="24"/>
          <w:szCs w:val="24"/>
          <w:lang w:val="en-US"/>
        </w:rPr>
      </w:pPr>
      <w:r w:rsidRPr="002675C1">
        <w:rPr>
          <w:rFonts w:ascii="Book Antiqua" w:hAnsi="Book Antiqua" w:cs="Times New Roman"/>
          <w:color w:val="000000" w:themeColor="text1"/>
          <w:sz w:val="24"/>
          <w:szCs w:val="24"/>
          <w:lang w:val="en-US"/>
        </w:rPr>
        <w:t xml:space="preserve">Major advances are currently being made in regenerative medicine for cornea. Stem cell-based therapies represent a novel strategy that may substitute conventional corneal transplantation, albeit there are many challenges ahead given the singularities of each cellular layer of the cornea. This review recapitulates the </w:t>
      </w:r>
      <w:r w:rsidRPr="002675C1">
        <w:rPr>
          <w:rFonts w:ascii="Book Antiqua" w:hAnsi="Book Antiqua" w:cs="Times New Roman"/>
          <w:iCs/>
          <w:color w:val="000000" w:themeColor="text1"/>
          <w:sz w:val="24"/>
          <w:szCs w:val="24"/>
          <w:lang w:val="en-US"/>
        </w:rPr>
        <w:t>current</w:t>
      </w:r>
      <w:r w:rsidRPr="002675C1">
        <w:rPr>
          <w:rFonts w:ascii="Book Antiqua" w:hAnsi="Book Antiqua" w:cs="Times New Roman"/>
          <w:color w:val="000000" w:themeColor="text1"/>
          <w:sz w:val="24"/>
          <w:szCs w:val="24"/>
          <w:lang w:val="en-US"/>
        </w:rPr>
        <w:t xml:space="preserve"> data on corneal epithelial stem cells, corneal stromal stem cells and corneal endothelial cell progenitors. Corneal limbal autografts containing epithelial stem cells have been transplanted in humans for more than 20 years with great successful rates, and researchers now focus on </w:t>
      </w:r>
      <w:r w:rsidRPr="002675C1">
        <w:rPr>
          <w:rFonts w:ascii="Book Antiqua" w:hAnsi="Book Antiqua" w:cs="Times New Roman"/>
          <w:i/>
          <w:color w:val="000000" w:themeColor="text1"/>
          <w:sz w:val="24"/>
          <w:szCs w:val="24"/>
          <w:lang w:val="en-US"/>
        </w:rPr>
        <w:t>ex vivo</w:t>
      </w:r>
      <w:r w:rsidRPr="002675C1">
        <w:rPr>
          <w:rFonts w:ascii="Book Antiqua" w:hAnsi="Book Antiqua" w:cs="Times New Roman"/>
          <w:color w:val="000000" w:themeColor="text1"/>
          <w:sz w:val="24"/>
          <w:szCs w:val="24"/>
          <w:lang w:val="en-US"/>
        </w:rPr>
        <w:t xml:space="preserve"> cultures and other cell lineages to transplant to the ocular surface.  A small population of cells in the corneal endothelium was recently reported to have self-renewal capacity, although they do not proliferate</w:t>
      </w:r>
      <w:r w:rsidRPr="002675C1">
        <w:rPr>
          <w:rFonts w:ascii="Book Antiqua" w:hAnsi="Book Antiqua" w:cs="Times New Roman"/>
          <w:i/>
          <w:color w:val="000000" w:themeColor="text1"/>
          <w:sz w:val="24"/>
          <w:szCs w:val="24"/>
          <w:lang w:val="en-US"/>
        </w:rPr>
        <w:t xml:space="preserve"> in vivo</w:t>
      </w:r>
      <w:r w:rsidRPr="002675C1">
        <w:rPr>
          <w:rFonts w:ascii="Book Antiqua" w:hAnsi="Book Antiqua" w:cs="Times New Roman"/>
          <w:color w:val="000000" w:themeColor="text1"/>
          <w:sz w:val="24"/>
          <w:szCs w:val="24"/>
          <w:lang w:val="en-US"/>
        </w:rPr>
        <w:t xml:space="preserve">. Two main obstacles have hindered endothelial cell transplantation to date: culture protocols and cell delivery methods to the posterior cornea </w:t>
      </w:r>
      <w:r w:rsidRPr="002675C1">
        <w:rPr>
          <w:rFonts w:ascii="Book Antiqua" w:hAnsi="Book Antiqua" w:cs="Times New Roman"/>
          <w:i/>
          <w:color w:val="000000" w:themeColor="text1"/>
          <w:sz w:val="24"/>
          <w:szCs w:val="24"/>
          <w:lang w:val="en-US"/>
        </w:rPr>
        <w:t>in vivo</w:t>
      </w:r>
      <w:r w:rsidRPr="002675C1">
        <w:rPr>
          <w:rFonts w:ascii="Book Antiqua" w:hAnsi="Book Antiqua" w:cs="Times New Roman"/>
          <w:color w:val="000000" w:themeColor="text1"/>
          <w:sz w:val="24"/>
          <w:szCs w:val="24"/>
          <w:lang w:val="en-US"/>
        </w:rPr>
        <w:t xml:space="preserve">.  Human corneal stromal stem cells have been identified shortly after the recognition of precursors of endothelial cells. Stromal stem cells </w:t>
      </w:r>
      <w:r w:rsidRPr="002675C1">
        <w:rPr>
          <w:rFonts w:ascii="Book Antiqua" w:hAnsi="Book Antiqua" w:cs="Times New Roman"/>
          <w:color w:val="000000" w:themeColor="text1"/>
          <w:sz w:val="24"/>
          <w:szCs w:val="24"/>
          <w:u w:color="24357D"/>
          <w:lang w:val="en-US"/>
        </w:rPr>
        <w:t>may have the potential to provide a direct cell-based therapeutic approach</w:t>
      </w:r>
      <w:r w:rsidRPr="002675C1">
        <w:rPr>
          <w:rFonts w:ascii="Book Antiqua" w:hAnsi="Book Antiqua" w:cs="Times New Roman"/>
          <w:color w:val="000000" w:themeColor="text1"/>
          <w:sz w:val="24"/>
          <w:szCs w:val="24"/>
          <w:lang w:val="en-US"/>
        </w:rPr>
        <w:t xml:space="preserve"> when injected to corneal scars. Furthermore, they exhibit the ability to deposit organized connective tissue </w:t>
      </w:r>
      <w:r w:rsidRPr="002675C1">
        <w:rPr>
          <w:rFonts w:ascii="Book Antiqua" w:hAnsi="Book Antiqua" w:cs="Times New Roman"/>
          <w:i/>
          <w:color w:val="000000" w:themeColor="text1"/>
          <w:sz w:val="24"/>
          <w:szCs w:val="24"/>
          <w:lang w:val="en-US"/>
        </w:rPr>
        <w:t>in vitro</w:t>
      </w:r>
      <w:r w:rsidRPr="002675C1">
        <w:rPr>
          <w:rFonts w:ascii="Book Antiqua" w:hAnsi="Book Antiqua" w:cs="Times New Roman"/>
          <w:color w:val="000000" w:themeColor="text1"/>
          <w:sz w:val="24"/>
          <w:szCs w:val="24"/>
          <w:lang w:val="en-US"/>
        </w:rPr>
        <w:t xml:space="preserve"> and may be useful in corneal stroma engineering in the future. Recent advances and future perspectives in the field are discussed.</w:t>
      </w:r>
    </w:p>
    <w:p w14:paraId="2305C088" w14:textId="77777777" w:rsidR="00AD58FA" w:rsidRPr="002675C1" w:rsidRDefault="00AD58FA" w:rsidP="003F33D8">
      <w:pPr>
        <w:spacing w:after="0" w:line="360" w:lineRule="auto"/>
        <w:ind w:firstLine="708"/>
        <w:jc w:val="both"/>
        <w:rPr>
          <w:rFonts w:ascii="Book Antiqua" w:hAnsi="Book Antiqua" w:cs="Times New Roman"/>
          <w:color w:val="000000" w:themeColor="text1"/>
          <w:sz w:val="24"/>
          <w:szCs w:val="24"/>
          <w:u w:color="24357D"/>
          <w:lang w:val="en-US"/>
        </w:rPr>
      </w:pPr>
    </w:p>
    <w:p w14:paraId="3389EF67" w14:textId="6FB53CBF" w:rsidR="008D218B" w:rsidRPr="002675C1" w:rsidRDefault="00970884" w:rsidP="00970884">
      <w:pPr>
        <w:spacing w:after="0" w:line="360" w:lineRule="auto"/>
        <w:jc w:val="both"/>
        <w:rPr>
          <w:rFonts w:ascii="Book Antiqua" w:eastAsia="宋体" w:hAnsi="Book Antiqua" w:cs="Times New Roman"/>
          <w:color w:val="000000" w:themeColor="text1"/>
          <w:sz w:val="24"/>
          <w:szCs w:val="24"/>
          <w:u w:color="24357D"/>
          <w:lang w:val="en-US" w:eastAsia="zh-CN"/>
        </w:rPr>
      </w:pPr>
      <w:r w:rsidRPr="002675C1">
        <w:rPr>
          <w:rFonts w:ascii="Book Antiqua" w:hAnsi="Book Antiqua" w:cs="Times New Roman"/>
          <w:b/>
          <w:color w:val="000000" w:themeColor="text1"/>
          <w:sz w:val="24"/>
          <w:szCs w:val="24"/>
          <w:u w:color="24357D"/>
          <w:lang w:val="en-US"/>
        </w:rPr>
        <w:t>Key</w:t>
      </w:r>
      <w:r w:rsidRPr="002675C1">
        <w:rPr>
          <w:rFonts w:ascii="Book Antiqua" w:eastAsia="宋体" w:hAnsi="Book Antiqua" w:cs="Times New Roman"/>
          <w:b/>
          <w:color w:val="000000" w:themeColor="text1"/>
          <w:sz w:val="24"/>
          <w:szCs w:val="24"/>
          <w:u w:color="24357D"/>
          <w:lang w:val="en-US" w:eastAsia="zh-CN"/>
        </w:rPr>
        <w:t xml:space="preserve"> </w:t>
      </w:r>
      <w:r w:rsidRPr="002675C1">
        <w:rPr>
          <w:rFonts w:ascii="Book Antiqua" w:hAnsi="Book Antiqua" w:cs="Times New Roman"/>
          <w:b/>
          <w:color w:val="000000" w:themeColor="text1"/>
          <w:sz w:val="24"/>
          <w:szCs w:val="24"/>
          <w:u w:color="24357D"/>
          <w:lang w:val="en-US"/>
        </w:rPr>
        <w:t>words</w:t>
      </w:r>
      <w:r w:rsidR="00E3701A" w:rsidRPr="002675C1">
        <w:rPr>
          <w:rFonts w:ascii="Book Antiqua" w:hAnsi="Book Antiqua" w:cs="Times New Roman"/>
          <w:b/>
          <w:color w:val="000000" w:themeColor="text1"/>
          <w:sz w:val="24"/>
          <w:szCs w:val="24"/>
          <w:u w:color="24357D"/>
          <w:lang w:val="en-US"/>
        </w:rPr>
        <w:t>:</w:t>
      </w:r>
      <w:r w:rsidR="00E3701A" w:rsidRPr="002675C1">
        <w:rPr>
          <w:rFonts w:ascii="Book Antiqua" w:hAnsi="Book Antiqua" w:cs="Times New Roman"/>
          <w:color w:val="000000" w:themeColor="text1"/>
          <w:sz w:val="24"/>
          <w:szCs w:val="24"/>
          <w:u w:color="24357D"/>
          <w:lang w:val="en-US"/>
        </w:rPr>
        <w:t xml:space="preserve"> </w:t>
      </w:r>
      <w:r w:rsidR="008D218B" w:rsidRPr="002675C1">
        <w:rPr>
          <w:rFonts w:ascii="Book Antiqua" w:hAnsi="Book Antiqua" w:cs="Times New Roman"/>
          <w:color w:val="000000" w:themeColor="text1"/>
          <w:sz w:val="24"/>
          <w:szCs w:val="24"/>
          <w:u w:color="24357D"/>
          <w:lang w:val="en-US"/>
        </w:rPr>
        <w:t>Cornea</w:t>
      </w:r>
      <w:r w:rsidR="003E2055" w:rsidRPr="002675C1">
        <w:rPr>
          <w:rFonts w:ascii="Book Antiqua" w:eastAsia="宋体" w:hAnsi="Book Antiqua" w:cs="Times New Roman"/>
          <w:color w:val="000000" w:themeColor="text1"/>
          <w:sz w:val="24"/>
          <w:szCs w:val="24"/>
          <w:u w:color="24357D"/>
          <w:lang w:val="en-US" w:eastAsia="zh-CN"/>
        </w:rPr>
        <w:t>;</w:t>
      </w:r>
      <w:r w:rsidR="008D218B" w:rsidRPr="002675C1">
        <w:rPr>
          <w:rFonts w:ascii="Book Antiqua" w:hAnsi="Book Antiqua" w:cs="Times New Roman"/>
          <w:color w:val="000000" w:themeColor="text1"/>
          <w:sz w:val="24"/>
          <w:szCs w:val="24"/>
          <w:u w:color="24357D"/>
          <w:lang w:val="en-US"/>
        </w:rPr>
        <w:t xml:space="preserve"> </w:t>
      </w:r>
      <w:r w:rsidR="003E2055" w:rsidRPr="002675C1">
        <w:rPr>
          <w:rFonts w:ascii="Book Antiqua" w:hAnsi="Book Antiqua" w:cs="Times New Roman"/>
          <w:color w:val="000000" w:themeColor="text1"/>
          <w:sz w:val="24"/>
          <w:szCs w:val="24"/>
          <w:u w:color="24357D"/>
          <w:lang w:val="en-US"/>
        </w:rPr>
        <w:t xml:space="preserve">Stem </w:t>
      </w:r>
      <w:r w:rsidR="008D218B" w:rsidRPr="002675C1">
        <w:rPr>
          <w:rFonts w:ascii="Book Antiqua" w:hAnsi="Book Antiqua" w:cs="Times New Roman"/>
          <w:color w:val="000000" w:themeColor="text1"/>
          <w:sz w:val="24"/>
          <w:szCs w:val="24"/>
          <w:u w:color="24357D"/>
          <w:lang w:val="en-US"/>
        </w:rPr>
        <w:t>cells</w:t>
      </w:r>
      <w:r w:rsidR="003E2055" w:rsidRPr="002675C1">
        <w:rPr>
          <w:rFonts w:ascii="Book Antiqua" w:eastAsia="宋体" w:hAnsi="Book Antiqua" w:cs="Times New Roman"/>
          <w:color w:val="000000" w:themeColor="text1"/>
          <w:sz w:val="24"/>
          <w:szCs w:val="24"/>
          <w:u w:color="24357D"/>
          <w:lang w:val="en-US" w:eastAsia="zh-CN"/>
        </w:rPr>
        <w:t>;</w:t>
      </w:r>
      <w:r w:rsidR="008D218B" w:rsidRPr="002675C1">
        <w:rPr>
          <w:rFonts w:ascii="Book Antiqua" w:hAnsi="Book Antiqua" w:cs="Times New Roman"/>
          <w:color w:val="000000" w:themeColor="text1"/>
          <w:sz w:val="24"/>
          <w:szCs w:val="24"/>
          <w:u w:color="24357D"/>
          <w:lang w:val="en-US"/>
        </w:rPr>
        <w:t xml:space="preserve"> </w:t>
      </w:r>
      <w:r w:rsidR="003E2055" w:rsidRPr="002675C1">
        <w:rPr>
          <w:rFonts w:ascii="Book Antiqua" w:hAnsi="Book Antiqua" w:cs="Times New Roman"/>
          <w:color w:val="000000" w:themeColor="text1"/>
          <w:sz w:val="24"/>
          <w:szCs w:val="24"/>
          <w:u w:color="24357D"/>
          <w:lang w:val="en-US"/>
        </w:rPr>
        <w:t>Cell</w:t>
      </w:r>
      <w:r w:rsidR="008D218B" w:rsidRPr="002675C1">
        <w:rPr>
          <w:rFonts w:ascii="Book Antiqua" w:hAnsi="Book Antiqua" w:cs="Times New Roman"/>
          <w:color w:val="000000" w:themeColor="text1"/>
          <w:sz w:val="24"/>
          <w:szCs w:val="24"/>
          <w:u w:color="24357D"/>
          <w:lang w:val="en-US"/>
        </w:rPr>
        <w:t>-based therapy</w:t>
      </w:r>
      <w:r w:rsidR="003E2055" w:rsidRPr="002675C1">
        <w:rPr>
          <w:rFonts w:ascii="Book Antiqua" w:eastAsia="宋体" w:hAnsi="Book Antiqua" w:cs="Times New Roman"/>
          <w:color w:val="000000" w:themeColor="text1"/>
          <w:sz w:val="24"/>
          <w:szCs w:val="24"/>
          <w:u w:color="24357D"/>
          <w:lang w:val="en-US" w:eastAsia="zh-CN"/>
        </w:rPr>
        <w:t>;</w:t>
      </w:r>
      <w:r w:rsidR="008D218B" w:rsidRPr="002675C1">
        <w:rPr>
          <w:rFonts w:ascii="Book Antiqua" w:hAnsi="Book Antiqua" w:cs="Times New Roman"/>
          <w:color w:val="000000" w:themeColor="text1"/>
          <w:sz w:val="24"/>
          <w:szCs w:val="24"/>
          <w:u w:color="24357D"/>
          <w:lang w:val="en-US"/>
        </w:rPr>
        <w:t xml:space="preserve"> </w:t>
      </w:r>
      <w:r w:rsidR="003E2055" w:rsidRPr="002675C1">
        <w:rPr>
          <w:rFonts w:ascii="Book Antiqua" w:hAnsi="Book Antiqua" w:cs="Times New Roman"/>
          <w:color w:val="000000" w:themeColor="text1"/>
          <w:sz w:val="24"/>
          <w:szCs w:val="24"/>
          <w:u w:color="24357D"/>
          <w:lang w:val="en-US"/>
        </w:rPr>
        <w:t xml:space="preserve">Limbal </w:t>
      </w:r>
      <w:r w:rsidR="008D218B" w:rsidRPr="002675C1">
        <w:rPr>
          <w:rFonts w:ascii="Book Antiqua" w:hAnsi="Book Antiqua" w:cs="Times New Roman"/>
          <w:color w:val="000000" w:themeColor="text1"/>
          <w:sz w:val="24"/>
          <w:szCs w:val="24"/>
          <w:u w:color="24357D"/>
          <w:lang w:val="en-US"/>
        </w:rPr>
        <w:t>transplantation</w:t>
      </w:r>
      <w:r w:rsidR="003E2055" w:rsidRPr="002675C1">
        <w:rPr>
          <w:rFonts w:ascii="Book Antiqua" w:eastAsia="宋体" w:hAnsi="Book Antiqua" w:cs="Times New Roman"/>
          <w:color w:val="000000" w:themeColor="text1"/>
          <w:sz w:val="24"/>
          <w:szCs w:val="24"/>
          <w:u w:color="24357D"/>
          <w:lang w:val="en-US" w:eastAsia="zh-CN"/>
        </w:rPr>
        <w:t>;</w:t>
      </w:r>
      <w:r w:rsidR="008D218B" w:rsidRPr="002675C1">
        <w:rPr>
          <w:rFonts w:ascii="Book Antiqua" w:hAnsi="Book Antiqua" w:cs="Times New Roman"/>
          <w:color w:val="000000" w:themeColor="text1"/>
          <w:sz w:val="24"/>
          <w:szCs w:val="24"/>
          <w:u w:color="24357D"/>
          <w:lang w:val="en-US"/>
        </w:rPr>
        <w:t xml:space="preserve"> tissue engineering</w:t>
      </w:r>
      <w:r w:rsidR="003E2055" w:rsidRPr="002675C1">
        <w:rPr>
          <w:rFonts w:ascii="Book Antiqua" w:eastAsia="宋体" w:hAnsi="Book Antiqua" w:cs="Times New Roman"/>
          <w:color w:val="000000" w:themeColor="text1"/>
          <w:sz w:val="24"/>
          <w:szCs w:val="24"/>
          <w:u w:color="24357D"/>
          <w:lang w:val="en-US" w:eastAsia="zh-CN"/>
        </w:rPr>
        <w:t>;</w:t>
      </w:r>
      <w:r w:rsidR="008D218B" w:rsidRPr="002675C1">
        <w:rPr>
          <w:rFonts w:ascii="Book Antiqua" w:hAnsi="Book Antiqua" w:cs="Times New Roman"/>
          <w:color w:val="000000" w:themeColor="text1"/>
          <w:sz w:val="24"/>
          <w:szCs w:val="24"/>
          <w:u w:color="24357D"/>
          <w:lang w:val="en-US"/>
        </w:rPr>
        <w:t xml:space="preserve"> </w:t>
      </w:r>
      <w:r w:rsidR="003E2055" w:rsidRPr="002675C1">
        <w:rPr>
          <w:rFonts w:ascii="Book Antiqua" w:hAnsi="Book Antiqua" w:cs="Times New Roman"/>
          <w:color w:val="000000" w:themeColor="text1"/>
          <w:sz w:val="24"/>
          <w:szCs w:val="24"/>
          <w:u w:color="24357D"/>
          <w:lang w:val="en-US"/>
        </w:rPr>
        <w:t>Cor</w:t>
      </w:r>
      <w:bookmarkStart w:id="6" w:name="_GoBack"/>
      <w:bookmarkEnd w:id="6"/>
      <w:r w:rsidR="003E2055" w:rsidRPr="002675C1">
        <w:rPr>
          <w:rFonts w:ascii="Book Antiqua" w:hAnsi="Book Antiqua" w:cs="Times New Roman"/>
          <w:color w:val="000000" w:themeColor="text1"/>
          <w:sz w:val="24"/>
          <w:szCs w:val="24"/>
          <w:u w:color="24357D"/>
          <w:lang w:val="en-US"/>
        </w:rPr>
        <w:t xml:space="preserve">neal </w:t>
      </w:r>
      <w:r w:rsidR="00713CFC" w:rsidRPr="002675C1">
        <w:rPr>
          <w:rFonts w:ascii="Book Antiqua" w:hAnsi="Book Antiqua" w:cs="Times New Roman"/>
          <w:color w:val="000000" w:themeColor="text1"/>
          <w:sz w:val="24"/>
          <w:szCs w:val="24"/>
          <w:u w:color="24357D"/>
          <w:lang w:val="en-US"/>
        </w:rPr>
        <w:t>endothelium</w:t>
      </w:r>
    </w:p>
    <w:p w14:paraId="16E84B86" w14:textId="77777777" w:rsidR="00713CFC" w:rsidRPr="002675C1" w:rsidRDefault="00713CFC" w:rsidP="00970884">
      <w:pPr>
        <w:spacing w:after="0" w:line="360" w:lineRule="auto"/>
        <w:jc w:val="both"/>
        <w:rPr>
          <w:rFonts w:ascii="Book Antiqua" w:eastAsia="宋体" w:hAnsi="Book Antiqua" w:cs="Times New Roman"/>
          <w:color w:val="000000" w:themeColor="text1"/>
          <w:sz w:val="24"/>
          <w:szCs w:val="24"/>
          <w:u w:color="24357D"/>
          <w:lang w:val="en-US" w:eastAsia="zh-CN"/>
        </w:rPr>
      </w:pPr>
    </w:p>
    <w:p w14:paraId="2C222440" w14:textId="77777777" w:rsidR="00713CFC" w:rsidRPr="002675C1" w:rsidRDefault="00713CFC" w:rsidP="00713CFC">
      <w:pPr>
        <w:spacing w:line="360" w:lineRule="auto"/>
        <w:jc w:val="both"/>
        <w:rPr>
          <w:rFonts w:ascii="Book Antiqua" w:hAnsi="Book Antiqua"/>
          <w:i/>
          <w:iCs/>
          <w:sz w:val="24"/>
          <w:szCs w:val="24"/>
        </w:rPr>
      </w:pPr>
      <w:r w:rsidRPr="002675C1">
        <w:rPr>
          <w:rFonts w:ascii="Book Antiqua" w:hAnsi="Book Antiqua" w:cs="Tahoma"/>
          <w:b/>
          <w:color w:val="000000"/>
          <w:sz w:val="24"/>
          <w:szCs w:val="24"/>
          <w:lang w:val="en-GB" w:eastAsia="ja-JP"/>
        </w:rPr>
        <w:t xml:space="preserve">© </w:t>
      </w:r>
      <w:r w:rsidRPr="002675C1">
        <w:rPr>
          <w:rFonts w:ascii="Book Antiqua" w:eastAsia="AdvTimes" w:hAnsi="Book Antiqua" w:cs="AdvTimes"/>
          <w:b/>
          <w:color w:val="000000"/>
          <w:sz w:val="24"/>
          <w:szCs w:val="24"/>
          <w:lang w:val="fr-FR" w:eastAsia="ja-JP"/>
        </w:rPr>
        <w:t>The Author(s) 2015.</w:t>
      </w:r>
      <w:r w:rsidRPr="002675C1">
        <w:rPr>
          <w:rFonts w:ascii="Book Antiqua" w:eastAsia="AdvTimes" w:hAnsi="Book Antiqua" w:cs="AdvTimes"/>
          <w:color w:val="000000"/>
          <w:sz w:val="24"/>
          <w:szCs w:val="24"/>
          <w:lang w:val="fr-FR" w:eastAsia="ja-JP"/>
        </w:rPr>
        <w:t xml:space="preserve"> Published by </w:t>
      </w:r>
      <w:r w:rsidRPr="002675C1">
        <w:rPr>
          <w:rFonts w:ascii="Book Antiqua" w:hAnsi="Book Antiqua" w:cs="Arial Unicode MS"/>
          <w:color w:val="000000"/>
          <w:sz w:val="24"/>
          <w:szCs w:val="24"/>
          <w:lang w:val="en-GB" w:eastAsia="ja-JP"/>
        </w:rPr>
        <w:t>Baishideng Publishing Group Inc.</w:t>
      </w:r>
      <w:r w:rsidRPr="002675C1">
        <w:rPr>
          <w:rFonts w:ascii="Book Antiqua" w:hAnsi="Book Antiqua" w:cs="Arial Unicode MS"/>
          <w:sz w:val="24"/>
          <w:szCs w:val="24"/>
          <w:lang w:val="en-GB" w:eastAsia="ja-JP"/>
        </w:rPr>
        <w:t xml:space="preserve"> </w:t>
      </w:r>
      <w:r w:rsidRPr="002675C1">
        <w:rPr>
          <w:rFonts w:ascii="Book Antiqua" w:hAnsi="Book Antiqua" w:cs="Arial Unicode MS"/>
          <w:sz w:val="24"/>
          <w:szCs w:val="24"/>
          <w:lang w:val="fr-FR" w:eastAsia="ja-JP"/>
        </w:rPr>
        <w:t>All rights reserved</w:t>
      </w:r>
      <w:r w:rsidRPr="002675C1">
        <w:rPr>
          <w:rFonts w:ascii="Book Antiqua" w:hAnsi="Book Antiqua" w:cs="Arial Unicode MS"/>
          <w:sz w:val="24"/>
          <w:szCs w:val="24"/>
          <w:lang w:val="fr-FR"/>
        </w:rPr>
        <w:t>.</w:t>
      </w:r>
    </w:p>
    <w:p w14:paraId="481381C9" w14:textId="77777777" w:rsidR="00AD58FA" w:rsidRPr="002675C1" w:rsidRDefault="00AD58FA" w:rsidP="003F33D8">
      <w:pPr>
        <w:spacing w:after="0" w:line="360" w:lineRule="auto"/>
        <w:ind w:firstLine="708"/>
        <w:jc w:val="both"/>
        <w:rPr>
          <w:rFonts w:ascii="Book Antiqua" w:hAnsi="Book Antiqua" w:cs="Times New Roman"/>
          <w:color w:val="000000" w:themeColor="text1"/>
          <w:sz w:val="24"/>
          <w:szCs w:val="24"/>
          <w:u w:color="24357D"/>
          <w:lang w:val="en-US"/>
        </w:rPr>
      </w:pPr>
    </w:p>
    <w:p w14:paraId="44EFC95A" w14:textId="20A68667" w:rsidR="00703337" w:rsidRPr="002675C1" w:rsidRDefault="00970884" w:rsidP="00970884">
      <w:pPr>
        <w:spacing w:after="0" w:line="360" w:lineRule="auto"/>
        <w:jc w:val="both"/>
        <w:rPr>
          <w:rFonts w:ascii="Book Antiqua" w:eastAsia="宋体" w:hAnsi="Book Antiqua" w:cs="Times New Roman"/>
          <w:color w:val="000000" w:themeColor="text1"/>
          <w:sz w:val="24"/>
          <w:szCs w:val="24"/>
          <w:lang w:val="en-US" w:eastAsia="zh-CN"/>
        </w:rPr>
      </w:pPr>
      <w:r w:rsidRPr="002675C1">
        <w:rPr>
          <w:rFonts w:ascii="Book Antiqua" w:hAnsi="Book Antiqua" w:cs="Times New Roman"/>
          <w:b/>
          <w:color w:val="000000" w:themeColor="text1"/>
          <w:sz w:val="24"/>
          <w:szCs w:val="24"/>
          <w:u w:color="24357D"/>
          <w:lang w:val="en-US"/>
        </w:rPr>
        <w:t>Core tip</w:t>
      </w:r>
      <w:r w:rsidR="00E3701A" w:rsidRPr="002675C1">
        <w:rPr>
          <w:rFonts w:ascii="Book Antiqua" w:hAnsi="Book Antiqua" w:cs="Times New Roman"/>
          <w:b/>
          <w:color w:val="000000" w:themeColor="text1"/>
          <w:sz w:val="24"/>
          <w:szCs w:val="24"/>
          <w:u w:color="24357D"/>
          <w:lang w:val="en-US"/>
        </w:rPr>
        <w:t>:</w:t>
      </w:r>
      <w:r w:rsidRPr="002675C1">
        <w:rPr>
          <w:rFonts w:ascii="Book Antiqua" w:eastAsia="宋体" w:hAnsi="Book Antiqua" w:cs="Times New Roman"/>
          <w:b/>
          <w:color w:val="000000" w:themeColor="text1"/>
          <w:sz w:val="24"/>
          <w:szCs w:val="24"/>
          <w:u w:color="24357D"/>
          <w:lang w:val="en-US" w:eastAsia="zh-CN"/>
        </w:rPr>
        <w:t xml:space="preserve"> </w:t>
      </w:r>
      <w:r w:rsidR="00AD58FA" w:rsidRPr="002675C1">
        <w:rPr>
          <w:rFonts w:ascii="Book Antiqua" w:hAnsi="Book Antiqua" w:cs="Times New Roman"/>
          <w:color w:val="000000" w:themeColor="text1"/>
          <w:sz w:val="24"/>
          <w:szCs w:val="24"/>
          <w:lang w:val="en-US"/>
        </w:rPr>
        <w:t xml:space="preserve">Corneal stem cell-based therapies represent a novel strategy that may substitute conventional corneal transplantation, albeit there are many challenges ahead given the singularities of each cellular layer of the cornea. To date, the most widespread clinical approach to regenerative medicine in the eye has been the utilization of limbal stem cells for ocular surface diseases. New therapeutic strategies are under development due to the recent identification of corneal stromal stem cells and corneal endothelial cell progenitors. This review recapitulates the </w:t>
      </w:r>
      <w:r w:rsidR="00AD58FA" w:rsidRPr="002675C1">
        <w:rPr>
          <w:rFonts w:ascii="Book Antiqua" w:hAnsi="Book Antiqua" w:cs="Times New Roman"/>
          <w:iCs/>
          <w:color w:val="000000" w:themeColor="text1"/>
          <w:sz w:val="24"/>
          <w:szCs w:val="24"/>
          <w:lang w:val="en-US"/>
        </w:rPr>
        <w:t xml:space="preserve">current </w:t>
      </w:r>
      <w:r w:rsidR="00AD58FA" w:rsidRPr="002675C1">
        <w:rPr>
          <w:rFonts w:ascii="Book Antiqua" w:hAnsi="Book Antiqua" w:cs="Times New Roman"/>
          <w:color w:val="000000" w:themeColor="text1"/>
          <w:sz w:val="24"/>
          <w:szCs w:val="24"/>
          <w:lang w:val="en-US"/>
        </w:rPr>
        <w:t>advances and discusses future perspectives in the field.</w:t>
      </w:r>
    </w:p>
    <w:p w14:paraId="05DA40A1" w14:textId="77777777" w:rsidR="003C10D2" w:rsidRPr="002675C1" w:rsidRDefault="003C10D2" w:rsidP="003C10D2">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lang w:val="en-US" w:eastAsia="zh-CN"/>
        </w:rPr>
      </w:pPr>
    </w:p>
    <w:p w14:paraId="1D949921" w14:textId="10887913" w:rsidR="003C10D2" w:rsidRPr="002675C1" w:rsidRDefault="003C10D2" w:rsidP="003C10D2">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lang w:val="en-US" w:eastAsia="zh-CN"/>
        </w:rPr>
      </w:pPr>
      <w:r w:rsidRPr="002675C1">
        <w:rPr>
          <w:rFonts w:ascii="Book Antiqua" w:eastAsiaTheme="minorEastAsia" w:hAnsi="Book Antiqua" w:cs="Times New Roman"/>
          <w:color w:val="000000" w:themeColor="text1"/>
          <w:sz w:val="24"/>
          <w:szCs w:val="24"/>
          <w:lang w:val="en-US"/>
        </w:rPr>
        <w:t>de Araujo AL</w:t>
      </w:r>
      <w:r w:rsidRPr="002675C1">
        <w:rPr>
          <w:rFonts w:ascii="Book Antiqua" w:eastAsia="宋体" w:hAnsi="Book Antiqua" w:cs="Times New Roman"/>
          <w:color w:val="000000" w:themeColor="text1"/>
          <w:sz w:val="24"/>
          <w:szCs w:val="24"/>
          <w:lang w:val="en-US" w:eastAsia="zh-CN"/>
        </w:rPr>
        <w:t xml:space="preserve">, </w:t>
      </w:r>
      <w:r w:rsidRPr="002675C1">
        <w:rPr>
          <w:rFonts w:ascii="Book Antiqua" w:hAnsi="Book Antiqua" w:cs="Times New Roman"/>
          <w:color w:val="000000" w:themeColor="text1"/>
          <w:sz w:val="24"/>
          <w:szCs w:val="24"/>
          <w:lang w:val="en-US"/>
        </w:rPr>
        <w:t>Gomes</w:t>
      </w:r>
      <w:r w:rsidRPr="002675C1">
        <w:rPr>
          <w:rFonts w:ascii="Book Antiqua" w:eastAsia="宋体" w:hAnsi="Book Antiqua" w:cs="Times New Roman"/>
          <w:color w:val="000000" w:themeColor="text1"/>
          <w:sz w:val="24"/>
          <w:szCs w:val="24"/>
          <w:lang w:val="en-US" w:eastAsia="zh-CN"/>
        </w:rPr>
        <w:t xml:space="preserve"> JAP. </w:t>
      </w:r>
      <w:r w:rsidRPr="002675C1">
        <w:rPr>
          <w:rFonts w:ascii="Book Antiqua" w:hAnsi="Book Antiqua" w:cs="Times New Roman"/>
          <w:color w:val="000000" w:themeColor="text1"/>
          <w:sz w:val="24"/>
          <w:szCs w:val="24"/>
          <w:lang w:val="en-US"/>
        </w:rPr>
        <w:t>Corneal stem cells and tissue engineering: Current advances and future perspectives</w:t>
      </w:r>
      <w:r w:rsidRPr="002675C1">
        <w:rPr>
          <w:rFonts w:ascii="Book Antiqua" w:eastAsia="宋体" w:hAnsi="Book Antiqua" w:cs="Times New Roman"/>
          <w:color w:val="000000" w:themeColor="text1"/>
          <w:sz w:val="24"/>
          <w:szCs w:val="24"/>
          <w:lang w:val="en-US" w:eastAsia="zh-CN"/>
        </w:rPr>
        <w:t xml:space="preserve">. </w:t>
      </w:r>
      <w:r w:rsidRPr="002675C1">
        <w:rPr>
          <w:rFonts w:ascii="Book Antiqua" w:hAnsi="Book Antiqua"/>
          <w:i/>
          <w:iCs/>
          <w:sz w:val="24"/>
          <w:szCs w:val="24"/>
        </w:rPr>
        <w:t>World J Stem Cells</w:t>
      </w:r>
      <w:r w:rsidRPr="002675C1">
        <w:rPr>
          <w:rFonts w:ascii="Book Antiqua" w:eastAsia="宋体" w:hAnsi="Book Antiqua"/>
          <w:iCs/>
          <w:sz w:val="24"/>
          <w:szCs w:val="24"/>
          <w:lang w:eastAsia="zh-CN"/>
        </w:rPr>
        <w:t xml:space="preserve"> 2015; In press</w:t>
      </w:r>
    </w:p>
    <w:p w14:paraId="324AB9F5" w14:textId="77777777" w:rsidR="003C10D2" w:rsidRPr="002675C1" w:rsidRDefault="003C10D2" w:rsidP="00970884">
      <w:pPr>
        <w:spacing w:after="0" w:line="360" w:lineRule="auto"/>
        <w:jc w:val="both"/>
        <w:rPr>
          <w:rFonts w:ascii="Book Antiqua" w:eastAsia="宋体" w:hAnsi="Book Antiqua" w:cs="Times New Roman"/>
          <w:b/>
          <w:color w:val="000000" w:themeColor="text1"/>
          <w:sz w:val="24"/>
          <w:szCs w:val="24"/>
          <w:u w:color="24357D"/>
          <w:lang w:val="en-US" w:eastAsia="zh-CN"/>
        </w:rPr>
      </w:pPr>
    </w:p>
    <w:p w14:paraId="2DAC9B09" w14:textId="3E0C6833" w:rsidR="006B263B" w:rsidRPr="002675C1" w:rsidRDefault="006B263B" w:rsidP="008C4E24">
      <w:pPr>
        <w:widowControl w:val="0"/>
        <w:autoSpaceDE w:val="0"/>
        <w:autoSpaceDN w:val="0"/>
        <w:adjustRightInd w:val="0"/>
        <w:spacing w:after="0" w:line="360" w:lineRule="auto"/>
        <w:jc w:val="both"/>
        <w:outlineLvl w:val="0"/>
        <w:rPr>
          <w:rFonts w:ascii="Book Antiqua" w:hAnsi="Book Antiqua" w:cs="Times New Roman"/>
          <w:b/>
          <w:color w:val="000000" w:themeColor="text1"/>
          <w:sz w:val="24"/>
          <w:szCs w:val="24"/>
          <w:lang w:val="en-US"/>
        </w:rPr>
      </w:pPr>
      <w:r w:rsidRPr="002675C1">
        <w:rPr>
          <w:rFonts w:ascii="Book Antiqua" w:hAnsi="Book Antiqua" w:cs="Times New Roman"/>
          <w:b/>
          <w:color w:val="000000" w:themeColor="text1"/>
          <w:sz w:val="24"/>
          <w:szCs w:val="24"/>
          <w:lang w:val="en-US"/>
        </w:rPr>
        <w:t>INTRODUCTION</w:t>
      </w:r>
    </w:p>
    <w:p w14:paraId="51C46410" w14:textId="6D2AD143" w:rsidR="006B263B" w:rsidRPr="002675C1" w:rsidRDefault="006B263B" w:rsidP="00970884">
      <w:pPr>
        <w:spacing w:after="0" w:line="360" w:lineRule="auto"/>
        <w:jc w:val="both"/>
        <w:rPr>
          <w:rFonts w:ascii="Book Antiqua" w:hAnsi="Book Antiqua" w:cs="Times New Roman"/>
          <w:color w:val="000000" w:themeColor="text1"/>
          <w:sz w:val="24"/>
          <w:szCs w:val="24"/>
          <w:lang w:val="en-US"/>
        </w:rPr>
      </w:pPr>
      <w:r w:rsidRPr="002675C1">
        <w:rPr>
          <w:rFonts w:ascii="Book Antiqua" w:hAnsi="Book Antiqua" w:cs="Times New Roman"/>
          <w:color w:val="000000" w:themeColor="text1"/>
          <w:sz w:val="24"/>
          <w:szCs w:val="24"/>
          <w:lang w:val="en-US"/>
        </w:rPr>
        <w:t>The human cornea consists of 5 recognized layers, 3 of them are cellular (epithelium, stroma and endothelium) and 2 are interface layers (Bowman</w:t>
      </w:r>
      <w:r w:rsidR="00970884" w:rsidRPr="002675C1">
        <w:rPr>
          <w:rFonts w:ascii="Book Antiqua" w:hAnsi="Book Antiqua" w:cs="Times New Roman"/>
          <w:color w:val="000000" w:themeColor="text1"/>
          <w:sz w:val="24"/>
          <w:szCs w:val="24"/>
          <w:lang w:val="en-US"/>
        </w:rPr>
        <w:t>’s layer and Descemet membrane)</w:t>
      </w:r>
      <w:r w:rsidR="00BA1594" w:rsidRPr="002675C1">
        <w:rPr>
          <w:rFonts w:ascii="Book Antiqua" w:hAnsi="Book Antiqua" w:cs="Times New Roman"/>
          <w:color w:val="000000" w:themeColor="text1"/>
          <w:sz w:val="24"/>
          <w:szCs w:val="24"/>
          <w:vertAlign w:val="superscript"/>
          <w:lang w:val="en-US"/>
        </w:rPr>
        <w:t>[1]</w:t>
      </w:r>
      <w:r w:rsidR="00970884" w:rsidRPr="002675C1">
        <w:rPr>
          <w:rFonts w:ascii="Book Antiqua" w:eastAsia="宋体" w:hAnsi="Book Antiqua" w:cs="Times New Roman"/>
          <w:color w:val="000000" w:themeColor="text1"/>
          <w:sz w:val="24"/>
          <w:szCs w:val="24"/>
          <w:lang w:val="en-US" w:eastAsia="zh-CN"/>
        </w:rPr>
        <w:t xml:space="preserve">. </w:t>
      </w:r>
      <w:r w:rsidRPr="002675C1">
        <w:rPr>
          <w:rFonts w:ascii="Book Antiqua" w:hAnsi="Book Antiqua" w:cs="Times New Roman"/>
          <w:color w:val="000000" w:themeColor="text1"/>
          <w:sz w:val="24"/>
          <w:szCs w:val="24"/>
          <w:lang w:val="en-US"/>
        </w:rPr>
        <w:t>Corneal epithelium is a stratified, non-keratinizing squamous layer characterized by extreme uniformity from limbus to limbus</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38/sj.eye.6700573", "ISSN" : "0950-222X", "PMID" : "14631392", "abstract" : "Stem cells have several unique attributes, the key features being their potency and plasticity. They have the ability to give rise to multiple cell lineages and to transdifferentiate into totally different cell type(s) when relocated to a novel stem cell niche. Most self-renewing tissues are served by stem cells. At the ocular surface, the corneo-scleral limbus is believed to provide the niche for corneal epithelial stem cells. A large body of circumstantial evidence, both clinical and basic, supports this view. However, specific identification of limbal stem cells has proved elusive. Cytokeratin markers, vimentin, epidermal growth factor receptors, p63, and others have been used to identify epithelial cell populations at the limbus, which could harbour putative stem cells. In contrast, none of the known haematopoietic stem cell markers namely, CD34 and CD133, stain any specific subset of corneal or limbal epithelial cells. Singly or collectively, none of these markers point to any unique cell(s) that could be regarded as stem cells, supporting the notion that the corneal epithelium is served by 'committed progenitors' rather than by stem cells. Disease or destruction of the corneo-scleral limbus is associated with consequential events that eventually lead to visual impairment or blindness. Conjunctivalisation and vascularisation of the corneal surface and persistent or recurring epithelial defects are hallmarks of limbal deficiency.", "author" : [ { "dropping-particle" : "", "family" : "Dua", "given" : "H S", "non-dropping-particle" : "", "parse-names" : false, "suffix" : "" }, { "dropping-particle" : "", "family" : "Joseph", "given" : "a", "non-dropping-particle" : "", "parse-names" : false, "suffix" : "" }, { "dropping-particle" : "", "family" : "Shanmuganathan", "given" : "V a", "non-dropping-particle" : "", "parse-names" : false, "suffix" : "" }, { "dropping-particle" : "", "family" : "Jones", "given" : "R E", "non-dropping-particle" : "", "parse-names" : false, "suffix" : "" } ], "container-title" : "Eye (London, England)", "id" : "ITEM-1", "issue" : "8", "issued" : { "date-parts" : [ [ "2003", "11" ] ] }, "page" : "877-85", "title" : "Stem cell differentiation and the effects of deficiency.", "type" : "article-journal", "volume" : "17" }, "uris" : [ "http://www.mendeley.com/documents/?uuid=3ea02105-ebaf-4b9f-a39a-df486d856992" ] } ], "mendeley" : { "formattedCitation" : "&lt;sup&gt;2&lt;/sup&gt;", "plainTextFormattedCitation" : "2", "previouslyFormattedCitation" : "&lt;sup&gt;2&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2</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Epithelial cells are regularly shed from the surface and replaced by new cells that are ultimately provided by stem cells located at the limba</w:t>
      </w:r>
      <w:r w:rsidR="00BA1594" w:rsidRPr="002675C1">
        <w:rPr>
          <w:rFonts w:ascii="Book Antiqua" w:hAnsi="Book Antiqua" w:cs="Times New Roman"/>
          <w:color w:val="000000" w:themeColor="text1"/>
          <w:sz w:val="24"/>
          <w:szCs w:val="24"/>
          <w:lang w:val="en-US"/>
        </w:rPr>
        <w:t>l area of the peripheral cornea</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38/sj.eye.6700573", "ISSN" : "0950-222X", "PMID" : "14631392", "abstract" : "Stem cells have several unique attributes, the key features being their potency and plasticity. They have the ability to give rise to multiple cell lineages and to transdifferentiate into totally different cell type(s) when relocated to a novel stem cell niche. Most self-renewing tissues are served by stem cells. At the ocular surface, the corneo-scleral limbus is believed to provide the niche for corneal epithelial stem cells. A large body of circumstantial evidence, both clinical and basic, supports this view. However, specific identification of limbal stem cells has proved elusive. Cytokeratin markers, vimentin, epidermal growth factor receptors, p63, and others have been used to identify epithelial cell populations at the limbus, which could harbour putative stem cells. In contrast, none of the known haematopoietic stem cell markers namely, CD34 and CD133, stain any specific subset of corneal or limbal epithelial cells. Singly or collectively, none of these markers point to any unique cell(s) that could be regarded as stem cells, supporting the notion that the corneal epithelium is served by 'committed progenitors' rather than by stem cells. Disease or destruction of the corneo-scleral limbus is associated with consequential events that eventually lead to visual impairment or blindness. Conjunctivalisation and vascularisation of the corneal surface and persistent or recurring epithelial defects are hallmarks of limbal deficiency.", "author" : [ { "dropping-particle" : "", "family" : "Dua", "given" : "H S", "non-dropping-particle" : "", "parse-names" : false, "suffix" : "" }, { "dropping-particle" : "", "family" : "Joseph", "given" : "a", "non-dropping-particle" : "", "parse-names" : false, "suffix" : "" }, { "dropping-particle" : "", "family" : "Shanmuganathan", "given" : "V a", "non-dropping-particle" : "", "parse-names" : false, "suffix" : "" }, { "dropping-particle" : "", "family" : "Jones", "given" : "R E", "non-dropping-particle" : "", "parse-names" : false, "suffix" : "" } ], "container-title" : "Eye (London, England)", "id" : "ITEM-1", "issue" : "8", "issued" : { "date-parts" : [ [ "2003", "11" ] ] }, "page" : "877-85", "title" : "Stem cell differentiation and the effects of deficiency.", "type" : "article-journal", "volume" : "17" }, "uris" : [ "http://www.mendeley.com/documents/?uuid=3ea02105-ebaf-4b9f-a39a-df486d856992" ] } ], "mendeley" : { "formattedCitation" : "&lt;sup&gt;2&lt;/sup&gt;", "plainTextFormattedCitation" : "2", "previouslyFormattedCitation" : "&lt;sup&gt;2&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2</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 xml:space="preserve">. </w:t>
      </w:r>
      <w:r w:rsidRPr="002675C1">
        <w:rPr>
          <w:rFonts w:ascii="Book Antiqua" w:hAnsi="Book Antiqua" w:cs="Times New Roman"/>
          <w:color w:val="000000" w:themeColor="text1"/>
          <w:sz w:val="24"/>
          <w:szCs w:val="24"/>
          <w:lang w:val="en-US"/>
        </w:rPr>
        <w:t>Corneal stroma provides the bulk of the structural framework of the cornea and comprises approximately 80% to 90% of its thickness. Keratocytes are the major cell type of the stroma and are involved in maint</w:t>
      </w:r>
      <w:r w:rsidR="00BA1594" w:rsidRPr="002675C1">
        <w:rPr>
          <w:rFonts w:ascii="Book Antiqua" w:hAnsi="Book Antiqua" w:cs="Times New Roman"/>
          <w:color w:val="000000" w:themeColor="text1"/>
          <w:sz w:val="24"/>
          <w:szCs w:val="24"/>
          <w:lang w:val="en-US"/>
        </w:rPr>
        <w:t>aining its extracellular matrix</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16/j.jcrs.2010.12.037", "ISSN" : "1873-4502", "PMID" : "21333881", "abstract" : "The importance of the cornea to the ocular structure and visual system is often overlooked because of the cornea's unassuming transparent nature. The cornea lacks the neurobiological sophistication of the retina and the dynamic movement of the lens; yet, without its clarity, the eye would not be able to perform its necessary functions. The complexity of structure and function necessary to maintain such elegant simplicity is the wonder that draws us to one of the most important components of our visual system.", "author" : [ { "dropping-particle" : "", "family" : "DelMonte", "given" : "Derek W", "non-dropping-particle" : "", "parse-names" : false, "suffix" : "" }, { "dropping-particle" : "", "family" : "Kim", "given" : "Terry", "non-dropping-particle" : "", "parse-names" : false, "suffix" : "" } ], "container-title" : "Journal of cataract and refractive surgery", "id" : "ITEM-1", "issue" : "3", "issued" : { "date-parts" : [ [ "2011", "3" ] ] }, "page" : "588-98", "publisher" : "ASCRS and ESCRS", "title" : "Anatomy and physiology of the cornea.", "type" : "article-journal", "volume" : "37" }, "uris" : [ "http://www.mendeley.com/documents/?uuid=c42cb744-910f-48f0-8523-8e2226037036" ] } ], "mendeley" : { "formattedCitation" : "&lt;sup&gt;1&lt;/sup&gt;", "plainTextFormattedCitation" : "1", "previouslyFormattedCitation" : "&lt;sup&gt;1&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1</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An intricate collagen network in the extracellular matrix accounts for the cornea’s shape, stability, mecha</w:t>
      </w:r>
      <w:r w:rsidR="00BA1594" w:rsidRPr="002675C1">
        <w:rPr>
          <w:rFonts w:ascii="Book Antiqua" w:hAnsi="Book Antiqua" w:cs="Times New Roman"/>
          <w:color w:val="000000" w:themeColor="text1"/>
          <w:sz w:val="24"/>
          <w:szCs w:val="24"/>
          <w:lang w:val="en-US"/>
        </w:rPr>
        <w:t>nical strength and transparency</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167/iovs.03-0131", "ISSN" : "0146-0404", "author" : [ { "dropping-particle" : "", "family" : "Boote", "given" : "C.", "non-dropping-particle" : "", "parse-names" : false, "suffix" : "" } ], "container-title" : "Investigative Ophthalmology &amp; Visual Science", "id" : "ITEM-1", "issue" : "7", "issued" : { "date-parts" : [ [ "2003", "7", "1" ] ] }, "page" : "2941-2948", "title" : "Collagen Fibrils Appear More Closely Packed in the Prepupillary Cornea: Optical and Biomechanical Implications", "type" : "article-journal", "volume" : "44" }, "uris" : [ "http://www.mendeley.com/documents/?uuid=7d5a8181-63cf-473f-9b10-0062b80fcc0d" ] } ], "mendeley" : { "formattedCitation" : "&lt;sup&gt;3&lt;/sup&gt;", "plainTextFormattedCitation" : "3", "previouslyFormattedCitation" : "&lt;sup&gt;3&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3</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Posteriorly, a thin monolayer of polygonal cells constitutes the corneal endothelium. Since it is in contact with the aqueous humor, the endothelium regulates corneal hydration through active cell pumps, thereby being crucial to maintain corneal tra</w:t>
      </w:r>
      <w:r w:rsidR="00BA1594" w:rsidRPr="002675C1">
        <w:rPr>
          <w:rFonts w:ascii="Book Antiqua" w:hAnsi="Book Antiqua" w:cs="Times New Roman"/>
          <w:color w:val="000000" w:themeColor="text1"/>
          <w:sz w:val="24"/>
          <w:szCs w:val="24"/>
          <w:lang w:val="en-US"/>
        </w:rPr>
        <w:t>nsparency</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38/eye.2013.15", "ISSN" : "1476-5454", "PMID" : "23470788", "abstract" : "The main treatment available for restoration of the corneal endothelium is keratoplasty. This procedure is faced with several difficulties, including the shortage of donor tissue, post-surgical complications associated with the use of drugs to prevent immune rejection, and a significant increase in the occurrence of glaucoma. Recently, surgical procedures such as Descemet's stripping endothelial keratoplasty have focused on the transplant of corneal endothelium, yielding better visual results but still facing the need for donor tissue. The emergent strategies in the field of cell biology and tissue cultivation of corneal endothelial cells aim at the production of transplantable endothelial cell sheets. Cell therapy focuses on the culture of corneal endothelial cells retrieved from the donor, in the donor's cornea, followed by transplantation into the recipient. Recently, research has focused on overcoming the challenge of harvesting human corneal endothelial cells and the generation of new biomembranes to be used as cell scaffolds in surgical procedures. The use of corneal endothelial precursors from the peripheral cornea has also demonstrated to be effective and represents a valuable tool for reducing the risk of rejection in allogeneic transplants. Several animal model reports also support the use of adult stem cells as therapy for corneal diseases. Current results represent important progresses in the development of new strategies based on alternative sources of tissue for the treatment of corneal endotheliopathies. Different databases were used to search literature: PubMed, Google Books, MD Consult, Google Scholar, Gene Cards, and NCBI Books. The main search terms used were: 'cornea AND embryology AND transcription factors', 'human endothelial keratoplasty AND risk factors', '(cornea OR corneal) AND (endothelium OR endothelial) AND cell culture', 'mesenchymal stem cells AND cell therapy', 'mesenchymal stem cells AND cornea', and 'stem cells AND (cornea OR corneal) AND (endothelial OR endothelium)'.", "author" : [ { "dropping-particle" : "", "family" : "Zavala", "given" : "J", "non-dropping-particle" : "", "parse-names" : false, "suffix" : "" }, { "dropping-particle" : "", "family" : "L\u00f3pez Jaime", "given" : "G R", "non-dropping-particle" : "", "parse-names" : false, "suffix" : "" }, { "dropping-particle" : "", "family" : "Rodr\u00edguez Barrientos", "given" : "C a", "non-dropping-particle" : "", "parse-names" : false, "suffix" : "" }, { "dropping-particle" : "", "family" : "Valdez-Garcia", "given" : "J", "non-dropping-particle" : "", "parse-names" : false, "suffix" : "" } ], "container-title" : "Eye (London, England)", "id" : "ITEM-1", "issue" : "5", "issued" : { "date-parts" : [ [ "2013", "5" ] ] }, "page" : "579-88", "title" : "Corneal endothelium: developmental strategies for regeneration.", "type" : "article-journal", "volume" : "27" }, "uris" : [ "http://www.mendeley.com/documents/?uuid=81879f91-bf30-4389-9aaf-670dfb1e12a5" ] } ], "mendeley" : { "formattedCitation" : "&lt;sup&gt;4&lt;/sup&gt;", "plainTextFormattedCitation" : "4", "previouslyFormattedCitation" : "&lt;sup&gt;4&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4</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Except for oxygen, all corneal nutrients come from the aqueous humor through endothelial cells</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16/j.exer.2011.06.004.", "author" : [ { "dropping-particle" : "", "family" : "Bonanno", "given" : "Joseph A", "non-dropping-particle" : "", "parse-names" : false, "suffix" : "" } ], "container-title" : "Experimental eye research", "id" : "ITEM-1", "issue" : "1", "issued" : { "date-parts" : [ [ "2012" ] ] }, "page" : "2-7", "title" : "Molecular mechanisms underlying the corneal endothelial pump", "type" : "article-journal", "volume" : "95" }, "uris" : [ "http://www.mendeley.com/documents/?uuid=03d4ad23-6fb4-4937-90d3-f36e5e189e7d" ] } ], "mendeley" : { "formattedCitation" : "&lt;sup&gt;5&lt;/sup&gt;", "plainTextFormattedCitation" : "5", "previouslyFormattedCitation" : "&lt;sup&gt;5&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5</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p>
    <w:p w14:paraId="763F91B3" w14:textId="1EAAE6C3" w:rsidR="006B263B" w:rsidRPr="002675C1" w:rsidRDefault="006B263B" w:rsidP="003E2055">
      <w:pPr>
        <w:widowControl w:val="0"/>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lang w:val="en-US"/>
        </w:rPr>
      </w:pPr>
      <w:r w:rsidRPr="002675C1">
        <w:rPr>
          <w:rFonts w:ascii="Book Antiqua" w:hAnsi="Book Antiqua" w:cs="Times New Roman"/>
          <w:color w:val="000000" w:themeColor="text1"/>
          <w:sz w:val="24"/>
          <w:szCs w:val="24"/>
          <w:lang w:val="en-US"/>
        </w:rPr>
        <w:t>Regenerative medicine for the cornea represents a novel treatment strategy for patients with corneal diseases. Enormous promise has been ascribed to this modality because it offers a paradigm shift from conventional corneal transplantation to stem cell-based therapeutic strategies</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155/2013/428247", "ISSN" : "2314-6141", "PMID" : "24396826", "abstract" : "Regenerative medicine for the cornea provides a novel treatment strategy for patients with corneal diseases instead of conventional keratoplasty. Limbal transplantation has been performed in patients with a limbal stem cell deficiency. This procedure requires long-term immunosuppression that involves high risks of serious eye and systemic complications, including infection, glaucoma, and liver dysfunction. To solve these problems, ocular surface reconstruction using cultured limbal or oral mucosal epithelial stem cells has been successfully applied to patients. However, cell sheets must be fabricated in a cell processing center (CPC) under good manufacturing practice conditions for clinical use, and the expenses of maintaining a CPC are too high for all hospitals to cover. Therefore, several hospitals should share one CPC to standardize and spread the application of regenerative therapy using tissue-engineered oral mucosal epithelial cell sheets. Consequently, we developed a cell transportation technique for clinical trial to bridge hospitals. This paper reviews the current status of regenerative medicine for the cornea.", "author" : [ { "dropping-particle" : "", "family" : "Oie", "given" : "Yoshinori", "non-dropping-particle" : "", "parse-names" : false, "suffix" : "" }, { "dropping-particle" : "", "family" : "Nishida", "given" : "Kohji", "non-dropping-particle" : "", "parse-names" : false, "suffix" : "" } ], "container-title" : "BioMed research international", "id" : "ITEM-1", "issue" : "Figure 3", "issued" : { "date-parts" : [ [ "2013", "1" ] ] }, "page" : "428247", "title" : "Regenerative medicine for the cornea.", "type" : "article-journal", "volume" : "2013" }, "uris" : [ "http://www.mendeley.com/documents/?uuid=7d2e29bd-ac8b-46ea-ad7c-c44fb89e26e5" ] } ], "mendeley" : { "formattedCitation" : "&lt;sup&gt;6&lt;/sup&gt;", "plainTextFormattedCitation" : "6", "previouslyFormattedCitation" : "&lt;sup&gt;6&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6</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Cellular therapies are challenging given the singularities of each cellular layer of the cornea. To date, the most widespread clinical approach to regenerative medicine in the eye has been the utilization of limbal stem cells for ocular surface diseases. In 1989, Kenyon and Tseng reported successful autologous transplantation of limbal tissue from the healthy fellow eye in 26 cases of unilateral limbal stem cell deficiency</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16/S0161-6420(89)32833-8", "ISSN" : "01616420", "author" : [ { "dropping-particle" : "", "family" : "Kenyon", "given" : "Kenneth R.", "non-dropping-particle" : "", "parse-names" : false, "suffix" : "" }, { "dropping-particle" : "", "family" : "Tseng", "given" : "Scheffer C.G.", "non-dropping-particle" : "", "parse-names" : false, "suffix" : "" } ], "container-title" : "Ophthalmology", "id" : "ITEM-1", "issue" : "5", "issued" : { "date-parts" : [ [ "1989", "5" ] ] }, "page" : "709-723", "title" : "Limbal Autograft Transplantation for Ocular Surface Disorders", "type" : "article-journal", "volume" : "96" }, "uris" : [ "http://www.mendeley.com/documents/?uuid=e874b2ed-093e-47b5-bd90-168da6b069e4" ] } ], "mendeley" : { "formattedCitation" : "&lt;sup&gt;7&lt;/sup&gt;", "plainTextFormattedCitation" : "7", "previouslyFormattedCitation" : "&lt;sup&gt;7&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7</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Many reports and studies of limbal stem cell transplantation have followed, from heterologous donors to </w:t>
      </w:r>
      <w:r w:rsidRPr="002675C1">
        <w:rPr>
          <w:rFonts w:ascii="Book Antiqua" w:hAnsi="Book Antiqua" w:cs="Times New Roman"/>
          <w:i/>
          <w:color w:val="000000" w:themeColor="text1"/>
          <w:sz w:val="24"/>
          <w:szCs w:val="24"/>
          <w:lang w:val="en-US"/>
        </w:rPr>
        <w:t>ex vivo</w:t>
      </w:r>
      <w:r w:rsidRPr="002675C1">
        <w:rPr>
          <w:rFonts w:ascii="Book Antiqua" w:hAnsi="Book Antiqua" w:cs="Times New Roman"/>
          <w:color w:val="000000" w:themeColor="text1"/>
          <w:sz w:val="24"/>
          <w:szCs w:val="24"/>
          <w:lang w:val="en-US"/>
        </w:rPr>
        <w:t xml:space="preserve"> cellular cultures.</w:t>
      </w:r>
    </w:p>
    <w:p w14:paraId="419AB394" w14:textId="34BE323C" w:rsidR="008D218B" w:rsidRPr="002675C1" w:rsidRDefault="006B263B" w:rsidP="003E2055">
      <w:pPr>
        <w:spacing w:after="0" w:line="360" w:lineRule="auto"/>
        <w:ind w:firstLineChars="200" w:firstLine="480"/>
        <w:jc w:val="both"/>
        <w:rPr>
          <w:rFonts w:ascii="Book Antiqua" w:hAnsi="Book Antiqua" w:cs="Times New Roman"/>
          <w:color w:val="000000" w:themeColor="text1"/>
          <w:sz w:val="24"/>
          <w:szCs w:val="24"/>
          <w:lang w:val="en-US"/>
        </w:rPr>
      </w:pPr>
      <w:r w:rsidRPr="002675C1">
        <w:rPr>
          <w:rFonts w:ascii="Book Antiqua" w:hAnsi="Book Antiqua" w:cs="Times New Roman"/>
          <w:color w:val="000000" w:themeColor="text1"/>
          <w:sz w:val="24"/>
          <w:szCs w:val="24"/>
          <w:lang w:val="en-US"/>
        </w:rPr>
        <w:t>In the present article, we discuss the current status in corneal stem cell research and the perspectives regarding corneal regenerative therapies and tissue engineering.</w:t>
      </w:r>
    </w:p>
    <w:p w14:paraId="738C6100" w14:textId="77777777" w:rsidR="008D218B" w:rsidRPr="002675C1" w:rsidRDefault="008D218B" w:rsidP="003F33D8">
      <w:pPr>
        <w:spacing w:after="0" w:line="360" w:lineRule="auto"/>
        <w:ind w:firstLine="708"/>
        <w:jc w:val="both"/>
        <w:rPr>
          <w:rFonts w:ascii="Book Antiqua" w:hAnsi="Book Antiqua" w:cs="Times New Roman"/>
          <w:color w:val="000000" w:themeColor="text1"/>
          <w:sz w:val="24"/>
          <w:szCs w:val="24"/>
          <w:lang w:val="en-US"/>
        </w:rPr>
      </w:pPr>
    </w:p>
    <w:p w14:paraId="01AA70AB" w14:textId="77777777" w:rsidR="006B263B" w:rsidRPr="002675C1" w:rsidRDefault="006B263B" w:rsidP="003E2055">
      <w:pPr>
        <w:spacing w:after="0" w:line="360" w:lineRule="auto"/>
        <w:jc w:val="both"/>
        <w:outlineLvl w:val="0"/>
        <w:rPr>
          <w:rFonts w:ascii="Book Antiqua" w:hAnsi="Book Antiqua" w:cs="Times New Roman"/>
          <w:b/>
          <w:color w:val="000000" w:themeColor="text1"/>
          <w:sz w:val="24"/>
          <w:szCs w:val="24"/>
          <w:lang w:val="en-US"/>
        </w:rPr>
      </w:pPr>
      <w:r w:rsidRPr="002675C1">
        <w:rPr>
          <w:rFonts w:ascii="Book Antiqua" w:hAnsi="Book Antiqua" w:cs="Times New Roman"/>
          <w:b/>
          <w:color w:val="000000" w:themeColor="text1"/>
          <w:sz w:val="24"/>
          <w:szCs w:val="24"/>
          <w:lang w:val="en-US"/>
        </w:rPr>
        <w:t>CORNEAL EPITHELIUM</w:t>
      </w:r>
    </w:p>
    <w:p w14:paraId="02B10B52" w14:textId="1D637E37" w:rsidR="006B263B" w:rsidRPr="002675C1" w:rsidRDefault="006B263B" w:rsidP="003F33D8">
      <w:pPr>
        <w:widowControl w:val="0"/>
        <w:autoSpaceDE w:val="0"/>
        <w:autoSpaceDN w:val="0"/>
        <w:adjustRightInd w:val="0"/>
        <w:spacing w:after="0" w:line="360" w:lineRule="auto"/>
        <w:jc w:val="both"/>
        <w:rPr>
          <w:rFonts w:ascii="Book Antiqua" w:hAnsi="Book Antiqua" w:cs="Times New Roman"/>
          <w:color w:val="000000" w:themeColor="text1"/>
          <w:sz w:val="24"/>
          <w:szCs w:val="24"/>
          <w:lang w:val="en-US"/>
        </w:rPr>
      </w:pPr>
      <w:r w:rsidRPr="002675C1">
        <w:rPr>
          <w:rFonts w:ascii="Book Antiqua" w:hAnsi="Book Antiqua" w:cs="Times New Roman"/>
          <w:color w:val="000000" w:themeColor="text1"/>
          <w:sz w:val="24"/>
          <w:szCs w:val="24"/>
          <w:lang w:val="en-US"/>
        </w:rPr>
        <w:t>Corneal epithelial stem cells are located at the corneoscleral limbus and are the ultimate source for regeneration of the entire corneal epithelium under normal and injured states</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ISSN" : "0021-9525", "PMID" : "2424919", "abstract" : "In this paper we present keratin expression data that lend strong support to a model of corneal epithelial maturation in which the stem cells are located in the limbus, the transitional zone between cornea and conjunctiva. Using a new monoclonal antibody, AE5, which is highly specific for a 64,000-mol-wt corneal keratin, designated RK3, we demonstrate that this keratin is localized in all cell layers of rabbit corneal epithelium, but only in the suprabasal layers of the limbal epithelium. Analysis of cultured corneal keratinocytes showed that they express sequentially three major keratin pairs. Early cultures consisting of a monolayer of \"basal\" cells express mainly the 50/58K keratins, exponentially growing cells synthesize additional 48/56K keratins, and postconfluent, heavily stratified cultures begin to express the 55/64K corneal keratins. Cell separation experiments showed that basal cells isolated from postconfluent cultures contain predominantly the 50/58K pair, whereas suprabasal cells contain additional 55/64K and 48/56K pairs. Basal cells of the older, postconfluent cultures, however, can become AE5 positive, indicating that suprabasal location is not a prerequisite for the expression of the 64K keratin. Taken together, these results suggest that the acidic 55K and basic 64K keratins represent markers for an advanced stage of corneal epithelial differentiation. The fact that epithelial basal cells of central cornea but not those of the limbus possess the 64K keratin therefore indicates that corneal basal cells are in a more differentiated state than limbal basal cells. These findings, coupled with the known centripetal migration of corneal epithelial cells, strongly suggest that corneal epithelial stem cells are located in the limbus, and that corneal basal cells correspond to \"transient amplifying cells\" in the scheme of \"stem cells----transient amplifying cells----terminally differentiated cells.\"", "author" : [ { "dropping-particle" : "", "family" : "Schermer", "given" : "a", "non-dropping-particle" : "", "parse-names" : false, "suffix" : "" }, { "dropping-particle" : "", "family" : "Galvin", "given" : "S", "non-dropping-particle" : "", "parse-names" : false, "suffix" : "" }, { "dropping-particle" : "", "family" : "Sun", "given" : "T T", "non-dropping-particle" : "", "parse-names" : false, "suffix" : "" } ], "container-title" : "The Journal of cell biology", "id" : "ITEM-1", "issue" : "1", "issued" : { "date-parts" : [ [ "1986", "7" ] ] }, "page" : "49-62", "title" : "Differentiation-related expression of a major 64K corneal keratin in vivo and in culture suggests limbal location of corneal epithelial stem cells.", "type" : "article-journal", "volume" : "103" }, "uris" : [ "http://www.mendeley.com/documents/?uuid=ef69d147-ed7d-4e67-8e60-63d050133aed" ] }, { "id" : "ITEM-2", "itemData" : { "DOI" : "10.1038/sj.eye.6700573", "ISSN" : "0950-222X", "PMID" : "14631392", "abstract" : "Stem cells have several unique attributes, the key features being their potency and plasticity. They have the ability to give rise to multiple cell lineages and to transdifferentiate into totally different cell type(s) when relocated to a novel stem cell niche. Most self-renewing tissues are served by stem cells. At the ocular surface, the corneo-scleral limbus is believed to provide the niche for corneal epithelial stem cells. A large body of circumstantial evidence, both clinical and basic, supports this view. However, specific identification of limbal stem cells has proved elusive. Cytokeratin markers, vimentin, epidermal growth factor receptors, p63, and others have been used to identify epithelial cell populations at the limbus, which could harbour putative stem cells. In contrast, none of the known haematopoietic stem cell markers namely, CD34 and CD133, stain any specific subset of corneal or limbal epithelial cells. Singly or collectively, none of these markers point to any unique cell(s) that could be regarded as stem cells, supporting the notion that the corneal epithelium is served by 'committed progenitors' rather than by stem cells. Disease or destruction of the corneo-scleral limbus is associated with consequential events that eventually lead to visual impairment or blindness. Conjunctivalisation and vascularisation of the corneal surface and persistent or recurring epithelial defects are hallmarks of limbal deficiency.", "author" : [ { "dropping-particle" : "", "family" : "Dua", "given" : "H S", "non-dropping-particle" : "", "parse-names" : false, "suffix" : "" }, { "dropping-particle" : "", "family" : "Joseph", "given" : "a", "non-dropping-particle" : "", "parse-names" : false, "suffix" : "" }, { "dropping-particle" : "", "family" : "Shanmuganathan", "given" : "V a", "non-dropping-particle" : "", "parse-names" : false, "suffix" : "" }, { "dropping-particle" : "", "family" : "Jones", "given" : "R E", "non-dropping-particle" : "", "parse-names" : false, "suffix" : "" } ], "container-title" : "Eye (London, England)", "id" : "ITEM-2", "issue" : "8", "issued" : { "date-parts" : [ [ "2003", "11" ] ] }, "page" : "877-85", "title" : "Stem cell differentiation and the effects of deficiency.", "type" : "article-journal", "volume" : "17" }, "uris" : [ "http://www.mendeley.com/documents/?uuid=3ea02105-ebaf-4b9f-a39a-df486d856992" ] }, { "id" : "ITEM-3", "itemData" : { "author" : [ { "dropping-particle" : "", "family" : "Tseng", "given" : "Scheffer C.", "non-dropping-particle" : "", "parse-names" : false, "suffix" : "" } ], "container-title" : "Eye (London, England)", "id" : "ITEM-3", "issue" : "Pt.2", "issued" : { "date-parts" : [ [ "1989" ] ] }, "page" : "141-57", "title" : "Concept and application of limbal stem cells", "type" : "article-journal", "volume" : "3" }, "uris" : [ "http://www.mendeley.com/documents/?uuid=27ea38cb-7d32-4ecf-93d3-2ab7aa592bec" ] } ], "mendeley" : { "formattedCitation" : "&lt;sup&gt;2,8,9&lt;/sup&gt;", "plainTextFormattedCitation" : "2,8,9", "previouslyFormattedCitation" : "&lt;sup&gt;2,8,9&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2,8,9</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Multiple diseases that destroy the limbal epithelial stem cell, its environment, or a combination of both can lead to a clinical condition known as limbal stem cell deficiency (LSCD)</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ISSN" : "0161-6420", "PMID" : "12414406", "abstract" : "PURPOSE: To describe and to characterize the clinical findings and prognosis of patients with idiopathic limbal stem cell deficiency (LSCD).\n\nDESIGN: Retrospective case series.\n\nPARTICIPANTS/METHODS: We reviewed records from seven patients whose LSCD had been diagnosed clinically and confirmed by impression cytology and in whom the cause of LSCD was never identified. A detailed history, clinical records, and results of slit-lamp biomicroscopy, photography, vital staining, and impression cytology were evaluated.\n\nRESULTS: Six of seven patients (86%) were women, indicating a female predominance. Two patients were from the same family, whereas one other had a positive family history. Severe photophobia was noted in all patients and reduced vision in three patients. The main clinical findings included superficial vascularization, worse in the superior followed by the inferior and nasal cornea. The limbal regions showed a loss of limbal palisades of Vogt, and the adjacent peripheral cornea revealed an irregular and hazy epithelium with positive late fluorescein staining and the presence of conjunctival goblet cells by impression cytology. LSCD was bilateral in all patients but asymmetric in four. During a mean follow-up of 6.1+/- 3.8 years, the visual acuity decreased in both eyes of one patient after cataract extraction and in both eyes of two other patients without surgery. The process of conjunctivalization advanced in four patients (57%) and remained stable in three (43%) without surgical intervention.\n\nCONCLUSIONS: Idiopathic LSCD is a rare and as yet poorly recognized clinical entity, and the findings reported herein may help explore how progressive loss of limbal stem cells occurs. Correct diagnosis of idiopathic LSCD is important so that the patient will not be subjected to unnecessary surgeries, which may actually severely worsen the clinical course.", "author" : [ { "dropping-particle" : "", "family" : "Espana", "given" : "Edgar M", "non-dropping-particle" : "", "parse-names" : false, "suffix" : "" }, { "dropping-particle" : "", "family" : "Grueterich", "given" : "Martin", "non-dropping-particle" : "", "parse-names" : false, "suffix" : "" }, { "dropping-particle" : "", "family" : "Romano", "given" : "Andre C", "non-dropping-particle" : "", "parse-names" : false, "suffix" : "" }, { "dropping-particle" : "", "family" : "Touhami", "given" : "Amel", "non-dropping-particle" : "", "parse-names" : false, "suffix" : "" }, { "dropping-particle" : "", "family" : "Tseng", "given" : "Scheffer C G", "non-dropping-particle" : "", "parse-names" : false, "suffix" : "" } ], "container-title" : "Ophthalmology", "id" : "ITEM-1", "issue" : "11", "issued" : { "date-parts" : [ [ "2002", "11" ] ] }, "page" : "2004-10", "title" : "Idiopathic limbal stem cell deficiency.", "type" : "article-journal", "volume" : "109" }, "uris" : [ "http://www.mendeley.com/documents/?uuid=947c7026-d3a4-429c-af8c-c51191c9210f" ] } ], "mendeley" : { "formattedCitation" : "&lt;sup&gt;10&lt;/sup&gt;", "plainTextFormattedCitation" : "10", "previouslyFormattedCitation" : "&lt;sup&gt;10&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10</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The clinical picture of LSCD is a conjunctivalized corneal surface with neovessels and recurrent or persistent epithelial defects</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ISSN" : "1678-2925", "PMID" : "24232946", "abstract" : "PURPOSES: To describe corneal changes seen on in vivo confocal microscopy in patients with total limbal stem cell deficiency and to correlate them with cytological findings.\n\nMETHODS: A prospective case series including 13 eyes (8 patients) with total limbal deficiency was carried out. Stem cell deficiency was diagnosed clinically and by corneal impression cytology. Confocal images of the central cornea were taken with the Heidelberg Retina Tomograph II, Rostock Corneal Module (Heidelberg Engineering, Heidelberg, Germany).\n\nRESULTS: Impression cytology of the cornea revealed conjunctival epithelial cells and goblet cells in all cases. In vivo confocal microscopy showed disruption of normal layers of the corneal epithelium in all eyes. Confocal images showed cells with characteristics of conjunctival epithelium at the cornea in 76.9% of the total. These findings on confocal microscopy were compatible to limbal stem cell deficiency. Additionally, goblet cells, squamous metaplasia, inflammatory cells and dendritic cells were observed. The sub-basal nerve plexus was not identified in any of the corneas. Corneal neovessels were observed at the epithelium and stroma. All cases showed diffuse hyper-reflective images of the stroma corresponding to opacity of the tissue.\n\nCONCLUSIONS: Limbal stem cell deficiency had been confirmed by impression cytology in all cases, and 76.9% of the cases could also be diagnosed by in vivo confocal microscopy through the conjunctival epithelial cell visualization on the corneal surface. Frequent confocal microscopy findings were abnormal cells at the cornea (conjunctival epithelial, goblet and inflammatory cells), corneal neovessels and diffuse hyper-reflection of the stroma.", "author" : [ { "dropping-particle" : "De", "family" : "Ara\u00fajo", "given" : "Aline L\u00fctz", "non-dropping-particle" : "", "parse-names" : false, "suffix" : "" }, { "dropping-particle" : "", "family" : "Ricardo", "given" : "Jos\u00e9 Reinaldo Da Silva", "non-dropping-particle" : "", "parse-names" : false, "suffix" : "" }, { "dropping-particle" : "", "family" : "Sakai", "given" : "Vivian Naomi", "non-dropping-particle" : "", "parse-names" : false, "suffix" : "" }, { "dropping-particle" : "De", "family" : "Barros", "given" : "Jeison Nadai", "non-dropping-particle" : "", "parse-names" : false, "suffix" : "" }, { "dropping-particle" : "", "family" : "Gomes", "given" : "Jos\u00e9 \u00c1lvaro Pereira", "non-dropping-particle" : "", "parse-names" : false, "suffix" : "" } ], "container-title" : "Arquivos brasileiros de oftalmologia", "id" : "ITEM-1", "issue" : "5", "issued" : { "date-parts" : [ [ "2013", "10" ] ] }, "page" : "305-8", "title" : "Impression cytology and in vivo confocal microscopy in corneas with total limbal stem cell deficiency.", "type" : "article-journal", "volume" : "76" }, "uris" : [ "http://www.mendeley.com/documents/?uuid=0126d7b0-91e3-49de-94d4-67c8b1f39c1a" ] } ], "mendeley" : { "formattedCitation" : "&lt;sup&gt;11&lt;/sup&gt;", "plainTextFormattedCitation" : "11", "previouslyFormattedCitation" : "&lt;sup&gt;11&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11</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As a result, patients with LSCD have decreased vision, photophobia, teari</w:t>
      </w:r>
      <w:r w:rsidR="00BA1594" w:rsidRPr="002675C1">
        <w:rPr>
          <w:rFonts w:ascii="Book Antiqua" w:hAnsi="Book Antiqua" w:cs="Times New Roman"/>
          <w:color w:val="000000" w:themeColor="text1"/>
          <w:sz w:val="24"/>
          <w:szCs w:val="24"/>
          <w:lang w:val="en-US"/>
        </w:rPr>
        <w:t>ng, and recurrent pain episodes</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38/sj.eye.6700573", "ISSN" : "0950-222X", "PMID" : "14631392", "abstract" : "Stem cells have several unique attributes, the key features being their potency and plasticity. They have the ability to give rise to multiple cell lineages and to transdifferentiate into totally different cell type(s) when relocated to a novel stem cell niche. Most self-renewing tissues are served by stem cells. At the ocular surface, the corneo-scleral limbus is believed to provide the niche for corneal epithelial stem cells. A large body of circumstantial evidence, both clinical and basic, supports this view. However, specific identification of limbal stem cells has proved elusive. Cytokeratin markers, vimentin, epidermal growth factor receptors, p63, and others have been used to identify epithelial cell populations at the limbus, which could harbour putative stem cells. In contrast, none of the known haematopoietic stem cell markers namely, CD34 and CD133, stain any specific subset of corneal or limbal epithelial cells. Singly or collectively, none of these markers point to any unique cell(s) that could be regarded as stem cells, supporting the notion that the corneal epithelium is served by 'committed progenitors' rather than by stem cells. Disease or destruction of the corneo-scleral limbus is associated with consequential events that eventually lead to visual impairment or blindness. Conjunctivalisation and vascularisation of the corneal surface and persistent or recurring epithelial defects are hallmarks of limbal deficiency.", "author" : [ { "dropping-particle" : "", "family" : "Dua", "given" : "H S", "non-dropping-particle" : "", "parse-names" : false, "suffix" : "" }, { "dropping-particle" : "", "family" : "Joseph", "given" : "a", "non-dropping-particle" : "", "parse-names" : false, "suffix" : "" }, { "dropping-particle" : "", "family" : "Shanmuganathan", "given" : "V a", "non-dropping-particle" : "", "parse-names" : false, "suffix" : "" }, { "dropping-particle" : "", "family" : "Jones", "given" : "R E", "non-dropping-particle" : "", "parse-names" : false, "suffix" : "" } ], "container-title" : "Eye (London, England)", "id" : "ITEM-1", "issue" : "8", "issued" : { "date-parts" : [ [ "2003", "11" ] ] }, "page" : "877-85", "title" : "Stem cell differentiation and the effects of deficiency.", "type" : "article-journal", "volume" : "17" }, "uris" : [ "http://www.mendeley.com/documents/?uuid=3ea02105-ebaf-4b9f-a39a-df486d856992" ] }, { "id" : "ITEM-2", "itemData" : { "DOI" : "10.1007/s00417-005-1159-0", "ISBN" : "0041700511", "ISSN" : "0721-832X", "PMID" : "15778841", "abstract" : "PURPOSE: To evaluate and relate the clinical (including corneal sensitivity and tear function) and cytological (presence of goblet cells and cytokeratin 3- and 19-positive cells) features of limbal stem cell deficiency (LSCD). METHODS: Twenty-nine patients (44 eyes) with a clinical diagnosis of LSCD participated in this study. Corneal signs (epithelial alterations, superficial neovascularisation and stromal scarring) and cytological findings (presence of goblet cells and cytokeratins 3 and 19) were evaluated and scored (from 0 to 3) from each of the five corneal sectors. Corneal sensitivity (Cochet-Bonnet aesthesiometer) and tear function (Schirmer test and BUT) were also assessed. Cytological scores were correlated statistically with both corneal signs and sensitivity values. RESULTS: Cytokeratin 19-positive cells were found in 82% of corneal impression cytology samples, while goblet cells were identified in only 59% of these same samples. Cytokeratin 3-positive cells were present in 61% of LSCD eyes and in all unaffected eyes. Corneal sensitivity was significantly decreased in affected eyes compared with contralateral, healthy eyes (1.6+/-1.7 cm versus 5.7+/-0.3 cm). Tear function tests did not show significant changes. In LSCD eyes, goblet cells and cytokeratin 19-positive cells on the corneal surface were significantly correlated to corneal epithelial alterations and to corneal superficial neovascularisation (p&lt;0.001). Corneal cytokeratin 3-positive cells were inversely related to epithelial alterations (p=0.003). Corneal sensitivity was decreased in corneal sectors with epithelial alterations (p&lt;0.001), neovascularisation (p&lt;0.001) and stromal abnormalities (p=0.049), and was indirectly related to the presence of goblet cells (p=0.005) and cytokeratin 19-positive cells (p&lt;0.001). CONCLUSION: This study confirmed the importance of cytological tests in the diagnosis of LSCD. Furthermore, the absence of goblet cells may not exclude corneal conjunctivalisation as demonstrated by cytokeratin 19 immunostaining. Lastly, corneal conjunctivalisation was associated with zone-specific impairment in corneal sensitivity.", "author" : [ { "dropping-particle" : "", "family" : "Sacchetti", "given" : "Marta", "non-dropping-particle" : "", "parse-names" : false, "suffix" : "" }, { "dropping-particle" : "", "family" : "Lambiase", "given" : "Alessandro", "non-dropping-particle" : "", "parse-names" : false, "suffix" : "" }, { "dropping-particle" : "", "family" : "Cortes", "given" : "Magdalena", "non-dropping-particle" : "", "parse-names" : false, "suffix" : "" }, { "dropping-particle" : "", "family" : "Sgrulletta", "given" : "Roberto", "non-dropping-particle" : "", "parse-names" : false, "suffix" : "" }, { "dropping-particle" : "", "family" : "Bonini", "given" : "Sergio", "non-dropping-particle" : "", "parse-names" : false, "suffix" : "" }, { "dropping-particle" : "", "family" : "Merlo", "given" : "Daniela", "non-dropping-particle" : "", "parse-names" : false, "suffix" : "" }, { "dropping-particle" : "", "family" : "Bonini", "given" : "Stefano", "non-dropping-particle" : "", "parse-names" : false, "suffix" : "" } ], "container-title" : "Graefe's archive for clinical and experimental ophthalmology", "id" : "ITEM-2", "issue" : "9", "issued" : { "date-parts" : [ [ "2005", "9" ] ] }, "page" : "870-6", "title" : "Clinical and cytological findings in limbal stem cell deficiency.", "type" : "article-journal", "volume" : "243" }, "uris" : [ "http://www.mendeley.com/documents/?uuid=ec590bd5-4896-4000-a20f-5613649d32d9" ] }, { "id" : "ITEM-3", "itemData" : { "ISSN" : "1678-2925", "PMID" : "24232946", "abstract" : "PURPOSES: To describe corneal changes seen on in vivo confocal microscopy in patients with total limbal stem cell deficiency and to correlate them with cytological findings.\n\nMETHODS: A prospective case series including 13 eyes (8 patients) with total limbal deficiency was carried out. Stem cell deficiency was diagnosed clinically and by corneal impression cytology. Confocal images of the central cornea were taken with the Heidelberg Retina Tomograph II, Rostock Corneal Module (Heidelberg Engineering, Heidelberg, Germany).\n\nRESULTS: Impression cytology of the cornea revealed conjunctival epithelial cells and goblet cells in all cases. In vivo confocal microscopy showed disruption of normal layers of the corneal epithelium in all eyes. Confocal images showed cells with characteristics of conjunctival epithelium at the cornea in 76.9% of the total. These findings on confocal microscopy were compatible to limbal stem cell deficiency. Additionally, goblet cells, squamous metaplasia, inflammatory cells and dendritic cells were observed. The sub-basal nerve plexus was not identified in any of the corneas. Corneal neovessels were observed at the epithelium and stroma. All cases showed diffuse hyper-reflective images of the stroma corresponding to opacity of the tissue.\n\nCONCLUSIONS: Limbal stem cell deficiency had been confirmed by impression cytology in all cases, and 76.9% of the cases could also be diagnosed by in vivo confocal microscopy through the conjunctival epithelial cell visualization on the corneal surface. Frequent confocal microscopy findings were abnormal cells at the cornea (conjunctival epithelial, goblet and inflammatory cells), corneal neovessels and diffuse hyper-reflection of the stroma.", "author" : [ { "dropping-particle" : "De", "family" : "Ara\u00fajo", "given" : "Aline L\u00fctz", "non-dropping-particle" : "", "parse-names" : false, "suffix" : "" }, { "dropping-particle" : "", "family" : "Ricardo", "given" : "Jos\u00e9 Reinaldo Da Silva", "non-dropping-particle" : "", "parse-names" : false, "suffix" : "" }, { "dropping-particle" : "", "family" : "Sakai", "given" : "Vivian Naomi", "non-dropping-particle" : "", "parse-names" : false, "suffix" : "" }, { "dropping-particle" : "De", "family" : "Barros", "given" : "Jeison Nadai", "non-dropping-particle" : "", "parse-names" : false, "suffix" : "" }, { "dropping-particle" : "", "family" : "Gomes", "given" : "Jos\u00e9 \u00c1lvaro Pereira", "non-dropping-particle" : "", "parse-names" : false, "suffix" : "" } ], "container-title" : "Arquivos brasileiros de oftalmologia", "id" : "ITEM-3", "issue" : "5", "issued" : { "date-parts" : [ [ "2013", "10" ] ] }, "page" : "305-8", "title" : "Impression cytology and in vivo confocal microscopy in corneas with total limbal stem cell deficiency.", "type" : "article-journal", "volume" : "76" }, "uris" : [ "http://www.mendeley.com/documents/?uuid=0126d7b0-91e3-49de-94d4-67c8b1f39c1a" ] } ], "mendeley" : { "formattedCitation" : "&lt;sup&gt;2,11,12&lt;/sup&gt;", "plainTextFormattedCitation" : "2,11,12", "previouslyFormattedCitation" : "&lt;sup&gt;2,11,12&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2,11,12</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p>
    <w:p w14:paraId="5D0BE8EF" w14:textId="0CEDC060" w:rsidR="006B263B" w:rsidRPr="002675C1" w:rsidRDefault="006B263B" w:rsidP="003E2055">
      <w:pPr>
        <w:widowControl w:val="0"/>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lang w:val="en-US"/>
        </w:rPr>
      </w:pPr>
      <w:r w:rsidRPr="002675C1">
        <w:rPr>
          <w:rFonts w:ascii="Book Antiqua" w:hAnsi="Book Antiqua" w:cs="Times New Roman"/>
          <w:color w:val="000000" w:themeColor="text1"/>
          <w:sz w:val="24"/>
          <w:szCs w:val="24"/>
          <w:lang w:val="en-US"/>
        </w:rPr>
        <w:t>The classic limbal stem cell transplantation procedure involves grafting of a healthy limbal biopsy onto the recipient corneal surface. The technique was developed in the late 1980s and early 1990s and proved useful in LSCD</w:t>
      </w:r>
      <w:r w:rsidR="00BA1594"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vertAlign w:val="superscript"/>
          <w:lang w:val="en-US"/>
        </w:rPr>
        <w:fldChar w:fldCharType="begin" w:fldLock="1"/>
      </w:r>
      <w:r w:rsidR="008C4E24" w:rsidRPr="002675C1">
        <w:rPr>
          <w:rFonts w:ascii="Book Antiqua" w:hAnsi="Book Antiqua" w:cs="Times New Roman"/>
          <w:color w:val="000000" w:themeColor="text1"/>
          <w:sz w:val="24"/>
          <w:szCs w:val="24"/>
          <w:u w:color="24357D"/>
          <w:vertAlign w:val="superscript"/>
          <w:lang w:val="en-US"/>
        </w:rPr>
        <w:instrText>ADDIN CSL_CITATION { "citationItems" : [ { "id" : "ITEM-1", "itemData" : { "DOI" : "10.4103/0974-9233.106385", "ISSN" : "0975-1599", "PMID" : "23580850", "abstract" : "Repair and reconstruction of the cornea has historically relied on synthetic materials or tissue transplantation. However, the future holds promise for treatments using smart biomaterials and stem cells that direct tissue repair and regeneration to ultimately create new ocular structures that are indistinguishable from the original native tissue. The cornea is a remarkable engineering structure. By understanding the physical structure of the tissue and the resulting impact of the structure on biological function, we can design novel materials for a number of ophthalmic clinical applications. Furthermore, by extending this structure-function approach to characterizing corneal disease processes, new therapies can be engineered.", "author" : [ { "dropping-particle" : "", "family" : "Elisseeff", "given" : "Jennifer", "non-dropping-particle" : "", "parse-names" : false, "suffix" : "" }, { "dropping-particle" : "", "family" : "Madrid", "given" : "Marcos G", "non-dropping-particle" : "", "parse-names" : false, "suffix" : "" }, { "dropping-particle" : "", "family" : "Lu", "given" : "Qiaozhi", "non-dropping-particle" : "", "parse-names" : false, "suffix" : "" }, { "dropping-particle" : "", "family" : "Chae", "given" : "J Jeremy", "non-dropping-particle" : "", "parse-names" : false, "suffix" : "" }, { "dropping-particle" : "", "family" : "Guo", "given" : "Qiongyu", "non-dropping-particle" : "", "parse-names" : false, "suffix" : "" } ], "container-title" : "Middle East African journal of ophthalmology", "id" : "ITEM-1", "issue" : "1", "issued" : { "date-parts" : [ [ "2013" ] ] }, "page" : "38-45", "title" : "Future perspectives for regenerative medicine in ophthalmology.", "type" : "article-journal", "volume" : "20" }, "uris" : [ "http://www.mendeley.com/documents/?uuid=1f4a2f98-a6f6-454a-af3f-090ae7a4a600" ] } ], "mendeley" : { "formattedCitation" : "&lt;sup&gt;13&lt;/sup&gt;", "plainTextFormattedCitation" : "13", "previouslyFormattedCitation" : "&lt;sup&gt;13&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vertAlign w:val="superscript"/>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13</w:t>
      </w:r>
      <w:r w:rsidRPr="002675C1">
        <w:rPr>
          <w:rFonts w:ascii="Book Antiqua" w:hAnsi="Book Antiqua" w:cs="Times New Roman"/>
          <w:color w:val="000000" w:themeColor="text1"/>
          <w:sz w:val="24"/>
          <w:szCs w:val="24"/>
          <w:u w:color="24357D"/>
          <w:vertAlign w:val="superscript"/>
          <w:lang w:val="en-US"/>
        </w:rPr>
        <w:fldChar w:fldCharType="end"/>
      </w:r>
      <w:r w:rsidR="00BA1594" w:rsidRPr="002675C1">
        <w:rPr>
          <w:rFonts w:ascii="Book Antiqua" w:hAnsi="Book Antiqua" w:cs="Times New Roman"/>
          <w:color w:val="000000" w:themeColor="text1"/>
          <w:sz w:val="24"/>
          <w:szCs w:val="24"/>
          <w:u w:color="24357D"/>
          <w:vertAlign w:val="superscript"/>
          <w:lang w:val="en-US"/>
        </w:rPr>
        <w:t>]</w:t>
      </w:r>
      <w:r w:rsidR="00BA1594"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Limbal grafts are obtained </w:t>
      </w:r>
      <w:r w:rsidRPr="002675C1">
        <w:rPr>
          <w:rFonts w:ascii="Book Antiqua" w:hAnsi="Book Antiqua" w:cs="Times New Roman"/>
          <w:color w:val="000000" w:themeColor="text1"/>
          <w:sz w:val="24"/>
          <w:szCs w:val="24"/>
          <w:lang w:val="en-US"/>
        </w:rPr>
        <w:t>either from an unaffected fellow eye</w:t>
      </w:r>
      <w:r w:rsidR="00A7664B"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16/S0161-6420(89)32833-8", "ISSN" : "01616420", "author" : [ { "dropping-particle" : "", "family" : "Kenyon", "given" : "Kenneth R.", "non-dropping-particle" : "", "parse-names" : false, "suffix" : "" }, { "dropping-particle" : "", "family" : "Tseng", "given" : "Scheffer C.G.", "non-dropping-particle" : "", "parse-names" : false, "suffix" : "" } ], "container-title" : "Ophthalmology", "id" : "ITEM-1", "issue" : "5", "issued" : { "date-parts" : [ [ "1989", "5" ] ] }, "page" : "709-723", "title" : "Limbal Autograft Transplantation for Ocular Surface Disorders", "type" : "article-journal", "volume" : "96" }, "uris" : [ "http://www.mendeley.com/documents/?uuid=e874b2ed-093e-47b5-bd90-168da6b069e4" ] }, { "id" : "ITEM-2", "itemData" : { "DOI" : "10.1016/S0161-6420(96)30737-9", "ISSN" : "01616420", "author" : [ { "dropping-particle" : "", "family" : "Tan", "given" : "Donald T.H.", "non-dropping-particle" : "", "parse-names" : false, "suffix" : "" }, { "dropping-particle" : "", "family" : "Ficker", "given" : "Linda a.", "non-dropping-particle" : "", "parse-names" : false, "suffix" : "" }, { "dropping-particle" : "", "family" : "Buckley", "given" : "Roger J.", "non-dropping-particle" : "", "parse-names" : false, "suffix" : "" } ], "container-title" : "Ophthalmology", "id" : "ITEM-2", "issue" : "1", "issued" : { "date-parts" : [ [ "1996", "1" ] ] }, "page" : "29-36", "publisher" : "American Academy of Ophthalmology, Inc", "title" : "Limbal Transplantation", "type" : "article-journal", "volume" : "103" }, "uris" : [ "http://www.mendeley.com/documents/?uuid=b36d784f-7610-4e1b-aa13-0a513a9b97e2" ] } ], "mendeley" : { "formattedCitation" : "&lt;sup&gt;7,14&lt;/sup&gt;", "plainTextFormattedCitation" : "7,14", "previouslyFormattedCitation" : "&lt;sup&gt;7,14&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7,14</w:t>
      </w:r>
      <w:r w:rsidRPr="002675C1">
        <w:rPr>
          <w:rFonts w:ascii="Book Antiqua" w:hAnsi="Book Antiqua" w:cs="Times New Roman"/>
          <w:color w:val="000000" w:themeColor="text1"/>
          <w:sz w:val="24"/>
          <w:szCs w:val="24"/>
          <w:vertAlign w:val="superscript"/>
          <w:lang w:val="en-US"/>
        </w:rPr>
        <w:fldChar w:fldCharType="end"/>
      </w:r>
      <w:r w:rsidR="00A7664B" w:rsidRPr="002675C1">
        <w:rPr>
          <w:rFonts w:ascii="Book Antiqua" w:hAnsi="Book Antiqua" w:cs="Times New Roman"/>
          <w:color w:val="000000" w:themeColor="text1"/>
          <w:sz w:val="24"/>
          <w:szCs w:val="24"/>
          <w:vertAlign w:val="superscript"/>
          <w:lang w:val="en-US"/>
        </w:rPr>
        <w:t>]</w:t>
      </w:r>
      <w:r w:rsidR="00A7664B"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from a live  relative</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16/S0161-6420(96)30737-9", "ISSN" : "01616420", "author" : [ { "dropping-particle" : "", "family" : "Tan", "given" : "Donald T.H.", "non-dropping-particle" : "", "parse-names" : false, "suffix" : "" }, { "dropping-particle" : "", "family" : "Ficker", "given" : "Linda a.", "non-dropping-particle" : "", "parse-names" : false, "suffix" : "" }, { "dropping-particle" : "", "family" : "Buckley", "given" : "Roger J.", "non-dropping-particle" : "", "parse-names" : false, "suffix" : "" } ], "container-title" : "Ophthalmology", "id" : "ITEM-1", "issue" : "1", "issued" : { "date-parts" : [ [ "1996", "1" ] ] }, "page" : "29-36", "publisher" : "American Academy of Ophthalmology, Inc", "title" : "Limbal Transplantation", "type" : "article-journal", "volume" : "103" }, "uris" : [ "http://www.mendeley.com/documents/?uuid=b36d784f-7610-4e1b-aa13-0a513a9b97e2" ] }, { "id" : "ITEM-2", "itemData" : { "ISSN" : "0161-6420", "PMID" : "10711872", "author" : [ { "dropping-particle" : "", "family" : "Rao", "given" : "S. K.", "non-dropping-particle" : "", "parse-names" : false, "suffix" : "" }, { "dropping-particle" : "", "family" : "Rajagopal", "given" : "R.", "non-dropping-particle" : "", "parse-names" : false, "suffix" : "" }, { "dropping-particle" : "", "family" : "Sitalakshmi", "given" : "G.", "non-dropping-particle" : "", "parse-names" : false, "suffix" : "" }, { "dropping-particle" : "", "family" : "Padmanabhan", "given" : "P.", "non-dropping-particle" : "", "parse-names" : false, "suffix" : "" } ], "container-title" : "Ophthalmology", "id" : "ITEM-2", "issue" : "4", "issued" : { "date-parts" : [ [ "1999", "3" ] ] }, "page" : "822-8", "title" : "Limbal stem cell allografting from related live donors for corneal surface reconstruction", "type" : "article-journal", "volume" : "106" }, "uris" : [ "http://www.mendeley.com/documents/?uuid=b1704bd4-20d7-465b-818a-ed6504b9474a" ] } ], "mendeley" : { "formattedCitation" : "&lt;sup&gt;14,15&lt;/sup&gt;", "plainTextFormattedCitation" : "14,15", "previouslyFormattedCitation" : "&lt;sup&gt;14,15&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14,15</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t xml:space="preserve"> or from cadaveric donors</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016/S0161-6420(95)30841-X", "ISSN" : "01616420", "author" : [ { "dropping-particle" : "", "family" : "Tsubota", "given" : "Kazuo", "non-dropping-particle" : "", "parse-names" : false, "suffix" : "" }, { "dropping-particle" : "", "family" : "Toda", "given" : "Ikuko", "non-dropping-particle" : "", "parse-names" : false, "suffix" : "" }, { "dropping-particle" : "", "family" : "Saito", "given" : "Hiroshi", "non-dropping-particle" : "", "parse-names" : false, "suffix" : "" }, { "dropping-particle" : "", "family" : "Shinozaki", "given" : "Naoshi", "non-dropping-particle" : "", "parse-names" : false, "suffix" : "" }, { "dropping-particle" : "", "family" : "Shimazaki", "given" : "Jun", "non-dropping-particle" : "", "parse-names" : false, "suffix" : "" } ], "container-title" : "Ophthalmology", "id" : "ITEM-1", "issue" : "10", "issued" : { "date-parts" : [ [ "1995", "10" ] ] }, "page" : "1486-1496", "title" : "Reconstruction of the corneal epithelium by limbal allograft transplantation for severe ocular surface disorders", "type" : "article-journal", "volume" : "102" }, "uris" : [ "http://www.mendeley.com/documents/?uuid=3eeb4181-e817-43e4-8d71-ca701989e8ec" ] }, { "id" : "ITEM-2", "itemData" : { "DOI" : "10.1016/S0161-6420(96)30737-9", "ISSN" : "01616420", "author" : [ { "dropping-particle" : "", "family" : "Tan", "given" : "Donald T.H.", "non-dropping-particle" : "", "parse-names" : false, "suffix" : "" }, { "dropping-particle" : "", "family" : "Ficker", "given" : "Linda a.", "non-dropping-particle" : "", "parse-names" : false, "suffix" : "" }, { "dropping-particle" : "", "family" : "Buckley", "given" : "Roger J.", "non-dropping-particle" : "", "parse-names" : false, "suffix" : "" } ], "container-title" : "Ophthalmology", "id" : "ITEM-2", "issue" : "1", "issued" : { "date-parts" : [ [ "1996", "1" ] ] }, "page" : "29-36", "publisher" : "American Academy of Ophthalmology, Inc", "title" : "Limbal Transplantation", "type" : "article-journal", "volume" : "103" }, "uris" : [ "http://www.mendeley.com/documents/?uuid=b36d784f-7610-4e1b-aa13-0a513a9b97e2" ] }, { "id" : "ITEM-3", "itemData" : { "author" : [ { "dropping-particle" : "", "family" : "Tsai", "given" : "R. J.", "non-dropping-particle" : "", "parse-names" : false, "suffix" : "" }, { "dropping-particle" : "", "family" : "Tseng", "given" : "Scheffer C.", "non-dropping-particle" : "", "parse-names" : false, "suffix" : "" } ], "container-title" : "Cornea", "id" : "ITEM-3", "issue" : "5", "issued" : { "date-parts" : [ [ "1994" ] ] }, "page" : "389-400", "title" : "Human allograft limbal transplantation for corneal surface reconstruction", "type" : "article-journal", "volume" : "13" }, "uris" : [ "http://www.mendeley.com/documents/?uuid=ff3397c1-3775-43b9-88fd-c44ac6fbc6d6" ] } ], "mendeley" : { "formattedCitation" : "&lt;sup&gt;14,16,17&lt;/sup&gt;", "plainTextFormattedCitation" : "14,16,17", "previouslyFormattedCitation" : "&lt;sup&gt;14,16,17&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4,16,17</w:t>
      </w:r>
      <w:r w:rsidRPr="002675C1">
        <w:rPr>
          <w:rFonts w:ascii="Book Antiqua" w:hAnsi="Book Antiqua" w:cs="Times New Roman"/>
          <w:color w:val="000000" w:themeColor="text1"/>
          <w:sz w:val="24"/>
          <w:szCs w:val="24"/>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For patients inflicted with unilateral total LSCD, where the entire limbal circumference is damaged in only one eye, transplantation of limbal stem cells from the fellow eye has shown success rates greater than 80%</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ISSN" : "0007-1161", "PMID" : "10684837", "abstract" : "AIM: To describe a surgical technique for autologous limbal stem cell transplantation and the outcome of a series of patients with unilateral stem cell deficiency. METHODS: A report of six consecutive patients who underwent autologous limbal stem cell transplantation is presented. The primary diagnosis included alkali burn (n=3), conjunctival intraepithelial neoplasia (CIN) (n=1), recurrent pterygium (n=1), and contact lens induced keratopathy (n=1). The autologous transplanted tissue consisted of peripheral cornea, limbus, and conjunctiva obtained from the contralateral eye. Three of the above patients underwent penetrating keratoplasty in association with auto-limbal transplantation. A significant modification to established techniques was the close monitoring of conjunctival epithelial migration in the immediate postoperative period. If conjunctival epithelium threatened to migrate on to the corneal surface, it was mechanically removed at the slit lamp and prevented from crossing the limbus. This was required in three patients. RESULTS: The mean follow up was 18.8 months. The outcome was satisfactory in all cases: a stable corneal surface was restored and there was a substantial improvement in vision and symptoms. One patient had a primary failure of the corneal allograft associated with glaucoma, and 6 months later developed a retinal detachment. No complications were noted in the donor eye with the exception of one patient who developed filamentary keratitis along the edge of the donor site. CONCLUSION: Autologous limbal transplantation with corneal, limbal, and conjunctival carriers was found to be useful for ocular surface reconstruction, over a mid-term follow up, in patients with unilateral stem cell deficiency. Close monitoring of the migration of conjunctival epithelium in the immediate postoperative period, and preventing it from crossing the limbus, ensured that the corneal surface was re-epithelialised exclusively from epithelial cells derived from the transplanted limbal tissue. This approach should improve the success of this procedure.", "author" : [ { "dropping-particle" : "", "family" : "Dua", "given" : "H. S.", "non-dropping-particle" : "", "parse-names" : false, "suffix" : "" }, { "dropping-particle" : "", "family" : "Azuara-Blanco", "given" : "A.", "non-dropping-particle" : "", "parse-names" : false, "suffix" : "" } ], "container-title" : "The British journal of ophthalmology", "id" : "ITEM-1", "issue" : "3", "issued" : { "date-parts" : [ [ "2000", "3" ] ] }, "page" : "273-8", "title" : "Autologous limbal transplantation in patients with unilateral corneal stem cell deficiency.", "type" : "article-journal", "volume" : "84" }, "uris" : [ "http://www.mendeley.com/documents/?uuid=4dd0dcbe-d84f-46ee-8902-4667ca945905" ] }, { "id" : "ITEM-2", "itemData" : { "abstract" : "PURPOSE: To compare outcomes of limbal autograft transplantation (LAT) in the acute and chronic phases of ocular surface burns. METHODS: Retrospective analysis of case records of 16 consecutive patients who underwent LAT for ocular surface burns, at our institute, between April 1994 and March 1997. RESULTS: Limbal autograft transplantation was successful in reconstructing the corneal surface and restoring ocular comfort in 15 (93.8%) eyes. Limbal autografting failed to reconstruct the ocular surface in one patient undergoing surgery 2 weeks after grade IV alkali burns. In 13 eyes with counting fingers or worse vision, functional success (visual acuity &gt;20/400) was attained after LAT in nine (69.2%) eyes. Visual acuity &gt; or = 20/80 was achieved in two (25%) of eight eyes undergoing surgery for a persistent epithelial defect (PED) and five of six (83.3%) eyes undergoing surgery after the epithelial defect had healed (p = 0.03). Nine patients underwent simultaneous superior and inferior limbal autografting. Mean epithelial healing time in six of these patients undergoing surgery in the acute phase of injury (&lt;4 months) was 15+/-6.1 days. In three patients undergoing a similar procedure in the chronic phase of injury, the healing time was 8.3+/-6.7 days. CONCLUSIONS: Limbal autograft transplantation is successful in reconstructing the corneal surface and restoring ocular comfort after ocular surface burns. Surgery in the acute phase of injury (&lt;4 months), in the presence of a PED, could result in delayed corneal reepithelialization and poorer visual prognosis. If performed in the acute phase of injury, LAT should be performed after adequate limbal vascularization and resolution of surface inflammation in the recipient eye, avoiding graft placement over ischemic limbus.", "author" : [ { "dropping-particle" : "", "family" : "Rao", "given" : "S. K.", "non-dropping-particle" : "", "parse-names" : false, "suffix" : "" }, { "dropping-particle" : "", "family" : "Rajagopal", "given" : "R.", "non-dropping-particle" : "", "parse-names" : false, "suffix" : "" }, { "dropping-particle" : "", "family" : "Sitalakshmi", "given" : "G.", "non-dropping-particle" : "", "parse-names" : false, "suffix" : "" }, { "dropping-particle" : "", "family" : "Padmanabhan", "given" : "P.", "non-dropping-particle" : "", "parse-names" : false, "suffix" : "" } ], "container-title" : "Cornea", "id" : "ITEM-2", "issue" : "2", "issued" : { "date-parts" : [ [ "1999" ] ] }, "page" : "164-71", "title" : "Limbal autografting: comparison of results in the acute and chronic phases of ocular surface burns", "type" : "article-journal", "volume" : "18" }, "uris" : [ "http://www.mendeley.com/documents/?uuid=0a68d817-3e86-465c-95b7-d86afaa4805c" ] } ], "mendeley" : { "formattedCitation" : "&lt;sup&gt;18,19&lt;/sup&gt;", "plainTextFormattedCitation" : "18,19", "previouslyFormattedCitation" : "&lt;sup&gt;18,19&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8,19</w:t>
      </w:r>
      <w:r w:rsidRPr="002675C1">
        <w:rPr>
          <w:rFonts w:ascii="Book Antiqua" w:hAnsi="Book Antiqua" w:cs="Times New Roman"/>
          <w:color w:val="000000" w:themeColor="text1"/>
          <w:sz w:val="24"/>
          <w:szCs w:val="24"/>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Due to the autologous source of cells, there is no risk of immune rejection in these cases. Concerns regarding irreversible changes that may occur at the limbal site of the do</w:t>
      </w:r>
      <w:r w:rsidR="00BA1594" w:rsidRPr="002675C1">
        <w:rPr>
          <w:rFonts w:ascii="Book Antiqua" w:hAnsi="Book Antiqua" w:cs="Times New Roman"/>
          <w:color w:val="000000" w:themeColor="text1"/>
          <w:sz w:val="24"/>
          <w:szCs w:val="24"/>
          <w:lang w:val="en-US"/>
        </w:rPr>
        <w:t>nor eye, as reported in rabbits</w:t>
      </w:r>
      <w:r w:rsidR="00BA1594"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ISSN" : "0146-0404", "PMID" : "1694836", "abstract" : "Previous studies have shown that the corneal epithelial stem cells are located at the limbal basal layer. The limbal stem cells are regarded as the ultimate source for corneal epithelial cell proliferation and differentiation. This paper examines epithelial wound healing in rabbit corneas with partial limbal deficiency (PLD), which was created by the surgical removal of two-thirds of the limbal zone (superior and inferior). Four to eight months after PLD creation, all corneas appeared normal, without vascularization. The residual stem cell capacity then was challenged by two sizes of corneal epithelial debridement created with combined n-heptanol and mechanical scraping. In the first group, two consecutive 6-mm defects were created 1 month apart. After the first wounding, three of eight PLD corneas had delayed wound healing and two of the three had vascularization, as compared to controls (n = 7). After the second wounding, both controls (n = 7) and the remaining PLD (n = 5) corneas showed similar rapid healing. In the second group, a large defect of up to 1 mm within the limbus was created. Healing was completed in 25-40 days in PLD (n = 6) corneas, a more marked delay compared to the 10-12 days for controls (n = 6) (P = 0.001). In addition, all PLD corneas showed increased vascularization and had epithelium of the conjunctival phenotype, verified by the immunofluorescent staining positive to AM-3 monoclonal antibody but negative to AE-5 monoclonal antibody. Thus, a deficiency of limbal stem cells contributes to the triad of conjunctival epithelial ingrowth, corneal vascularization, and delayed healing with recurrent erosion. In PLD, corneal epithelium is still compromised, particularly when a large epithelial cell mass is removed.", "author" : [ { "dropping-particle" : "", "family" : "Chen", "given" : "J J", "non-dropping-particle" : "", "parse-names" : false, "suffix" : "" }, { "dropping-particle" : "", "family" : "Tseng", "given" : "S C", "non-dropping-particle" : "", "parse-names" : false, "suffix" : "" } ], "container-title" : "Investigative ophthalmology &amp; visual science", "id" : "ITEM-1", "issue" : "7", "issued" : { "date-parts" : [ [ "1990", "7" ] ] }, "page" : "1301-14", "title" : "Corneal epithelial wound healing in partial limbal deficiency.", "type" : "article-journal", "volume" : "31" }, "uris" : [ "http://www.mendeley.com/documents/?uuid=f55c3283-0675-43c5-bccb-64a61ea73635" ] }, { "id" : "ITEM-2", "itemData" : { "ISSN" : "0146-0404", "PMID" : "1712763", "abstract" : "Limbal basal epithelium is thought to possess corneal epithelial stem cells that are the ultimate source of corneal epithelial proliferation and differentiation during corneal epithelial wound healing. Destruction of the limbal epithelium results in corneal conjunctivalization and vascularization, suggesting that the limbal epithelium also may be a barrier between corneal and conjunctival epithelia. In this experiment, a total corneal epithelial debridement using combined n-heptanol and mechanical scraping was created immediately (one-step) or 5 weeks (two-step) after 15 or 30 sec n-heptanol treatment at the limbus. All defects healed in 1-2 weeks. The severity of corneal vascularization, as judged by external photography, followed the ascending order of 30-sec two-step and 15-sec two-step less than 15-sec one-step less than 30-sec one-step (P less than 0.005). Immunofluorescence studies using monoclonal antibodies AM-3 and AE-5 showed mixed expression of corneal and conjunctival epithelial phenotypes on the corneal surface in the one-step subgroups. By contrast, the two-step subgroups had a normal corneal epithelial phenotype. Impression cytology was used to map goblet-cell distribution on the perilimbal corneal surface. The specimens taken from superior, temporal, and inferior bulbar areas were evaluated by a scoring system at different times. The extent of goblet cells invading onto the corneal surface also followed the same ascending order (P = 0.005). A transient goblet-cell surge was noted, and the extent was related to the extent of corneal vascularization. It is thus evident that in vivo n-heptanol treatment for different durations can result in different extents of corneal conjunctivalization and vascularization. The authors concluded that the capability of the remaining limbal basal epithelium to recover its original full-thickness stratified layers determines the strength of the limbal barrier.", "author" : [ { "dropping-particle" : "", "family" : "Chen", "given" : "J J", "non-dropping-particle" : "", "parse-names" : false, "suffix" : "" }, { "dropping-particle" : "", "family" : "Tseng", "given" : "S C", "non-dropping-particle" : "", "parse-names" : false, "suffix" : "" } ], "container-title" : "Investigative ophthalmology &amp; visual science", "id" : "ITEM-2", "issue" : "8", "issued" : { "date-parts" : [ [ "1991", "7" ] ] }, "page" : "2219-33", "title" : "Abnormal corneal epithelial wound healing in partial-thickness removal of limbal epithelium.", "type" : "article-journal", "volume" : "32" }, "uris" : [ "http://www.mendeley.com/documents/?uuid=405a5755-b4dd-4af0-9b63-4dfcbb20803d" ] } ], "mendeley" : { "formattedCitation" : "&lt;sup&gt;20,21&lt;/sup&gt;", "plainTextFormattedCitation" : "20,21", "previouslyFormattedCitation" : "&lt;sup&gt;20,21&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20,21</w:t>
      </w:r>
      <w:r w:rsidRPr="002675C1">
        <w:rPr>
          <w:rFonts w:ascii="Book Antiqua" w:hAnsi="Book Antiqua" w:cs="Times New Roman"/>
          <w:color w:val="000000" w:themeColor="text1"/>
          <w:sz w:val="24"/>
          <w:szCs w:val="24"/>
          <w:vertAlign w:val="superscript"/>
          <w:lang w:val="en-US"/>
        </w:rPr>
        <w:fldChar w:fldCharType="end"/>
      </w:r>
      <w:r w:rsidR="00BA1594" w:rsidRPr="002675C1">
        <w:rPr>
          <w:rFonts w:ascii="Book Antiqua" w:hAnsi="Book Antiqua" w:cs="Times New Roman"/>
          <w:color w:val="000000" w:themeColor="text1"/>
          <w:sz w:val="24"/>
          <w:szCs w:val="24"/>
          <w:vertAlign w:val="superscript"/>
          <w:lang w:val="en-US"/>
        </w:rPr>
        <w:t>]</w:t>
      </w:r>
      <w:r w:rsidR="00BA1594"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prompted clinicians to consider cadaveric donors. However, in this procedure, there is an increased risk of allograft rejection and therefore systemic immunosuppression is mandatory</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16/S0161-6420(96)30737-9", "ISSN" : "01616420", "author" : [ { "dropping-particle" : "", "family" : "Tan", "given" : "Donald T.H.", "non-dropping-particle" : "", "parse-names" : false, "suffix" : "" }, { "dropping-particle" : "", "family" : "Ficker", "given" : "Linda a.", "non-dropping-particle" : "", "parse-names" : false, "suffix" : "" }, { "dropping-particle" : "", "family" : "Buckley", "given" : "Roger J.", "non-dropping-particle" : "", "parse-names" : false, "suffix" : "" } ], "container-title" : "Ophthalmology", "id" : "ITEM-1", "issue" : "1", "issued" : { "date-parts" : [ [ "1996", "1" ] ] }, "page" : "29-36", "publisher" : "American Academy of Ophthalmology, Inc", "title" : "Limbal Transplantation", "type" : "article-journal", "volume" : "103" }, "uris" : [ "http://www.mendeley.com/documents/?uuid=b36d784f-7610-4e1b-aa13-0a513a9b97e2" ] }, { "id" : "ITEM-2", "itemData" : { "author" : [ { "dropping-particle" : "", "family" : "Tsai", "given" : "R. J.", "non-dropping-particle" : "", "parse-names" : false, "suffix" : "" }, { "dropping-particle" : "", "family" : "Tseng", "given" : "Scheffer C.", "non-dropping-particle" : "", "parse-names" : false, "suffix" : "" } ], "container-title" : "Cornea", "id" : "ITEM-2", "issue" : "5", "issued" : { "date-parts" : [ [ "1994" ] ] }, "page" : "389-400", "title" : "Human allograft limbal transplantation for corneal surface reconstruction", "type" : "article-journal", "volume" : "13" }, "uris" : [ "http://www.mendeley.com/documents/?uuid=ff3397c1-3775-43b9-88fd-c44ac6fbc6d6" ] } ], "mendeley" : { "formattedCitation" : "&lt;sup&gt;14,17&lt;/sup&gt;", "plainTextFormattedCitation" : "14,17", "previouslyFormattedCitation" : "&lt;sup&gt;14,17&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14,</w:t>
      </w:r>
      <w:r w:rsidR="00BB4A23" w:rsidRPr="002675C1">
        <w:rPr>
          <w:rFonts w:ascii="Book Antiqua" w:hAnsi="Book Antiqua" w:cs="Times New Roman"/>
          <w:noProof/>
          <w:color w:val="000000" w:themeColor="text1"/>
          <w:sz w:val="24"/>
          <w:szCs w:val="24"/>
          <w:vertAlign w:val="superscript"/>
          <w:lang w:val="en-US"/>
        </w:rPr>
        <w:t>16,</w:t>
      </w:r>
      <w:r w:rsidR="008C4E24" w:rsidRPr="002675C1">
        <w:rPr>
          <w:rFonts w:ascii="Book Antiqua" w:hAnsi="Book Antiqua" w:cs="Times New Roman"/>
          <w:noProof/>
          <w:color w:val="000000" w:themeColor="text1"/>
          <w:sz w:val="24"/>
          <w:szCs w:val="24"/>
          <w:vertAlign w:val="superscript"/>
          <w:lang w:val="en-US"/>
        </w:rPr>
        <w:t>17</w:t>
      </w:r>
      <w:r w:rsidRPr="002675C1">
        <w:rPr>
          <w:rFonts w:ascii="Book Antiqua" w:hAnsi="Book Antiqua" w:cs="Times New Roman"/>
          <w:color w:val="000000" w:themeColor="text1"/>
          <w:sz w:val="24"/>
          <w:szCs w:val="24"/>
          <w:vertAlign w:val="superscript"/>
          <w:lang w:val="en-US"/>
        </w:rPr>
        <w:fldChar w:fldCharType="end"/>
      </w:r>
      <w:r w:rsidR="00BB4A23" w:rsidRPr="002675C1">
        <w:rPr>
          <w:rFonts w:ascii="Book Antiqua" w:hAnsi="Book Antiqua" w:cs="Times New Roman"/>
          <w:color w:val="000000" w:themeColor="text1"/>
          <w:sz w:val="24"/>
          <w:szCs w:val="24"/>
          <w:vertAlign w:val="superscript"/>
          <w:lang w:val="en-US"/>
        </w:rPr>
        <w:t>]</w:t>
      </w:r>
      <w:r w:rsidR="00BB4A23" w:rsidRPr="002675C1">
        <w:rPr>
          <w:rFonts w:ascii="Book Antiqua" w:hAnsi="Book Antiqua" w:cs="Times New Roman"/>
          <w:color w:val="000000" w:themeColor="text1"/>
          <w:sz w:val="24"/>
          <w:szCs w:val="24"/>
          <w:lang w:val="en-US"/>
        </w:rPr>
        <w:t xml:space="preserve">. </w:t>
      </w:r>
      <w:r w:rsidRPr="002675C1">
        <w:rPr>
          <w:rFonts w:ascii="Book Antiqua" w:hAnsi="Book Antiqua" w:cs="Times New Roman"/>
          <w:color w:val="000000" w:themeColor="text1"/>
          <w:sz w:val="24"/>
          <w:szCs w:val="24"/>
          <w:lang w:val="en-US"/>
        </w:rPr>
        <w:t>Although larger grafts can be procured from cadaveric eyes (360 ring grafts), a recent study</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abstract" : "Aim: To compare outcomes of live related limbal allograft (Lr-CLAL) versus cadaveric keratolimbal allograft (KLAL) in limbal stem cell deficiency (LSCD) secondary to ocular burns. Methods: Twenty patients with stage IIb LSCD were randomized so that cases underwent either Lr-CLAL or KLAL. Fibrovascular pannus was removed and superficial keratectomy done on the recipient bed. Limbal lenticule of 2-3 clock hours' length was harvested from the donor, which was placed over the host bed and sutured followed by bandage contact lens application. Parameters assessed were uncorrected visual acuity (UCVA), best corrected visual acuity (BCVA), conjunctivalization, corneal neovascularization, epithelial defects, corneal clarity, Schirmer's test, tear film breakup time (tBUT), and ultrasonic pachymetry. Results: At 6 months follow-up, the Lr-CLAL group had a higher gain in vision (p = 0.029), decrease in conjunctivalization (p = 0.009), and increase in Schirmer's values (p = 0.009). Conclusion: Lr-CLAL seems to have better result in terms of vision gain and ocular surface restoration.", "author" : [ { "dropping-particle" : "", "family" : "Titiyal", "given" : "J. S.", "non-dropping-particle" : "", "parse-names" : false, "suffix" : "" }, { "dropping-particle" : "", "family" : "Sharma", "given" : "N.", "non-dropping-particle" : "", "parse-names" : false, "suffix" : "" }, { "dropping-particle" : "", "family" : "Agarwal", "given" : "A. K.", "non-dropping-particle" : "", "parse-names" : false, "suffix" : "" }, { "dropping-particle" : "", "family" : "Prakash", "given" : "G.", "non-dropping-particle" : "", "parse-names" : false, "suffix" : "" }, { "dropping-particle" : "", "family" : "Tandon", "given" : "R.", "non-dropping-particle" : "", "parse-names" : false, "suffix" : "" }, { "dropping-particle" : "", "family" : "Vajpayee", "given" : "R.", "non-dropping-particle" : "", "parse-names" : false, "suffix" : "" } ], "container-title" : "Ocular Immunology and Inflammation", "id" : "ITEM-1", "issued" : { "date-parts" : [ [ "2014" ] ] }, "page" : "1-8", "title" : "Live Related versus Cadaveric Limbal Allograft in Limbal Stem Cell Deficiency", "type" : "article-journal", "volume" : "24" }, "uris" : [ "http://www.mendeley.com/documents/?uuid=4d845d3e-8f2a-4708-9ad9-31d14b78e8a5" ] } ], "mendeley" : { "formattedCitation" : "&lt;sup&gt;22&lt;/sup&gt;", "plainTextFormattedCitation" : "22", "previouslyFormattedCitation" : "&lt;sup&gt;22&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22</w:t>
      </w:r>
      <w:r w:rsidRPr="002675C1">
        <w:rPr>
          <w:rFonts w:ascii="Book Antiqua" w:hAnsi="Book Antiqua" w:cs="Times New Roman"/>
          <w:color w:val="000000" w:themeColor="text1"/>
          <w:sz w:val="24"/>
          <w:szCs w:val="24"/>
          <w:vertAlign w:val="superscript"/>
          <w:lang w:val="en-US"/>
        </w:rPr>
        <w:fldChar w:fldCharType="end"/>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t xml:space="preserve"> found living-related limbal allografts to have better results in terms of vision gain and ocular surface restoration than cadaveric keratolimbal allografts. In a series of 39 eyes that received keratolimbal allografts from cadaveric donors, the overall survival of ambulatory vision, namely 20/200 or better, was 53.6% at 3 years, but a progressive decline of the visual outcome and graft su</w:t>
      </w:r>
      <w:r w:rsidR="00BB4A23" w:rsidRPr="002675C1">
        <w:rPr>
          <w:rFonts w:ascii="Book Antiqua" w:hAnsi="Book Antiqua" w:cs="Times New Roman"/>
          <w:color w:val="000000" w:themeColor="text1"/>
          <w:sz w:val="24"/>
          <w:szCs w:val="24"/>
          <w:lang w:val="en-US"/>
        </w:rPr>
        <w:t>rvival became evident with time</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ISSN" : "0161-6420", "PMID" : "12045060", "abstract" : "PURPOSE: To evaluate the long-term outcome of ocular surface reconstruction, including keratolimbal allograft (KLAL) and amniotic membrane transplantation (AMT) with or without penetrating keratoplasty (PKP), in patients with nonambulatory vision secondary to total limbal stem cell deficiency (LSCD).\n\nDESIGN: Retrospective, non-comparative interventional case series.\n\nPARTICIPANTS: Thirty-nine eyes in 31 consecutive patients with total LSCD, as defined by impression cytology, who had a preoperative best-corrected visual acuity of less than 20/200 and a minimum follow-up of 12 months. Patients were divided into three groups: group 1 (16 eyes) with chemical burns, group 2 (9 eyes) with Stevens-Johnson syndrome (SJS), and group 3 (14 eyes) with other causes of LSCD, including ocular cicatricial pemphigoid, atopic keratoconjunctivitis, and aniridia.\n\nINTERVENTION: All patients underwent KLAL and AMT by one surgeon (SCGT). If needed, PKP was performed at the same surgical setting using tissue from the same donor.\n\nMAIN OUTCOME MEASURES: Cumulative rates of survival of ambulatory vision (&gt; or = 20/200), survival of KLAL, survival of PKP, and incidence of complications.\n\nRESULTS: Fifty-three KLAL with AMT procedures were performed in 39 eyes, of which 23 eyes received simultaneous PKP at the time of the first KLAL. The mean follow-up was 34.0 +/- 21.5 months (range, 12-117.6). The mean period of ambulatory vision was 23.9 +/- 20.9 months (range, 0-104). The overall survival of ambulatory vision was 53.6% at 3 years and 44.6% at 5 years. The survival of ambulatory vision was significantly worse in SJS compared with other causes (67%, 81%, and 92% for groups 1, 2, and 3, respectively; P = 0.06 for group 1 versus 2, P = 0.0008 for group 1 versus 3). KLAL performed alone resulted in higher survival of ambulatory vision at 2 years (86.1% +/- 9.1%) compared with KLAL with PKP (46.9% +/- 10.6%, P = 0.100). The survival of PKP was significantly worse in SJS compared with the other causes (20.0% +/- 17.9% compared with 55.6% +/- 11.7%, respectively, P = 0.028). After 2 years, the survival of the second KLAL was better than that of the first: 68.2% +/- 15.4% compared with 27.3% +/- 13.4%, respectively (P = 0.041).\n\nCONCLUSIONS: Ambulatory vision for a period of more than 2 years can be achieved by KLAL with or without PKP in eyes with severe ocular surface disorders caused by total LSCD. However, a progressive decline of the visual outcome and graft survival is evident \u2026", "author" : [ { "dropping-particle" : "", "family" : "Solomon", "given" : "Abraham", "non-dropping-particle" : "", "parse-names" : false, "suffix" : "" }, { "dropping-particle" : "", "family" : "Ellies", "given" : "Pierre", "non-dropping-particle" : "", "parse-names" : false, "suffix" : "" }, { "dropping-particle" : "", "family" : "Anderson", "given" : "David F", "non-dropping-particle" : "", "parse-names" : false, "suffix" : "" }, { "dropping-particle" : "", "family" : "Touhami", "given" : "Amel", "non-dropping-particle" : "", "parse-names" : false, "suffix" : "" }, { "dropping-particle" : "", "family" : "Grueterich", "given" : "Martin", "non-dropping-particle" : "", "parse-names" : false, "suffix" : "" }, { "dropping-particle" : "", "family" : "Espana", "given" : "Edgar M", "non-dropping-particle" : "", "parse-names" : false, "suffix" : "" }, { "dropping-particle" : "", "family" : "Ti", "given" : "Seng-Ei", "non-dropping-particle" : "", "parse-names" : false, "suffix" : "" }, { "dropping-particle" : "", "family" : "Goto", "given" : "Eiki", "non-dropping-particle" : "", "parse-names" : false, "suffix" : "" }, { "dropping-particle" : "", "family" : "Feuer", "given" : "William J", "non-dropping-particle" : "", "parse-names" : false, "suffix" : "" }, { "dropping-particle" : "", "family" : "Tseng", "given" : "Scheffer C G", "non-dropping-particle" : "", "parse-names" : false, "suffix" : "" } ], "container-title" : "Ophthalmology", "id" : "ITEM-1", "issue" : "6", "issued" : { "date-parts" : [ [ "2002", "6" ] ] }, "page" : "1159-66", "title" : "Long-term outcome of keratolimbal allograft with or without penetrating keratoplasty for total limbal stem cell deficiency.", "type" : "article-journal", "volume" : "109" }, "uris" : [ "http://www.mendeley.com/documents/?uuid=af907632-c0b5-4b7a-9018-49b6ba2b07ed" ] } ], "mendeley" : { "formattedCitation" : "&lt;sup&gt;23&lt;/sup&gt;", "plainTextFormattedCitation" : "23", "previouslyFormattedCitation" : "&lt;sup&gt;23&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23</w:t>
      </w:r>
      <w:r w:rsidRPr="002675C1">
        <w:rPr>
          <w:rFonts w:ascii="Book Antiqua" w:hAnsi="Book Antiqua" w:cs="Times New Roman"/>
          <w:color w:val="000000" w:themeColor="text1"/>
          <w:sz w:val="24"/>
          <w:szCs w:val="24"/>
          <w:vertAlign w:val="superscript"/>
          <w:lang w:val="en-US"/>
        </w:rPr>
        <w:fldChar w:fldCharType="end"/>
      </w:r>
      <w:r w:rsidR="00BB4A23" w:rsidRPr="002675C1">
        <w:rPr>
          <w:rFonts w:ascii="Book Antiqua" w:hAnsi="Book Antiqua" w:cs="Times New Roman"/>
          <w:color w:val="000000" w:themeColor="text1"/>
          <w:sz w:val="24"/>
          <w:szCs w:val="24"/>
          <w:vertAlign w:val="superscript"/>
          <w:lang w:val="en-US"/>
        </w:rPr>
        <w:t>]</w:t>
      </w:r>
      <w:r w:rsidR="00BB4A23"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The failure of the graft is related to loss of donor cells overtime, probably due to recipient’s preoperative conditions such as dry eye and/or lid abnormalities, persistent inflammation or postoperative asymptomatic and progressive allograft rejection</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ISSN" : "0161-6420", "PMID" : "12045060", "abstract" : "PURPOSE: To evaluate the long-term outcome of ocular surface reconstruction, including keratolimbal allograft (KLAL) and amniotic membrane transplantation (AMT) with or without penetrating keratoplasty (PKP), in patients with nonambulatory vision secondary to total limbal stem cell deficiency (LSCD).\n\nDESIGN: Retrospective, non-comparative interventional case series.\n\nPARTICIPANTS: Thirty-nine eyes in 31 consecutive patients with total LSCD, as defined by impression cytology, who had a preoperative best-corrected visual acuity of less than 20/200 and a minimum follow-up of 12 months. Patients were divided into three groups: group 1 (16 eyes) with chemical burns, group 2 (9 eyes) with Stevens-Johnson syndrome (SJS), and group 3 (14 eyes) with other causes of LSCD, including ocular cicatricial pemphigoid, atopic keratoconjunctivitis, and aniridia.\n\nINTERVENTION: All patients underwent KLAL and AMT by one surgeon (SCGT). If needed, PKP was performed at the same surgical setting using tissue from the same donor.\n\nMAIN OUTCOME MEASURES: Cumulative rates of survival of ambulatory vision (&gt; or = 20/200), survival of KLAL, survival of PKP, and incidence of complications.\n\nRESULTS: Fifty-three KLAL with AMT procedures were performed in 39 eyes, of which 23 eyes received simultaneous PKP at the time of the first KLAL. The mean follow-up was 34.0 +/- 21.5 months (range, 12-117.6). The mean period of ambulatory vision was 23.9 +/- 20.9 months (range, 0-104). The overall survival of ambulatory vision was 53.6% at 3 years and 44.6% at 5 years. The survival of ambulatory vision was significantly worse in SJS compared with other causes (67%, 81%, and 92% for groups 1, 2, and 3, respectively; P = 0.06 for group 1 versus 2, P = 0.0008 for group 1 versus 3). KLAL performed alone resulted in higher survival of ambulatory vision at 2 years (86.1% +/- 9.1%) compared with KLAL with PKP (46.9% +/- 10.6%, P = 0.100). The survival of PKP was significantly worse in SJS compared with the other causes (20.0% +/- 17.9% compared with 55.6% +/- 11.7%, respectively, P = 0.028). After 2 years, the survival of the second KLAL was better than that of the first: 68.2% +/- 15.4% compared with 27.3% +/- 13.4%, respectively (P = 0.041).\n\nCONCLUSIONS: Ambulatory vision for a period of more than 2 years can be achieved by KLAL with or without PKP in eyes with severe ocular surface disorders caused by total LSCD. However, a progressive decline of the visual outcome and graft survival is evident \u2026", "author" : [ { "dropping-particle" : "", "family" : "Solomon", "given" : "Abraham", "non-dropping-particle" : "", "parse-names" : false, "suffix" : "" }, { "dropping-particle" : "", "family" : "Ellies", "given" : "Pierre", "non-dropping-particle" : "", "parse-names" : false, "suffix" : "" }, { "dropping-particle" : "", "family" : "Anderson", "given" : "David F", "non-dropping-particle" : "", "parse-names" : false, "suffix" : "" }, { "dropping-particle" : "", "family" : "Touhami", "given" : "Amel", "non-dropping-particle" : "", "parse-names" : false, "suffix" : "" }, { "dropping-particle" : "", "family" : "Grueterich", "given" : "Martin", "non-dropping-particle" : "", "parse-names" : false, "suffix" : "" }, { "dropping-particle" : "", "family" : "Espana", "given" : "Edgar M", "non-dropping-particle" : "", "parse-names" : false, "suffix" : "" }, { "dropping-particle" : "", "family" : "Ti", "given" : "Seng-Ei", "non-dropping-particle" : "", "parse-names" : false, "suffix" : "" }, { "dropping-particle" : "", "family" : "Goto", "given" : "Eiki", "non-dropping-particle" : "", "parse-names" : false, "suffix" : "" }, { "dropping-particle" : "", "family" : "Feuer", "given" : "William J", "non-dropping-particle" : "", "parse-names" : false, "suffix" : "" }, { "dropping-particle" : "", "family" : "Tseng", "given" : "Scheffer C G", "non-dropping-particle" : "", "parse-names" : false, "suffix" : "" } ], "container-title" : "Ophthalmology", "id" : "ITEM-1", "issue" : "6", "issued" : { "date-parts" : [ [ "2002", "6" ] ] }, "page" : "1159-66", "title" : "Long-term outcome of keratolimbal allograft with or without penetrating keratoplasty for total limbal stem cell deficiency.", "type" : "article-journal", "volume" : "109" }, "uris" : [ "http://www.mendeley.com/documents/?uuid=af907632-c0b5-4b7a-9018-49b6ba2b07ed" ] } ], "mendeley" : { "formattedCitation" : "&lt;sup&gt;23&lt;/sup&gt;", "plainTextFormattedCitation" : "23", "previouslyFormattedCitation" : "&lt;sup&gt;23&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23</w:t>
      </w:r>
      <w:r w:rsidRPr="002675C1">
        <w:rPr>
          <w:rFonts w:ascii="Book Antiqua" w:hAnsi="Book Antiqua" w:cs="Times New Roman"/>
          <w:color w:val="000000" w:themeColor="text1"/>
          <w:sz w:val="24"/>
          <w:szCs w:val="24"/>
          <w:vertAlign w:val="superscript"/>
          <w:lang w:val="en-US"/>
        </w:rPr>
        <w:fldChar w:fldCharType="end"/>
      </w:r>
      <w:r w:rsidR="00BB4A23" w:rsidRPr="002675C1">
        <w:rPr>
          <w:rFonts w:ascii="Book Antiqua" w:hAnsi="Book Antiqua" w:cs="Times New Roman"/>
          <w:color w:val="000000" w:themeColor="text1"/>
          <w:sz w:val="24"/>
          <w:szCs w:val="24"/>
          <w:vertAlign w:val="superscript"/>
          <w:lang w:val="en-US"/>
        </w:rPr>
        <w:t>]</w:t>
      </w:r>
      <w:r w:rsidR="00BB4A23" w:rsidRPr="002675C1">
        <w:rPr>
          <w:rFonts w:ascii="Book Antiqua" w:hAnsi="Book Antiqua" w:cs="Times New Roman"/>
          <w:color w:val="000000" w:themeColor="text1"/>
          <w:sz w:val="24"/>
          <w:szCs w:val="24"/>
          <w:lang w:val="en-US"/>
        </w:rPr>
        <w:t>.</w:t>
      </w:r>
    </w:p>
    <w:p w14:paraId="2CF406BE" w14:textId="080D8105" w:rsidR="006B263B" w:rsidRPr="002675C1" w:rsidRDefault="006B263B" w:rsidP="003E2055">
      <w:pPr>
        <w:tabs>
          <w:tab w:val="left" w:pos="79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jc w:val="both"/>
        <w:rPr>
          <w:rFonts w:ascii="Book Antiqua" w:eastAsia="Times New Roman" w:hAnsi="Book Antiqua" w:cs="Times New Roman"/>
          <w:color w:val="000000" w:themeColor="text1"/>
          <w:sz w:val="24"/>
          <w:szCs w:val="24"/>
          <w:lang w:val="en-US" w:eastAsia="pt-BR"/>
        </w:rPr>
      </w:pPr>
      <w:r w:rsidRPr="002675C1">
        <w:rPr>
          <w:rFonts w:ascii="Book Antiqua" w:hAnsi="Book Antiqua" w:cs="Times New Roman"/>
          <w:color w:val="000000" w:themeColor="text1"/>
          <w:sz w:val="24"/>
          <w:szCs w:val="24"/>
          <w:lang w:val="en-US"/>
        </w:rPr>
        <w:t>Regardless of the source of epithelial stem cells, amniotic membrane transplantation (AMT) has been widely used in an attempt to improve limbal grafts success</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16/S0161-6420(03)00503-7", "ISSN" : "0161-6420", "PMID" : "12917178", "abstract" : "PURPOSE: To evaluate the outcomes of corneal surface reconstruction with conjunctival limbal autograft when combined with amniotic membrane transplantation on both the donor and recipient eyes.\n\nDESIGN: Retrospective, noncomparative, interventional small case series.\n\nPARTICIPANTS: Five eyes of five patients with total limbal stem cell deficiency (LSCD) resulting from pseudopemphigoid (n = 1), chemical burns (n = 3), and extensive removal of conjunctival intraepithelial neoplasia (n = 1) were operated on by one surgeon (SCGT).\n\nINTERVENTION: After the removal of fibrovascular pannus from the corneal surface, two conjunctival limbal free grafts were harvested from the fellow eyes in all five patients with unilateral LSCD. Amniotic membrane, with the basement membrane side up, was grafted onto the defect created at the donor site and onto the recipient corneal and limbal sclera before placement of conjunctival limbal grafts.\n\nMAIN OUTCOME MEASURES: Symptomatic relief, improvement in visual acuity, fornix deepening, and rapid healing and restoration of normal cornea and limbus in the recipient and donor eyes were assessed.\n\nRESULTS: During the mean follow-up of 22 months (range, 11-48 months), all eyes experienced symptomatic relief. All recipient eyes had a mean improvement in visual acuity of nine lines (range, 7-12). The three eyes with stromal vascularization showed regression, and all recipient eyes had marked improvement in corneal clarity. Three eyes receiving simultaneous symblepharon lysis and fornix reconstruction successfully regained deep, stable fornices. The donor eyes showed rapid healing and restoration of the normal limbal landmark, even in one eye where nearly the entire limbus was removed.\n\nCONCLUSIONS: Limbal conjunctival transplantation is an effective procedure for restoring the corneal surface integrity in eyes with total LSCD. The additional use of amniotic membrane may contribute to a higher rate of success in the recipient eye and a lower rate of complications in the donor eye, as well as allow the simultaneous correction of concomitant cicatricial abnormalities.", "author" : [ { "dropping-particle" : "", "family" : "Meallet", "given" : "Mario a", "non-dropping-particle" : "", "parse-names" : false, "suffix" : "" }, { "dropping-particle" : "", "family" : "Espana", "given" : "Edgar M", "non-dropping-particle" : "", "parse-names" : false, "suffix" : "" }, { "dropping-particle" : "", "family" : "Grueterich", "given" : "Martin", "non-dropping-particle" : "", "parse-names" : false, "suffix" : "" }, { "dropping-particle" : "", "family" : "Ti", "given" : "Seng-Ei", "non-dropping-particle" : "", "parse-names" : false, "suffix" : "" }, { "dropping-particle" : "", "family" : "Goto", "given" : "Eiki", "non-dropping-particle" : "", "parse-names" : false, "suffix" : "" }, { "dropping-particle" : "", "family" : "Tseng", "given" : "Scheffer C G", "non-dropping-particle" : "", "parse-names" : false, "suffix" : "" } ], "container-title" : "Ophthalmology", "id" : "ITEM-1", "issue" : "8", "issued" : { "date-parts" : [ [ "2003", "8" ] ] }, "page" : "1585-92", "title" : "Amniotic membrane transplantation with conjunctival limbal autograft for total limbal stem cell deficiency.", "type" : "article-journal", "volume" : "110" }, "uris" : [ "http://www.mendeley.com/documents/?uuid=f56fbabf-73fb-4648-b62e-26749b548040" ] }, { "id" : "ITEM-2", "itemData" : { "DOI" : "10.1016/j.ajo.2005.03.022", "ISSN" : "0002-9394", "PMID" : "16023069", "abstract" : "PURPOSE: To evaluate the survival of conjunctival limbal grafts and amniotic membrane transplantation (AMT) for total limbal stem cell deficiency (LSCD) and the influence of several parameters as cause of LSCD, dry eye, keratinization, eyelid abnormalities, HLA compatibility, systemic immunosuppression, and keratoplasty (PKP) on surgical outcome.\n\nDESIGN: Prospective, noncomparative, interventional case series.\n\nMETHODS: Thirty-three eyes of 31 patients with total LSCD that underwent conjunctival limbal grafts and AMT at the Department of Ophthalmology, Federal University of S\u00e3o Paulo were included in this study. Cumulative graft survival as well as the influence of several variables on surgical outcome was analyzed.\n\nRESULTS: Ten eyes (30%) underwent conjunctival limbal autograft and 23 (70%) underwent conjunctival limbal allograft from living HLA-matched donor. Graft survival was seen in 13 eyes (40%) at 1 year and in 11 eyes (33.3%) at 2 years, with a cumulative survival of 33% after a mean follow-up time of 33 months. Increase in postoperative visual acuity was observed in 20 eyes (60.6%) during this period. Marked impact on graft survival was observed for patients with Stevens-Johnson syndrome, dry eye, keratinization, eyelid abnormalities, and allogeneic conjunctival limbal transplantation (independently of HLA compatibility) (P &lt; .05). Preoperative dry eye was the most important prognostic parameter for surgical outcome (P &lt; .001).\n\nCONCLUSIONS: Conjunctival limbal grafts associated with AMT are useful for restoring corneal epithelium phenotype in eyes with total LSCD. However, the cumulative survival declines substantially over a 2-year period. Considering all investigated variables, dry eye was the most important prognostic parameter.", "author" : [ { "dropping-particle" : "", "family" : "Santos", "given" : "Myrna S", "non-dropping-particle" : "", "parse-names" : false, "suffix" : "" }, { "dropping-particle" : "", "family" : "Gomes", "given" : "Jos\u00e9 a P", "non-dropping-particle" : "", "parse-names" : false, "suffix" : "" }, { "dropping-particle" : "", "family" : "Hofling-Lima", "given" : "Ana Luisa", "non-dropping-particle" : "", "parse-names" : false, "suffix" : "" }, { "dropping-particle" : "V", "family" : "Rizzo", "given" : "Luiz", "non-dropping-particle" : "", "parse-names" : false, "suffix" : "" }, { "dropping-particle" : "", "family" : "Romano", "given" : "Andr\u00e9 C", "non-dropping-particle" : "", "parse-names" : false, "suffix" : "" }, { "dropping-particle" : "", "family" : "Belfort", "given" : "Rubens", "non-dropping-particle" : "", "parse-names" : false, "suffix" : "" } ], "container-title" : "American journal of ophthalmology", "id" : "ITEM-2", "issue" : "2", "issued" : { "date-parts" : [ [ "2005", "8" ] ] }, "page" : "223-30", "title" : "Survival analysis of conjunctival limbal grafts and amniotic membrane transplantation in eyes with total limbal stem cell deficiency.", "type" : "article-journal", "volume" : "140" }, "uris" : [ "http://www.mendeley.com/documents/?uuid=8f3bed26-82db-4727-860d-6b8a632dd456" ] }, { "id" : "ITEM-3", "itemData" : { "author" : [ { "dropping-particle" : "", "family" : "Ivekovic", "given" : "R.", "non-dropping-particle" : "", "parse-names" : false, "suffix" : "" }, { "dropping-particle" : "", "family" : "Tedeschi-Reiner", "given" : "E", "non-dropping-particle" : "", "parse-names" : false, "suffix" : "" }, { "dropping-particle" : "", "family" : "Novak-Laus", "given" : "K.", "non-dropping-particle" : "", "parse-names" : false, "suffix" : "" }, { "dropping-particle" : "", "family" : "Andrijevic-Derk", "given" : "B", "non-dropping-particle" : "", "parse-names" : false, "suffix" : "" }, { "dropping-particle" : "", "family" : "Cima", "given" : "I.", "non-dropping-particle" : "", "parse-names" : false, "suffix" : "" }, { "dropping-particle" : "", "family" : "Mandic", "given" : "Z.", "non-dropping-particle" : "", "parse-names" : false, "suffix" : "" }, { "dropping-particle" : "", "family" : "Z.", "given" : "", "non-dropping-particle" : "", "parse-names" : false, "suffix" : "" } ], "container-title" : "Ophthalmologica", "id" : "ITEM-3", "issue" : "5", "issued" : { "date-parts" : [ [ "2005" ] ] }, "page" : "297-302", "title" : "Limbal graft and/or amniotic membrane transplantation in the treatment of ocular burns", "type" : "article-journal", "volume" : "219" }, "uris" : [ "http://www.mendeley.com/documents/?uuid=bd6cb0f0-a802-4440-953f-1a5f6a753cce" ] } ], "mendeley" : { "formattedCitation" : "&lt;sup&gt;24\u201326&lt;/sup&gt;", "plainTextFormattedCitation" : "24\u201326", "previouslyFormattedCitation" : "&lt;sup&gt;24\u201326&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24–26</w:t>
      </w:r>
      <w:r w:rsidRPr="002675C1">
        <w:rPr>
          <w:rFonts w:ascii="Book Antiqua" w:hAnsi="Book Antiqua" w:cs="Times New Roman"/>
          <w:color w:val="000000" w:themeColor="text1"/>
          <w:sz w:val="24"/>
          <w:szCs w:val="24"/>
          <w:vertAlign w:val="superscript"/>
          <w:lang w:val="en-US"/>
        </w:rPr>
        <w:fldChar w:fldCharType="end"/>
      </w:r>
      <w:r w:rsidR="00BB4A23" w:rsidRPr="002675C1">
        <w:rPr>
          <w:rFonts w:ascii="Book Antiqua" w:hAnsi="Book Antiqua" w:cs="Times New Roman"/>
          <w:color w:val="000000" w:themeColor="text1"/>
          <w:sz w:val="24"/>
          <w:szCs w:val="24"/>
          <w:vertAlign w:val="superscript"/>
          <w:lang w:val="en-US"/>
        </w:rPr>
        <w:t>]</w:t>
      </w:r>
      <w:r w:rsidR="00BB4A23"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Nevertheless, a recent study interestingly showed no differences in the outcomes of chemically injured eyes treated with or without AMT as an adjunctive proc</w:t>
      </w:r>
      <w:r w:rsidR="00BB4A23" w:rsidRPr="002675C1">
        <w:rPr>
          <w:rFonts w:ascii="Book Antiqua" w:hAnsi="Book Antiqua" w:cs="Times New Roman"/>
          <w:color w:val="000000" w:themeColor="text1"/>
          <w:sz w:val="24"/>
          <w:szCs w:val="24"/>
          <w:lang w:val="en-US"/>
        </w:rPr>
        <w:t>edure to limbal transplantation</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author" : [ { "dropping-particle" : "", "family" : "Barreiro", "given" : "T. P.", "non-dropping-particle" : "", "parse-names" : false, "suffix" : "" }, { "dropping-particle" : "", "family" : "Santos", "given" : "M. S.", "non-dropping-particle" : "", "parse-names" : false, "suffix" : "" }, { "dropping-particle" : "", "family" : "Vieira", "given" : "A. C.", "non-dropping-particle" : "", "parse-names" : false, "suffix" : "" }, { "dropping-particle" : "", "family" : "Nadai Barros", "given" : "J.", "non-dropping-particle" : "de", "parse-names" : false, "suffix" : "" }, { "dropping-particle" : "", "family" : "Hazarbassanov", "given" : "R.M.", "non-dropping-particle" : "", "parse-names" : false, "suffix" : "" }, { "dropping-particle" : "", "family" : "Gomes", "given" : "J. \u00c1.", "non-dropping-particle" : "", "parse-names" : false, "suffix" : "" } ], "container-title" : "Cornea", "id" : "ITEM-1", "issue" : "7", "issued" : { "date-parts" : [ [ "2014" ] ] }, "page" : "716-20", "title" : "Comparative study of conjunctival limbal transplantation not associated with the use of amniotic membrane transplantation for treatment of total limbal deficiency secondary to chemical injury", "type" : "article-journal", "volume" : "33" }, "uris" : [ "http://www.mendeley.com/documents/?uuid=d6fa5244-fa41-4c1b-944c-e24d579627e5" ] } ], "mendeley" : { "formattedCitation" : "&lt;sup&gt;27&lt;/sup&gt;", "plainTextFormattedCitation" : "27", "previouslyFormattedCitation" : "&lt;sup&gt;27&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27</w:t>
      </w:r>
      <w:r w:rsidRPr="002675C1">
        <w:rPr>
          <w:rFonts w:ascii="Book Antiqua" w:hAnsi="Book Antiqua" w:cs="Times New Roman"/>
          <w:color w:val="000000" w:themeColor="text1"/>
          <w:sz w:val="24"/>
          <w:szCs w:val="24"/>
          <w:lang w:val="en-US"/>
        </w:rPr>
        <w:fldChar w:fldCharType="end"/>
      </w:r>
      <w:r w:rsidR="00BB4A23" w:rsidRPr="002675C1">
        <w:rPr>
          <w:rFonts w:ascii="Book Antiqua" w:hAnsi="Book Antiqua" w:cs="Times New Roman"/>
          <w:color w:val="000000" w:themeColor="text1"/>
          <w:sz w:val="24"/>
          <w:szCs w:val="24"/>
          <w:vertAlign w:val="superscript"/>
          <w:lang w:val="en-US"/>
        </w:rPr>
        <w:t>]</w:t>
      </w:r>
      <w:r w:rsidR="00BB4A23" w:rsidRPr="002675C1">
        <w:rPr>
          <w:rFonts w:ascii="Book Antiqua" w:hAnsi="Book Antiqua" w:cs="Times New Roman"/>
          <w:color w:val="000000" w:themeColor="text1"/>
          <w:sz w:val="24"/>
          <w:szCs w:val="24"/>
          <w:lang w:val="en-US"/>
        </w:rPr>
        <w:t>.</w:t>
      </w:r>
      <w:r w:rsidRPr="002675C1">
        <w:rPr>
          <w:rFonts w:ascii="Book Antiqua" w:eastAsia="Times New Roman" w:hAnsi="Book Antiqua" w:cs="Times New Roman"/>
          <w:color w:val="000000" w:themeColor="text1"/>
          <w:sz w:val="24"/>
          <w:szCs w:val="24"/>
          <w:lang w:val="en-US" w:eastAsia="pt-BR"/>
        </w:rPr>
        <w:t xml:space="preserve"> Amniotic membrane is a biologic, avascular tissue with anti-angiogenic, anti-scarring and anti-inflammatory characteristics</w:t>
      </w:r>
      <w:r w:rsidR="006631D6"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vertAlign w:val="superscript"/>
          <w:lang w:val="en-US" w:eastAsia="pt-BR"/>
        </w:rPr>
        <w:fldChar w:fldCharType="begin" w:fldLock="1"/>
      </w:r>
      <w:r w:rsidR="008C4E24" w:rsidRPr="002675C1">
        <w:rPr>
          <w:rFonts w:ascii="Book Antiqua" w:eastAsia="Times New Roman" w:hAnsi="Book Antiqua" w:cs="Times New Roman"/>
          <w:color w:val="000000" w:themeColor="text1"/>
          <w:sz w:val="24"/>
          <w:szCs w:val="24"/>
          <w:vertAlign w:val="superscript"/>
          <w:lang w:val="en-US" w:eastAsia="pt-BR"/>
        </w:rPr>
        <w:instrText>ADDIN CSL_CITATION { "citationItems" : [ { "id" : "ITEM-1", "itemData" : { "abstract" : "PURPOSE OF REVIEW: The purpose of this review is to describe the most recent and relevant clinical and experimental data about the use of amniotic membrane in ophthalmology. RECENT FINDINGS: The amniotic membrane is a biologic tissue that has been used as a graft for corneal and conjunctival reconstruction in a variety of ocular surface diseases. It is avascular and possesses anti-angiogenetic, anti-scarring and antiinflammatory properties. It is not a substitute but rather a substrate upon which cells can migrate and regenerate, forming new and healthy tissue. The amniotic membrane can also be used as a biologic patch, as a bandage, to treat acute inflammatory disorders. With the development of cell therapy, amniotic membrane can be also used as a carrier of limbal stem cells or their progeny, cultivated in vitro. SUMMARY: Amniotic membrane use in ophthalmic surgery has been shown to provide an alternative for corneal and conjunctival reconstruction in many clinically challenging situations; however, there is still a lack of scientific evidence based on randomized comparative studies to prove that its use is better than other alternative therapies for ocular surface reconstruction.", "author" : [ { "dropping-particle" : "", "family" : "Gomes", "given" : "J. A.", "non-dropping-particle" : "", "parse-names" : false, "suffix" : "" }, { "dropping-particle" : "", "family" : "Romano", "given" : "A.", "non-dropping-particle" : "", "parse-names" : false, "suffix" : "" }, { "dropping-particle" : "", "family" : "Santos", "given" : "M. S.", "non-dropping-particle" : "", "parse-names" : false, "suffix" : "" }, { "dropping-particle" : "", "family" : "Dua", "given" : "H. S.", "non-dropping-particle" : "", "parse-names" : false, "suffix" : "" } ], "container-title" : "Current Opinion in Ophthalmology", "id" : "ITEM-1", "issue" : "4", "issued" : { "date-parts" : [ [ "2005" ] ] }, "page" : "233-40", "title" : "Amniotic membrane use in ophthalmology", "type" : "article-journal", "volume" : "16" }, "uris" : [ "http://www.mendeley.com/documents/?uuid=b3d8e165-bd00-4abb-9472-a75b910ae420" ] }, { "id" : "ITEM-2", "itemData" : { "DOI" : "10.1016/S0002-9394(14)70125-4", "ISSN" : "00029394", "author" : [ { "dropping-particle" : "", "family" : "Lee", "given" : "Shwu-Huey", "non-dropping-particle" : "", "parse-names" : false, "suffix" : "" }, { "dropping-particle" : "", "family" : "Tseng", "given" : "Scheffer C.G.", "non-dropping-particle" : "", "parse-names" : false, "suffix" : "" } ], "container-title" : "American Journal of Ophthalmology", "id" : "ITEM-2", "issue" : "3", "issued" : { "date-parts" : [ [ "1997", "3" ] ] }, "page" : "303-312", "publisher" : "AMERICAN JOURNAL OF OPHTHALMOLOGY", "title" : "Amniotic Membrane Transplantation for Persistent Epithelial Defects With Ulceration", "type" : "article-journal", "volume" : "123" }, "uris" : [ "http://www.mendeley.com/documents/?uuid=b833f900-9a66-4912-9daf-672c17db5208" ] } ], "mendeley" : { "formattedCitation" : "&lt;sup&gt;28,29&lt;/sup&gt;", "plainTextFormattedCitation" : "28,29", "previouslyFormattedCitation" : "&lt;sup&gt;28,29&lt;/sup&gt;" }, "properties" : { "noteIndex" : 0 }, "schema" : "https://github.com/citation-style-language/schema/raw/master/csl-citation.json" }</w:instrText>
      </w:r>
      <w:r w:rsidRPr="002675C1">
        <w:rPr>
          <w:rFonts w:ascii="Book Antiqua" w:eastAsia="Times New Roman" w:hAnsi="Book Antiqua" w:cs="Times New Roman"/>
          <w:color w:val="000000" w:themeColor="text1"/>
          <w:sz w:val="24"/>
          <w:szCs w:val="24"/>
          <w:vertAlign w:val="superscript"/>
          <w:lang w:val="en-US" w:eastAsia="pt-BR"/>
        </w:rPr>
        <w:fldChar w:fldCharType="separate"/>
      </w:r>
      <w:r w:rsidR="008C4E24" w:rsidRPr="002675C1">
        <w:rPr>
          <w:rFonts w:ascii="Book Antiqua" w:eastAsia="Times New Roman" w:hAnsi="Book Antiqua" w:cs="Times New Roman"/>
          <w:noProof/>
          <w:color w:val="000000" w:themeColor="text1"/>
          <w:sz w:val="24"/>
          <w:szCs w:val="24"/>
          <w:vertAlign w:val="superscript"/>
          <w:lang w:val="en-US" w:eastAsia="pt-BR"/>
        </w:rPr>
        <w:t>28,29</w:t>
      </w:r>
      <w:r w:rsidRPr="002675C1">
        <w:rPr>
          <w:rFonts w:ascii="Book Antiqua" w:eastAsia="Times New Roman" w:hAnsi="Book Antiqua" w:cs="Times New Roman"/>
          <w:color w:val="000000" w:themeColor="text1"/>
          <w:sz w:val="24"/>
          <w:szCs w:val="24"/>
          <w:vertAlign w:val="superscript"/>
          <w:lang w:val="en-US" w:eastAsia="pt-BR"/>
        </w:rPr>
        <w:fldChar w:fldCharType="end"/>
      </w:r>
      <w:r w:rsidR="00BB4A23" w:rsidRPr="002675C1">
        <w:rPr>
          <w:rFonts w:ascii="Book Antiqua" w:eastAsia="Times New Roman" w:hAnsi="Book Antiqua" w:cs="Times New Roman"/>
          <w:color w:val="000000" w:themeColor="text1"/>
          <w:sz w:val="24"/>
          <w:szCs w:val="24"/>
          <w:vertAlign w:val="superscript"/>
          <w:lang w:val="en-US" w:eastAsia="pt-BR"/>
        </w:rPr>
        <w:t>]</w:t>
      </w:r>
      <w:r w:rsidR="00BB4A23" w:rsidRPr="002675C1">
        <w:rPr>
          <w:rFonts w:ascii="Book Antiqua" w:eastAsia="Times New Roman" w:hAnsi="Book Antiqua" w:cs="Times New Roman"/>
          <w:color w:val="000000" w:themeColor="text1"/>
          <w:sz w:val="24"/>
          <w:szCs w:val="24"/>
          <w:lang w:val="en-US" w:eastAsia="pt-BR"/>
        </w:rPr>
        <w:t>.</w:t>
      </w:r>
      <w:r w:rsidRPr="002675C1">
        <w:rPr>
          <w:rFonts w:ascii="Book Antiqua" w:eastAsia="Times New Roman" w:hAnsi="Book Antiqua" w:cs="Times New Roman"/>
          <w:color w:val="000000" w:themeColor="text1"/>
          <w:sz w:val="24"/>
          <w:szCs w:val="24"/>
          <w:lang w:val="en-US" w:eastAsia="pt-BR"/>
        </w:rPr>
        <w:t xml:space="preserve"> </w:t>
      </w:r>
      <w:r w:rsidRPr="002675C1">
        <w:rPr>
          <w:rFonts w:ascii="Book Antiqua" w:hAnsi="Book Antiqua" w:cs="Times New Roman"/>
          <w:color w:val="000000" w:themeColor="text1"/>
          <w:sz w:val="24"/>
          <w:szCs w:val="24"/>
          <w:lang w:val="en-US"/>
        </w:rPr>
        <w:t>Since the process of conjunctivalization in LSCD is invariably associated with destruction of the basement membrane</w:t>
      </w:r>
      <w:r w:rsidR="00986590"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ISSN" : "0161-6420", "PMID" : "12414406", "abstract" : "PURPOSE: To describe and to characterize the clinical findings and prognosis of patients with idiopathic limbal stem cell deficiency (LSCD).\n\nDESIGN: Retrospective case series.\n\nPARTICIPANTS/METHODS: We reviewed records from seven patients whose LSCD had been diagnosed clinically and confirmed by impression cytology and in whom the cause of LSCD was never identified. A detailed history, clinical records, and results of slit-lamp biomicroscopy, photography, vital staining, and impression cytology were evaluated.\n\nRESULTS: Six of seven patients (86%) were women, indicating a female predominance. Two patients were from the same family, whereas one other had a positive family history. Severe photophobia was noted in all patients and reduced vision in three patients. The main clinical findings included superficial vascularization, worse in the superior followed by the inferior and nasal cornea. The limbal regions showed a loss of limbal palisades of Vogt, and the adjacent peripheral cornea revealed an irregular and hazy epithelium with positive late fluorescein staining and the presence of conjunctival goblet cells by impression cytology. LSCD was bilateral in all patients but asymmetric in four. During a mean follow-up of 6.1+/- 3.8 years, the visual acuity decreased in both eyes of one patient after cataract extraction and in both eyes of two other patients without surgery. The process of conjunctivalization advanced in four patients (57%) and remained stable in three (43%) without surgical intervention.\n\nCONCLUSIONS: Idiopathic LSCD is a rare and as yet poorly recognized clinical entity, and the findings reported herein may help explore how progressive loss of limbal stem cells occurs. Correct diagnosis of idiopathic LSCD is important so that the patient will not be subjected to unnecessary surgeries, which may actually severely worsen the clinical course.", "author" : [ { "dropping-particle" : "", "family" : "Espana", "given" : "Edgar M", "non-dropping-particle" : "", "parse-names" : false, "suffix" : "" }, { "dropping-particle" : "", "family" : "Grueterich", "given" : "Martin", "non-dropping-particle" : "", "parse-names" : false, "suffix" : "" }, { "dropping-particle" : "", "family" : "Romano", "given" : "Andre C", "non-dropping-particle" : "", "parse-names" : false, "suffix" : "" }, { "dropping-particle" : "", "family" : "Touhami", "given" : "Amel", "non-dropping-particle" : "", "parse-names" : false, "suffix" : "" }, { "dropping-particle" : "", "family" : "Tseng", "given" : "Scheffer C G", "non-dropping-particle" : "", "parse-names" : false, "suffix" : "" } ], "container-title" : "Ophthalmology", "id" : "ITEM-1", "issue" : "11", "issued" : { "date-parts" : [ [ "2002", "11" ] ] }, "page" : "2004-10", "title" : "Idiopathic limbal stem cell deficiency.", "type" : "article-journal", "volume" : "109" }, "uris" : [ "http://www.mendeley.com/documents/?uuid=947c7026-d3a4-429c-af8c-c51191c9210f" ] } ], "mendeley" : { "formattedCitation" : "&lt;sup&gt;10&lt;/sup&gt;", "plainTextFormattedCitation" : "10", "previouslyFormattedCitation" : "&lt;sup&gt;10&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10</w:t>
      </w:r>
      <w:r w:rsidRPr="002675C1">
        <w:rPr>
          <w:rFonts w:ascii="Book Antiqua" w:hAnsi="Book Antiqua" w:cs="Times New Roman"/>
          <w:color w:val="000000" w:themeColor="text1"/>
          <w:sz w:val="24"/>
          <w:szCs w:val="24"/>
          <w:vertAlign w:val="superscript"/>
          <w:lang w:val="en-US"/>
        </w:rPr>
        <w:fldChar w:fldCharType="end"/>
      </w:r>
      <w:r w:rsidR="00986590" w:rsidRPr="002675C1">
        <w:rPr>
          <w:rFonts w:ascii="Book Antiqua" w:hAnsi="Book Antiqua" w:cs="Times New Roman"/>
          <w:color w:val="000000" w:themeColor="text1"/>
          <w:sz w:val="24"/>
          <w:szCs w:val="24"/>
          <w:vertAlign w:val="superscript"/>
          <w:lang w:val="en-US"/>
        </w:rPr>
        <w:t>]</w:t>
      </w:r>
      <w:r w:rsidR="00986590"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amniotic membrane transplanted onto the corneal surface facilitates epithelial expansion </w:t>
      </w:r>
      <w:r w:rsidRPr="002675C1">
        <w:rPr>
          <w:rFonts w:ascii="Book Antiqua" w:hAnsi="Book Antiqua" w:cs="Times New Roman"/>
          <w:i/>
          <w:color w:val="000000" w:themeColor="text1"/>
          <w:sz w:val="24"/>
          <w:szCs w:val="24"/>
          <w:lang w:val="en-US"/>
        </w:rPr>
        <w:t>in vivo</w:t>
      </w:r>
      <w:r w:rsidRPr="002675C1">
        <w:rPr>
          <w:rFonts w:ascii="Book Antiqua" w:hAnsi="Book Antiqua" w:cs="Times New Roman"/>
          <w:color w:val="000000" w:themeColor="text1"/>
          <w:sz w:val="24"/>
          <w:szCs w:val="24"/>
          <w:lang w:val="en-US"/>
        </w:rPr>
        <w:t xml:space="preserve">. </w:t>
      </w:r>
      <w:r w:rsidRPr="002675C1">
        <w:rPr>
          <w:rFonts w:ascii="Book Antiqua" w:eastAsia="Times New Roman" w:hAnsi="Book Antiqua" w:cs="Times New Roman"/>
          <w:color w:val="000000" w:themeColor="text1"/>
          <w:sz w:val="24"/>
          <w:szCs w:val="24"/>
          <w:lang w:val="en-US" w:eastAsia="pt-BR"/>
        </w:rPr>
        <w:t>Amniotic membrane has a thick basement membrane that serves as a substrate upon which epithelial cells can migrate and regenerate to form new and healthy tissue</w:t>
      </w:r>
      <w:r w:rsidR="006631D6"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vertAlign w:val="superscript"/>
          <w:lang w:val="en-US" w:eastAsia="pt-BR"/>
        </w:rPr>
        <w:fldChar w:fldCharType="begin" w:fldLock="1"/>
      </w:r>
      <w:r w:rsidR="008C4E24" w:rsidRPr="002675C1">
        <w:rPr>
          <w:rFonts w:ascii="Book Antiqua" w:eastAsia="Times New Roman" w:hAnsi="Book Antiqua" w:cs="Times New Roman"/>
          <w:color w:val="000000" w:themeColor="text1"/>
          <w:sz w:val="24"/>
          <w:szCs w:val="24"/>
          <w:vertAlign w:val="superscript"/>
          <w:lang w:val="en-US" w:eastAsia="pt-BR"/>
        </w:rPr>
        <w:instrText>ADDIN CSL_CITATION { "citationItems" : [ { "id" : "ITEM-1", "itemData" : { "abstract" : "PURPOSE OF REVIEW: The purpose of this review is to describe the most recent and relevant clinical and experimental data about the use of amniotic membrane in ophthalmology. RECENT FINDINGS: The amniotic membrane is a biologic tissue that has been used as a graft for corneal and conjunctival reconstruction in a variety of ocular surface diseases. It is avascular and possesses anti-angiogenetic, anti-scarring and antiinflammatory properties. It is not a substitute but rather a substrate upon which cells can migrate and regenerate, forming new and healthy tissue. The amniotic membrane can also be used as a biologic patch, as a bandage, to treat acute inflammatory disorders. With the development of cell therapy, amniotic membrane can be also used as a carrier of limbal stem cells or their progeny, cultivated in vitro. SUMMARY: Amniotic membrane use in ophthalmic surgery has been shown to provide an alternative for corneal and conjunctival reconstruction in many clinically challenging situations; however, there is still a lack of scientific evidence based on randomized comparative studies to prove that its use is better than other alternative therapies for ocular surface reconstruction.", "author" : [ { "dropping-particle" : "", "family" : "Gomes", "given" : "J. A.", "non-dropping-particle" : "", "parse-names" : false, "suffix" : "" }, { "dropping-particle" : "", "family" : "Romano", "given" : "A.", "non-dropping-particle" : "", "parse-names" : false, "suffix" : "" }, { "dropping-particle" : "", "family" : "Santos", "given" : "M. S.", "non-dropping-particle" : "", "parse-names" : false, "suffix" : "" }, { "dropping-particle" : "", "family" : "Dua", "given" : "H. S.", "non-dropping-particle" : "", "parse-names" : false, "suffix" : "" } ], "container-title" : "Current Opinion in Ophthalmology", "id" : "ITEM-1", "issue" : "4", "issued" : { "date-parts" : [ [ "2005" ] ] }, "page" : "233-40", "title" : "Amniotic membrane use in ophthalmology", "type" : "article-journal", "volume" : "16" }, "uris" : [ "http://www.mendeley.com/documents/?uuid=b3d8e165-bd00-4abb-9472-a75b910ae420" ] } ], "mendeley" : { "formattedCitation" : "&lt;sup&gt;28&lt;/sup&gt;", "plainTextFormattedCitation" : "28", "previouslyFormattedCitation" : "&lt;sup&gt;28&lt;/sup&gt;" }, "properties" : { "noteIndex" : 0 }, "schema" : "https://github.com/citation-style-language/schema/raw/master/csl-citation.json" }</w:instrText>
      </w:r>
      <w:r w:rsidRPr="002675C1">
        <w:rPr>
          <w:rFonts w:ascii="Book Antiqua" w:eastAsia="Times New Roman" w:hAnsi="Book Antiqua" w:cs="Times New Roman"/>
          <w:color w:val="000000" w:themeColor="text1"/>
          <w:sz w:val="24"/>
          <w:szCs w:val="24"/>
          <w:vertAlign w:val="superscript"/>
          <w:lang w:val="en-US" w:eastAsia="pt-BR"/>
        </w:rPr>
        <w:fldChar w:fldCharType="separate"/>
      </w:r>
      <w:r w:rsidR="008C4E24" w:rsidRPr="002675C1">
        <w:rPr>
          <w:rFonts w:ascii="Book Antiqua" w:eastAsia="Times New Roman" w:hAnsi="Book Antiqua" w:cs="Times New Roman"/>
          <w:noProof/>
          <w:color w:val="000000" w:themeColor="text1"/>
          <w:sz w:val="24"/>
          <w:szCs w:val="24"/>
          <w:vertAlign w:val="superscript"/>
          <w:lang w:val="en-US" w:eastAsia="pt-BR"/>
        </w:rPr>
        <w:t>28</w:t>
      </w:r>
      <w:r w:rsidRPr="002675C1">
        <w:rPr>
          <w:rFonts w:ascii="Book Antiqua" w:eastAsia="Times New Roman" w:hAnsi="Book Antiqua" w:cs="Times New Roman"/>
          <w:color w:val="000000" w:themeColor="text1"/>
          <w:sz w:val="24"/>
          <w:szCs w:val="24"/>
          <w:vertAlign w:val="superscript"/>
          <w:lang w:val="en-US" w:eastAsia="pt-BR"/>
        </w:rPr>
        <w:fldChar w:fldCharType="end"/>
      </w:r>
      <w:r w:rsidR="00BB4A23" w:rsidRPr="002675C1">
        <w:rPr>
          <w:rFonts w:ascii="Book Antiqua" w:eastAsia="Times New Roman" w:hAnsi="Book Antiqua" w:cs="Times New Roman"/>
          <w:color w:val="000000" w:themeColor="text1"/>
          <w:sz w:val="24"/>
          <w:szCs w:val="24"/>
          <w:vertAlign w:val="superscript"/>
          <w:lang w:val="en-US" w:eastAsia="pt-BR"/>
        </w:rPr>
        <w:t>]</w:t>
      </w:r>
      <w:r w:rsidR="00BB4A23" w:rsidRPr="002675C1">
        <w:rPr>
          <w:rFonts w:ascii="Book Antiqua" w:eastAsia="Times New Roman" w:hAnsi="Book Antiqua" w:cs="Times New Roman"/>
          <w:color w:val="000000" w:themeColor="text1"/>
          <w:sz w:val="24"/>
          <w:szCs w:val="24"/>
          <w:lang w:val="en-US" w:eastAsia="pt-BR"/>
        </w:rPr>
        <w:t>.</w:t>
      </w:r>
      <w:r w:rsidRPr="002675C1">
        <w:rPr>
          <w:rFonts w:ascii="Book Antiqua" w:eastAsia="Times New Roman" w:hAnsi="Book Antiqua" w:cs="Times New Roman"/>
          <w:color w:val="000000" w:themeColor="text1"/>
          <w:sz w:val="24"/>
          <w:szCs w:val="24"/>
          <w:lang w:val="en-US" w:eastAsia="pt-BR"/>
        </w:rPr>
        <w:t xml:space="preserve"> In cases of partial LSCD, AMT has been successfully used alone, without stem cell transplantation</w:t>
      </w:r>
      <w:r w:rsidR="006631D6"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lang w:val="en-US" w:eastAsia="pt-BR"/>
        </w:rPr>
        <w:fldChar w:fldCharType="begin" w:fldLock="1"/>
      </w:r>
      <w:r w:rsidR="008C4E24" w:rsidRPr="002675C1">
        <w:rPr>
          <w:rFonts w:ascii="Book Antiqua" w:eastAsia="Times New Roman" w:hAnsi="Book Antiqua" w:cs="Times New Roman"/>
          <w:color w:val="000000" w:themeColor="text1"/>
          <w:sz w:val="24"/>
          <w:szCs w:val="24"/>
          <w:lang w:val="en-US" w:eastAsia="pt-BR"/>
        </w:rPr>
        <w:instrText>ADDIN CSL_CITATION { "citationItems" : [ { "id" : "ITEM-1", "itemData" : { "DOI" : "10.1016/S0161-6420(02)01888-2", "ISSN" : "01616420", "author" : [ { "dropping-particle" : "", "family" : "Gomes", "given" : "Jos\u00e9 Alvaro Pereira", "non-dropping-particle" : "", "parse-names" : false, "suffix" : "" }, { "dropping-particle" : "", "family" : "Santos", "given" : "Myrna Serapi\u00e3o", "non-dropping-particle" : "dos", "parse-names" : false, "suffix" : "" }, { "dropping-particle" : "", "family" : "Cunha", "given" : "Marcelo Carvalho", "non-dropping-particle" : "", "parse-names" : false, "suffix" : "" }, { "dropping-particle" : "", "family" : "Mascaro", "given" : "Vera L.\u00facia Degaspare", "non-dropping-particle" : "", "parse-names" : false, "suffix" : "" }, { "dropping-particle" : "", "family" : "Barros", "given" : "Jeison De Nadai", "non-dropping-particle" : "", "parse-names" : false, "suffix" : "" }, { "dropping-particle" : "", "family" : "Sousa", "given" : "Luciene Barbosa", "non-dropping-particle" : "de", "parse-names" : false, "suffix" : "" } ], "container-title" : "Ophthalmology", "id" : "ITEM-1", "issue" : "3", "issued" : { "date-parts" : [ [ "2003", "3" ] ] }, "page" : "466-473", "title" : "Amniotic membrane transplantation for partial and total limbal stem cell deficiency secondary to chemical burn", "type" : "article-journal", "volume" : "110" }, "uris" : [ "http://www.mendeley.com/documents/?uuid=0310bc4b-5840-443e-ac4a-311876407d82" ] } ], "mendeley" : { "formattedCitation" : "&lt;sup&gt;30&lt;/sup&gt;", "plainTextFormattedCitation" : "30", "previouslyFormattedCitation" : "&lt;sup&gt;30&lt;/sup&gt;" }, "properties" : { "noteIndex" : 0 }, "schema" : "https://github.com/citation-style-language/schema/raw/master/csl-citation.json" }</w:instrText>
      </w:r>
      <w:r w:rsidRPr="002675C1">
        <w:rPr>
          <w:rFonts w:ascii="Book Antiqua" w:eastAsia="Times New Roman" w:hAnsi="Book Antiqua" w:cs="Times New Roman"/>
          <w:color w:val="000000" w:themeColor="text1"/>
          <w:sz w:val="24"/>
          <w:szCs w:val="24"/>
          <w:lang w:val="en-US" w:eastAsia="pt-BR"/>
        </w:rPr>
        <w:fldChar w:fldCharType="separate"/>
      </w:r>
      <w:r w:rsidR="008C4E24" w:rsidRPr="002675C1">
        <w:rPr>
          <w:rFonts w:ascii="Book Antiqua" w:eastAsia="Times New Roman" w:hAnsi="Book Antiqua" w:cs="Times New Roman"/>
          <w:noProof/>
          <w:color w:val="000000" w:themeColor="text1"/>
          <w:sz w:val="24"/>
          <w:szCs w:val="24"/>
          <w:vertAlign w:val="superscript"/>
          <w:lang w:val="en-US" w:eastAsia="pt-BR"/>
        </w:rPr>
        <w:t>30</w:t>
      </w:r>
      <w:r w:rsidRPr="002675C1">
        <w:rPr>
          <w:rFonts w:ascii="Book Antiqua" w:eastAsia="Times New Roman" w:hAnsi="Book Antiqua" w:cs="Times New Roman"/>
          <w:color w:val="000000" w:themeColor="text1"/>
          <w:sz w:val="24"/>
          <w:szCs w:val="24"/>
          <w:lang w:val="en-US" w:eastAsia="pt-BR"/>
        </w:rPr>
        <w:fldChar w:fldCharType="end"/>
      </w:r>
      <w:r w:rsidR="00BB4A23" w:rsidRPr="002675C1">
        <w:rPr>
          <w:rFonts w:ascii="Book Antiqua" w:eastAsia="Times New Roman" w:hAnsi="Book Antiqua" w:cs="Times New Roman"/>
          <w:color w:val="000000" w:themeColor="text1"/>
          <w:sz w:val="24"/>
          <w:szCs w:val="24"/>
          <w:vertAlign w:val="superscript"/>
          <w:lang w:val="en-US" w:eastAsia="pt-BR"/>
        </w:rPr>
        <w:t>]</w:t>
      </w:r>
      <w:r w:rsidR="00BB4A23" w:rsidRPr="002675C1">
        <w:rPr>
          <w:rFonts w:ascii="Book Antiqua" w:eastAsia="Times New Roman" w:hAnsi="Book Antiqua" w:cs="Times New Roman"/>
          <w:color w:val="000000" w:themeColor="text1"/>
          <w:sz w:val="24"/>
          <w:szCs w:val="24"/>
          <w:lang w:val="en-US" w:eastAsia="pt-BR"/>
        </w:rPr>
        <w:t>.</w:t>
      </w:r>
      <w:r w:rsidRPr="002675C1">
        <w:rPr>
          <w:rFonts w:ascii="Book Antiqua" w:eastAsia="Times New Roman" w:hAnsi="Book Antiqua" w:cs="Times New Roman"/>
          <w:color w:val="000000" w:themeColor="text1"/>
          <w:sz w:val="24"/>
          <w:szCs w:val="24"/>
          <w:lang w:val="en-US" w:eastAsia="pt-BR"/>
        </w:rPr>
        <w:t xml:space="preserve"> Amniotic membrane can also be used as a biologic bandage in the acute phase of inflammatory disorders, such as ocular burns</w:t>
      </w:r>
      <w:r w:rsidR="006631D6"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lang w:val="en-US" w:eastAsia="pt-BR"/>
        </w:rPr>
        <w:fldChar w:fldCharType="begin" w:fldLock="1"/>
      </w:r>
      <w:r w:rsidR="008C4E24" w:rsidRPr="002675C1">
        <w:rPr>
          <w:rFonts w:ascii="Book Antiqua" w:eastAsia="Times New Roman" w:hAnsi="Book Antiqua" w:cs="Times New Roman"/>
          <w:color w:val="000000" w:themeColor="text1"/>
          <w:sz w:val="24"/>
          <w:szCs w:val="24"/>
          <w:lang w:val="en-US" w:eastAsia="pt-BR"/>
        </w:rPr>
        <w:instrText>ADDIN CSL_CITATION { "citationItems" : [ { "id" : "ITEM-1", "itemData" : { "ISSN" : "0161-6420", "PMID" : "10811094", "abstract" : "PURPOSE: To determine whether preserved human amniotic membrane (AM) can be used to treat ocular burns in the acute stage.\n\nDESIGN: Prospective, noncomparative, interventional case series.\n\nPARTICIPANTS: Thirteen eyes from 11 patients with acute burns, 10 eyes with chemical burns and 3 with thermal burns of grades II-III (7 eyes) and grade IV (6 eyes), treated at 7 different facilities.\n\nMETHODS: Patients received amniotic membrane transplantation (AMT) within 2 weeks after the injury.\n\nMAIN OUTCOME MEASURES: Integrity of ocular surface epithelium and visual acuity during 9 months of follow-up.\n\nRESULTS: Ten patients were male and one patient was female; most were young (38.2 +/- 10.6 years). For a follow-up of 8.8 + 4.7 months, 11 of 13 eyes (84.63%) showed epithelialization within 2 to 5 weeks (23.7 +/- 9.8 days), and final visual acuity improved &gt; or = 6 lines (6 eyes), 4 to 5 lines (2 eyes), and 1 to 3 lines (2 eyes); only one eye experienced a symblepharon. Eyes with burns of grade II to III showed more visual improvement (7.3 +/- 3 lines) than those with burns of grade IV (2.3 +/- 3.0 lines; P &lt; 0.05, unpaired t test). In the group with grade II or III burns, none had limbal stem cell deficiency. All eyes in the group with grade IV burns did experience limbal stem cell deficiency.\n\nCONCLUSIONS: Amniotic membrane transplantation is effective in promoting re-epithelialization and reducing inflammation, thus preventing scarring sequelae in the late stage. In mild to moderate burns, AMT alone rapidly restores both corneal and conjunctival surfaces. In severe burns, however, it restores the conjunctival ocular surface without debilitating symblepharon and reduces limbal stromal inflammation, but does not prevent limbal stem cell deficiency, which requires further limbal stem cell transplantation. These results underscore the importance of immediate intervention in the acute stage of eyes with severely damaged ocular surface. Further prospective randomized studies including a control group are required to determine the effectiveness of AMT in acute chemical and thermal burns of the eye.", "author" : [ { "dropping-particle" : "", "family" : "Meller", "given" : "D", "non-dropping-particle" : "", "parse-names" : false, "suffix" : "" }, { "dropping-particle" : "", "family" : "Pires", "given" : "R T", "non-dropping-particle" : "", "parse-names" : false, "suffix" : "" }, { "dropping-particle" : "", "family" : "Mack", "given" : "R J", "non-dropping-particle" : "", "parse-names" : false, "suffix" : "" }, { "dropping-particle" : "", "family" : "Figueiredo", "given" : "F", "non-dropping-particle" : "", "parse-names" : false, "suffix" : "" }, { "dropping-particle" : "", "family" : "Heiligenhaus", "given" : "a", "non-dropping-particle" : "", "parse-names" : false, "suffix" : "" }, { "dropping-particle" : "", "family" : "Park", "given" : "W C", "non-dropping-particle" : "", "parse-names" : false, "suffix" : "" }, { "dropping-particle" : "", "family" : "Prabhasawat", "given" : "P", "non-dropping-particle" : "", "parse-names" : false, "suffix" : "" }, { "dropping-particle" : "", "family" : "John", "given" : "T", "non-dropping-particle" : "", "parse-names" : false, "suffix" : "" }, { "dropping-particle" : "", "family" : "McLeod", "given" : "S D", "non-dropping-particle" : "", "parse-names" : false, "suffix" : "" }, { "dropping-particle" : "", "family" : "Steuhl", "given" : "K P", "non-dropping-particle" : "", "parse-names" : false, "suffix" : "" }, { "dropping-particle" : "", "family" : "Tseng", "given" : "S C", "non-dropping-particle" : "", "parse-names" : false, "suffix" : "" } ], "container-title" : "Ophthalmology", "id" : "ITEM-1", "issue" : "5", "issued" : { "date-parts" : [ [ "2000", "5" ] ] }, "page" : "980-9; discussion 990", "title" : "Amniotic membrane transplantation for acute chemical or thermal burns.", "type" : "article-journal", "volume" : "107" }, "uris" : [ "http://www.mendeley.com/documents/?uuid=09517825-63d1-431b-89a1-0bc94d3f1407" ] }, { "id" : "ITEM-2", "itemData" : { "ISSN" : "0002-9394", "PMID" : "11004281", "abstract" : "PURPOSE: To present a case of chemical injury and a case of thermal injury treated by amniotic membrane transplantation in acute phase.\n\nMETHODS: Case reports. An eye with sodium hydroxide injury, opaque cornea, and limbal ischemia of more than 180 degrees and an eye with hot tea injury, opaque cornea, stromal edema, and scarring were treated by amniotic membrane transplantation within the first few weeks of injury.\n\nRESULTS: In the eye with sodium hydroxide injury, 4 months after amniotic membrane transplantation, the ocular surface is stable, superficial corneal scarring with vascularization is present, and visual acuity is 20/25. In the eye with thermal injury, 6 months after amniotic membrane transplantation, the ocular surface is stable, but there is superficial scarring and vascularization, and visual acuity is 20/20.\n\nCONCLUSIONS: Amniotic membrane transplantation can be considered in chemical injury with severe limbal ischemia and in severe thermal injury in acute phase. Long-term studies are warranted to evaluate further the efficacy of amniotic membrane transplantation in these clinical situations.", "author" : [ { "dropping-particle" : "", "family" : "Sridhar", "given" : "M S", "non-dropping-particle" : "", "parse-names" : false, "suffix" : "" }, { "dropping-particle" : "", "family" : "Bansal", "given" : "a K", "non-dropping-particle" : "", "parse-names" : false, "suffix" : "" }, { "dropping-particle" : "", "family" : "Sangwan", "given" : "V S", "non-dropping-particle" : "", "parse-names" : false, "suffix" : "" }, { "dropping-particle" : "", "family" : "Rao", "given" : "G N", "non-dropping-particle" : "", "parse-names" : false, "suffix" : "" } ], "container-title" : "American journal of ophthalmology", "id" : "ITEM-2", "issue" : "1", "issued" : { "date-parts" : [ [ "2000", "7" ] ] }, "page" : "134-7", "title" : "Amniotic membrane transplantation in acute chemical and thermal injury.", "type" : "article-journal", "volume" : "130" }, "uris" : [ "http://www.mendeley.com/documents/?uuid=e1c0e6a4-780c-40d2-9a12-a8f0e2b7a9d2" ] } ], "mendeley" : { "formattedCitation" : "&lt;sup&gt;31,32&lt;/sup&gt;", "plainTextFormattedCitation" : "31,32", "previouslyFormattedCitation" : "&lt;sup&gt;31,32&lt;/sup&gt;" }, "properties" : { "noteIndex" : 0 }, "schema" : "https://github.com/citation-style-language/schema/raw/master/csl-citation.json" }</w:instrText>
      </w:r>
      <w:r w:rsidRPr="002675C1">
        <w:rPr>
          <w:rFonts w:ascii="Book Antiqua" w:eastAsia="Times New Roman" w:hAnsi="Book Antiqua" w:cs="Times New Roman"/>
          <w:color w:val="000000" w:themeColor="text1"/>
          <w:sz w:val="24"/>
          <w:szCs w:val="24"/>
          <w:lang w:val="en-US" w:eastAsia="pt-BR"/>
        </w:rPr>
        <w:fldChar w:fldCharType="separate"/>
      </w:r>
      <w:r w:rsidR="008C4E24" w:rsidRPr="002675C1">
        <w:rPr>
          <w:rFonts w:ascii="Book Antiqua" w:eastAsia="Times New Roman" w:hAnsi="Book Antiqua" w:cs="Times New Roman"/>
          <w:noProof/>
          <w:color w:val="000000" w:themeColor="text1"/>
          <w:sz w:val="24"/>
          <w:szCs w:val="24"/>
          <w:vertAlign w:val="superscript"/>
          <w:lang w:val="en-US" w:eastAsia="pt-BR"/>
        </w:rPr>
        <w:t>31,32</w:t>
      </w:r>
      <w:r w:rsidRPr="002675C1">
        <w:rPr>
          <w:rFonts w:ascii="Book Antiqua" w:eastAsia="Times New Roman" w:hAnsi="Book Antiqua" w:cs="Times New Roman"/>
          <w:color w:val="000000" w:themeColor="text1"/>
          <w:sz w:val="24"/>
          <w:szCs w:val="24"/>
          <w:lang w:val="en-US" w:eastAsia="pt-BR"/>
        </w:rPr>
        <w:fldChar w:fldCharType="end"/>
      </w:r>
      <w:r w:rsidR="00BB4A23"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lang w:val="en-US" w:eastAsia="pt-BR"/>
        </w:rPr>
        <w:t xml:space="preserve"> and Stevens-Johnson syndrome</w:t>
      </w:r>
      <w:r w:rsidR="006631D6"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lang w:val="en-US" w:eastAsia="pt-BR"/>
        </w:rPr>
        <w:fldChar w:fldCharType="begin" w:fldLock="1"/>
      </w:r>
      <w:r w:rsidR="008C4E24" w:rsidRPr="002675C1">
        <w:rPr>
          <w:rFonts w:ascii="Book Antiqua" w:eastAsia="Times New Roman" w:hAnsi="Book Antiqua" w:cs="Times New Roman"/>
          <w:color w:val="000000" w:themeColor="text1"/>
          <w:sz w:val="24"/>
          <w:szCs w:val="24"/>
          <w:lang w:val="en-US" w:eastAsia="pt-BR"/>
        </w:rPr>
        <w:instrText>ADDIN CSL_CITATION { "citationItems" : [ { "id" : "ITEM-1", "itemData" : { "DOI" : "10.1016/j.ophtha.2004.11.035", "ISSN" : "1549-4713", "PMID" : "15878074", "abstract" : "PURPOSE: To look at the correlation between many factors (time of hospitalization, floppy eyelid syndrome, trichiasis, open lacrimal puncta, symblepharon, and aqueous tear deficiency) and corneal complications in Stevens-Johnson syndrome (SJS).\n\nDESIGN: Observational cases series.\n\nPATIENTS: Clinical data were retrospectively reviewed from 38 patients (32.7+/-20.1 years old) with SJS (n = 11) and with toxic epidermal necrolysis (TENS) (n = 27) from January 2002 to August 2004. One case report with SJS was included to verify the presence of tarsal/lid margin ulceration at the acute stage.\n\nMETHODS: The medical history was retrieved regarding presumed causative medications used within 15 days and the duration of hospitalization. Data of the latest photographic documentation and eye examination were compared and correlated in a masked fashion.\n\nMAIN OUTCOME MEASURES: Floppy eyelid, trichiasis, lid margin keratinization, meibomian gland orifice metaplasia, symblepharon, tarsal scar, and corneal complications.\n\nRESULTS: Acute SJS/TENS was characterized by tarsal conjunctival ulceration. Keratinization of the eyelid margin with variable degrees of meibomian gland dysfunction was observed in all cases. Floppy eyelid, trichiasis, partially or totally opened lacrimal punctum, symblepharon, and aqueous tear deficiency were not significantly correlated with corneal complications. In contrast, there was a strong correlation between the severity of eyelid margin and tarsal pathology and the extent of corneal complications (Spearman r, 0.54; P = 0.0005). A multivariable regression analysis also showed that the extent of eyelid and tarsal pathology had a significant effect on corneal complications (coefficient, 0.84; P = 0.006).\n\nCONCLUSIONS: Patients with acute SJS/TENS are characterized by severe inflammation and ulceration of the tarsal conjunctiva and lid margins. If left unattended, lid margin keratinization and tarsal scar, together with lipid tear deficiency, contribute to corneal complications because of blink-related microtrauma. Attempts to suppress inflammation and scarring by amniotic membrane transplantation at the acute stage and to prevent microtrauma at the chronic stage are vital to avoid sight-threatening complications.", "author" : [ { "dropping-particle" : "", "family" : "Pascuale", "given" : "Mario a", "non-dropping-particle" : "Di", "parse-names" : false, "suffix" : "" }, { "dropping-particle" : "", "family" : "Espana", "given" : "Edgar M", "non-dropping-particle" : "", "parse-names" : false, "suffix" : "" }, { "dropping-particle" : "", "family" : "Liu", "given" : "Daniel Tzong-Shyue", "non-dropping-particle" : "", "parse-names" : false, "suffix" : "" }, { "dropping-particle" : "", "family" : "Kawakita", "given" : "Tetsuya", "non-dropping-particle" : "", "parse-names" : false, "suffix" : "" }, { "dropping-particle" : "", "family" : "Li", "given" : "Wei", "non-dropping-particle" : "", "parse-names" : false, "suffix" : "" }, { "dropping-particle" : "", "family" : "Gao", "given" : "Ying Y", "non-dropping-particle" : "", "parse-names" : false, "suffix" : "" }, { "dropping-particle" : "", "family" : "Baradaran-Rafii", "given" : "Alireza", "non-dropping-particle" : "", "parse-names" : false, "suffix" : "" }, { "dropping-particle" : "", "family" : "Elizondo", "given" : "Antonio", "non-dropping-particle" : "", "parse-names" : false, "suffix" : "" }, { "dropping-particle" : "", "family" : "Raju", "given" : "V-K", "non-dropping-particle" : "", "parse-names" : false, "suffix" : "" }, { "dropping-particle" : "", "family" : "Tseng", "given" : "Scheffer C G", "non-dropping-particle" : "", "parse-names" : false, "suffix" : "" } ], "container-title" : "Ophthalmology", "id" : "ITEM-1", "issue" : "5", "issued" : { "date-parts" : [ [ "2005", "5" ] ] }, "page" : "904-12", "title" : "Correlation of corneal complications with eyelid cicatricial pathologies in patients with Stevens-Johnson syndrome and toxic epidermal necrolysis syndrome.", "type" : "article-journal", "volume" : "112" }, "uris" : [ "http://www.mendeley.com/documents/?uuid=7d06ee46-e16a-4221-8166-d817f9e7d512" ] }, { "id" : "ITEM-2", "itemData" : { "ISSN" : "0161-6420", "PMID" : "10811093", "abstract" : "PURPOSE: To evaluate amniotic membrane transplantation (AMT) for ocular surface reconstruction in Stevens-Johnson syndrome (SJS).\n\nDESIGN: Prospective interventional case series.\n\nPARTICIPANTS: Ten consecutive patients (10 eyes) with SJS that underwent AMT as the first step in staged ocular surface reconstruction were included.\n\nMETHODS: Amniotic membrane was processed under sterile conditions from a fresh placenta obtained from cesarean section in a seronegative pregnant woman and stored at -700 degrees C. Symblepharon release, excision of epibulbar fibrous tissue, and clearing of the fibrovascular membrane over the cornea was performed in all cases. Amniotic membrane covered the entire bulbar surface up to the fornices in five eyes; cornea and the perilimbal area in two eyes; cornea, the inferior bulbar surface, and the lower fornix in two eyes; and cornea and the superior bulbar surface in one eye. Obliterated fornices were deepened by use of fornix-formation sutures in all eyes. Symblepharon ring was placed postoperatively for 3 weeks to 2 months. Mean postoperative follow-up was 13.5 months (SD, +3.8 months; range, 9-30 months).\n\nMAIN OUTCOME MEASURES: Restoration of adequate bulbar surface free of symblepharon and good fornix depth were the main outcome measures.\n\nRESULTS: Complete corneal reepithelization occurred in all eyes between 1 and 6 weeks. Adequate bulbar surface and fornix depth were achieved in nine eyes, all of which were free of symblepharon at the final follow-up visit. Cicatricial entropion resolved in four of five lower eyelids and one of two upper eyelids after AMT. One patient had a central corneal melt that required or necessitated a penetrating keratoplasty.\n\nCONCLUSIONS: AMT restores adequate bulbar surface and fornix depth and prevents recurrence of symblepharon in severe cases of SJS.", "author" : [ { "dropping-particle" : "", "family" : "Honavar", "given" : "S G", "non-dropping-particle" : "", "parse-names" : false, "suffix" : "" }, { "dropping-particle" : "", "family" : "Bansal", "given" : "a K", "non-dropping-particle" : "", "parse-names" : false, "suffix" : "" }, { "dropping-particle" : "", "family" : "Sangwan", "given" : "V S", "non-dropping-particle" : "", "parse-names" : false, "suffix" : "" }, { "dropping-particle" : "", "family" : "Rao", "given" : "G N", "non-dropping-particle" : "", "parse-names" : false, "suffix" : "" } ], "container-title" : "Ophthalmology", "id" : "ITEM-2", "issue" : "5", "issued" : { "date-parts" : [ [ "2000", "5" ] ] }, "page" : "975-9", "title" : "Amniotic membrane transplantation for ocular surface reconstruction in Stevens-Johnson syndrome.", "type" : "article-journal", "volume" : "107" }, "uris" : [ "http://www.mendeley.com/documents/?uuid=26fb7b4a-7d27-4463-a16f-ffd9165ed4d6" ] }, { "id" : "ITEM-3", "itemData" : { "DOI" : "10.1016/j.survophthal.2009.03.004.Amniotic", "author" : [ { "dropping-particle" : "", "family" : "Shay", "given" : "Elizabeth", "non-dropping-particle" : "", "parse-names" : false, "suffix" : "" }, { "dropping-particle" : "", "family" : "Kheirkhah", "given" : "Ahmad", "non-dropping-particle" : "", "parse-names" : false, "suffix" : "" }, { "dropping-particle" : "", "family" : "Liang", "given" : "Lingyi", "non-dropping-particle" : "", "parse-names" : false, "suffix" : "" }, { "dropping-particle" : "", "family" : "Sheha", "given" : "Hossam", "non-dropping-particle" : "", "parse-names" : false, "suffix" : "" }, { "dropping-particle" : "", "family" : "Gregory", "given" : "Darren G", "non-dropping-particle" : "", "parse-names" : false, "suffix" : "" }, { "dropping-particle" : "", "family" : "Tseng", "given" : "Scheffer C G", "non-dropping-particle" : "", "parse-names" : false, "suffix" : "" } ], "container-title" : "Survey of Ophthalmology", "id" : "ITEM-3", "issue" : "6", "issued" : { "date-parts" : [ [ "2009" ] ] }, "page" : "686-96", "title" : "Amniotic membrane transplantation as a new therapy for the acute ocular manifestations of Stevens-Johnson syndrome and toxic epidermal necrolysis", "type" : "article-journal", "volume" : "54" }, "uris" : [ "http://www.mendeley.com/documents/?uuid=a3959e6c-3cb5-492b-a4df-dc7cf8155afe" ] }, { "id" : "ITEM-4", "itemData" : { "author" : [ { "dropping-particle" : "", "family" : "John", "given" : "Thomas", "non-dropping-particle" : "", "parse-names" : false, "suffix" : "" }, { "dropping-particle" : "", "family" : "Foulks", "given" : "Gary N", "non-dropping-particle" : "", "parse-names" : false, "suffix" : "" }, { "dropping-particle" : "", "family" : "John", "given" : "Michelle E", "non-dropping-particle" : "", "parse-names" : false, "suffix" : "" }, { "dropping-particle" : "", "family" : "Cheng", "given" : "Kenneth", "non-dropping-particle" : "", "parse-names" : false, "suffix" : "" }, { "dropping-particle" : "", "family" : "Hu", "given" : "Dean", "non-dropping-particle" : "", "parse-names" : false, "suffix" : "" } ], "container-title" : "Ophthalmology", "id" : "ITEM-4", "issue" : "2", "issued" : { "date-parts" : [ [ "2002" ] ] }, "page" : "351-60", "title" : "Amniotic membrane in the surgical management of acute toxic epidermal necrolysis", "type" : "article-journal", "volume" : "109" }, "uris" : [ "http://www.mendeley.com/documents/?uuid=0e6bc196-0439-404e-856c-5dd1ba31d241" ] } ], "mendeley" : { "formattedCitation" : "&lt;sup&gt;33\u201336&lt;/sup&gt;", "plainTextFormattedCitation" : "33\u201336", "previouslyFormattedCitation" : "&lt;sup&gt;33\u201336&lt;/sup&gt;" }, "properties" : { "noteIndex" : 0 }, "schema" : "https://github.com/citation-style-language/schema/raw/master/csl-citation.json" }</w:instrText>
      </w:r>
      <w:r w:rsidRPr="002675C1">
        <w:rPr>
          <w:rFonts w:ascii="Book Antiqua" w:eastAsia="Times New Roman" w:hAnsi="Book Antiqua" w:cs="Times New Roman"/>
          <w:color w:val="000000" w:themeColor="text1"/>
          <w:sz w:val="24"/>
          <w:szCs w:val="24"/>
          <w:lang w:val="en-US" w:eastAsia="pt-BR"/>
        </w:rPr>
        <w:fldChar w:fldCharType="separate"/>
      </w:r>
      <w:r w:rsidR="008C4E24" w:rsidRPr="002675C1">
        <w:rPr>
          <w:rFonts w:ascii="Book Antiqua" w:eastAsia="Times New Roman" w:hAnsi="Book Antiqua" w:cs="Times New Roman"/>
          <w:noProof/>
          <w:color w:val="000000" w:themeColor="text1"/>
          <w:sz w:val="24"/>
          <w:szCs w:val="24"/>
          <w:vertAlign w:val="superscript"/>
          <w:lang w:val="en-US" w:eastAsia="pt-BR"/>
        </w:rPr>
        <w:t>33</w:t>
      </w:r>
      <w:r w:rsidR="003E2055" w:rsidRPr="002675C1">
        <w:rPr>
          <w:rFonts w:ascii="Book Antiqua" w:eastAsia="宋体" w:hAnsi="Book Antiqua" w:cs="Times New Roman"/>
          <w:noProof/>
          <w:color w:val="000000" w:themeColor="text1"/>
          <w:sz w:val="24"/>
          <w:szCs w:val="24"/>
          <w:vertAlign w:val="superscript"/>
          <w:lang w:val="en-US" w:eastAsia="zh-CN"/>
        </w:rPr>
        <w:t>-</w:t>
      </w:r>
      <w:r w:rsidR="008C4E24" w:rsidRPr="002675C1">
        <w:rPr>
          <w:rFonts w:ascii="Book Antiqua" w:eastAsia="Times New Roman" w:hAnsi="Book Antiqua" w:cs="Times New Roman"/>
          <w:noProof/>
          <w:color w:val="000000" w:themeColor="text1"/>
          <w:sz w:val="24"/>
          <w:szCs w:val="24"/>
          <w:vertAlign w:val="superscript"/>
          <w:lang w:val="en-US" w:eastAsia="pt-BR"/>
        </w:rPr>
        <w:t>36</w:t>
      </w:r>
      <w:r w:rsidRPr="002675C1">
        <w:rPr>
          <w:rFonts w:ascii="Book Antiqua" w:eastAsia="Times New Roman" w:hAnsi="Book Antiqua" w:cs="Times New Roman"/>
          <w:color w:val="000000" w:themeColor="text1"/>
          <w:sz w:val="24"/>
          <w:szCs w:val="24"/>
          <w:lang w:val="en-US" w:eastAsia="pt-BR"/>
        </w:rPr>
        <w:fldChar w:fldCharType="end"/>
      </w:r>
      <w:r w:rsidR="00BB4A23" w:rsidRPr="002675C1">
        <w:rPr>
          <w:rFonts w:ascii="Book Antiqua" w:eastAsia="Times New Roman" w:hAnsi="Book Antiqua" w:cs="Times New Roman"/>
          <w:color w:val="000000" w:themeColor="text1"/>
          <w:sz w:val="24"/>
          <w:szCs w:val="24"/>
          <w:vertAlign w:val="superscript"/>
          <w:lang w:val="en-US" w:eastAsia="pt-BR"/>
        </w:rPr>
        <w:t>]</w:t>
      </w:r>
      <w:r w:rsidR="00BB4A23" w:rsidRPr="002675C1">
        <w:rPr>
          <w:rFonts w:ascii="Book Antiqua" w:eastAsia="Times New Roman" w:hAnsi="Book Antiqua" w:cs="Times New Roman"/>
          <w:color w:val="000000" w:themeColor="text1"/>
          <w:sz w:val="24"/>
          <w:szCs w:val="24"/>
          <w:lang w:val="en-US" w:eastAsia="pt-BR"/>
        </w:rPr>
        <w:t>,</w:t>
      </w:r>
      <w:r w:rsidRPr="002675C1">
        <w:rPr>
          <w:rFonts w:ascii="Book Antiqua" w:eastAsia="Times New Roman" w:hAnsi="Book Antiqua" w:cs="Times New Roman"/>
          <w:color w:val="000000" w:themeColor="text1"/>
          <w:sz w:val="24"/>
          <w:szCs w:val="24"/>
          <w:lang w:val="en-US" w:eastAsia="pt-BR"/>
        </w:rPr>
        <w:t xml:space="preserve"> in order to prevent development of LSCD and other surface complications. Nevertheless, most of the studies are non-comparative, and a clinical trial that addressed the potential benefits of AMT did not find definite advantage of early AMT over conservative medical treatment in preventing scarring seque</w:t>
      </w:r>
      <w:r w:rsidR="00BB4A23" w:rsidRPr="002675C1">
        <w:rPr>
          <w:rFonts w:ascii="Book Antiqua" w:eastAsia="Times New Roman" w:hAnsi="Book Antiqua" w:cs="Times New Roman"/>
          <w:color w:val="000000" w:themeColor="text1"/>
          <w:sz w:val="24"/>
          <w:szCs w:val="24"/>
          <w:lang w:val="en-US" w:eastAsia="pt-BR"/>
        </w:rPr>
        <w:t>lae in eyes with chemical burns</w:t>
      </w:r>
      <w:r w:rsidR="00BB4A23"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lang w:val="en-US" w:eastAsia="pt-BR"/>
        </w:rPr>
        <w:fldChar w:fldCharType="begin" w:fldLock="1"/>
      </w:r>
      <w:r w:rsidR="008C4E24" w:rsidRPr="002675C1">
        <w:rPr>
          <w:rFonts w:ascii="Book Antiqua" w:eastAsia="Times New Roman" w:hAnsi="Book Antiqua" w:cs="Times New Roman"/>
          <w:color w:val="000000" w:themeColor="text1"/>
          <w:sz w:val="24"/>
          <w:szCs w:val="24"/>
          <w:lang w:val="en-US" w:eastAsia="pt-BR"/>
        </w:rPr>
        <w:instrText>ADDIN CSL_CITATION { "citationItems" : [ { "id" : "ITEM-1", "itemData" : { "DOI" : "10.1016/j.ophtha.2005.05.022", "ISSN" : "1549-4713", "PMID" : "16198422", "abstract" : "PURPOSE: To evaluate the role of amniotic membrane transplantation (AMT) in acute ocular burns.\n\nDESIGN: Prospective, randomized, controlled clinical trial.\n\nPARTICIPANTS AND CONTROLS: Patients with grade II to IV ocular burns within 3 weeks of injury were recruited. Thirty-seven patients, 7 of whom had bilateral involvement (total, 44 eyes), participated in the trial. Twenty eyes were included in group A (AMT) and 24 eyes were included in group B (controls).\n\nINTERVENTION: The eyes in the AMT group underwent AMT in addition to conventional medical therapy. In the control group, only conventional medical therapy was instituted.\n\nMAIN OUTCOME MEASURES: The patients' subjective assessments of relief of ocular discomfort, healing of the corneal epithelial defect, visual acuity, extent of corneal vascularization, formation of symblepharon, and tear function tests.\n\nRESULTS: At day 1, subjective ocular discomfort scores were reduced significantly in eyes with moderate burns in the AMT group compared with controls (P = 0.05), but there was no difference between the 2 groups in eyes with severe burns. The log mean percentage reduction in size of epithelial defect by day 7 was 7.43+/-0.89 after AMT and 6.23+/-1.10 with medical treatment alone in moderate grade burns at day 7 (P = 0.01), but there was no difference between the 2 groups in eyes with severe burns. There was no overall difference in the final visual acuity, symblepharon formation, corneal vascularization, and tear function tests between the 2 groups over the next 3 months and further follow-up. There was a high dropout rate for long-term follow-up.\n\nCONCLUSIONS: Amniotic membrane transplantation in eyes with acute ocular burns has advantages in terms of reduction of pain and promotion of early epithelialization in patients with moderate grade burns, but not so in severe burns. There seems to be no definite advantage to AMT over medical therapy alone in terms of improvement in visual acuity, appearance of symblepharon, corneal vascularization, and results of tear function tests on short-term follow-up.", "author" : [ { "dropping-particle" : "", "family" : "Tamhane", "given" : "Amol", "non-dropping-particle" : "", "parse-names" : false, "suffix" : "" }, { "dropping-particle" : "", "family" : "Vajpayee", "given" : "Rasik B", "non-dropping-particle" : "", "parse-names" : false, "suffix" : "" }, { "dropping-particle" : "", "family" : "Biswas", "given" : "Nihar R", "non-dropping-particle" : "", "parse-names" : false, "suffix" : "" }, { "dropping-particle" : "", "family" : "Pandey", "given" : "Ravindra M", "non-dropping-particle" : "", "parse-names" : false, "suffix" : "" }, { "dropping-particle" : "", "family" : "Sharma", "given" : "Namrata", "non-dropping-particle" : "", "parse-names" : false, "suffix" : "" }, { "dropping-particle" : "", "family" : "Titiyal", "given" : "Jeewan S", "non-dropping-particle" : "", "parse-names" : false, "suffix" : "" }, { "dropping-particle" : "", "family" : "Tandon", "given" : "Radhika", "non-dropping-particle" : "", "parse-names" : false, "suffix" : "" } ], "container-title" : "Ophthalmology", "id" : "ITEM-1", "issue" : "11", "issued" : { "date-parts" : [ [ "2005", "11" ] ] }, "page" : "1963-9", "title" : "Evaluation of amniotic membrane transplantation as an adjunct to medical therapy as compared with medical therapy alone in acute ocular burns.", "type" : "article-journal", "volume" : "112" }, "uris" : [ "http://www.mendeley.com/documents/?uuid=615cd2da-2b03-46f5-8afb-84964cc86036" ] } ], "mendeley" : { "formattedCitation" : "&lt;sup&gt;37&lt;/sup&gt;", "plainTextFormattedCitation" : "37", "previouslyFormattedCitation" : "&lt;sup&gt;37&lt;/sup&gt;" }, "properties" : { "noteIndex" : 0 }, "schema" : "https://github.com/citation-style-language/schema/raw/master/csl-citation.json" }</w:instrText>
      </w:r>
      <w:r w:rsidRPr="002675C1">
        <w:rPr>
          <w:rFonts w:ascii="Book Antiqua" w:eastAsia="Times New Roman" w:hAnsi="Book Antiqua" w:cs="Times New Roman"/>
          <w:color w:val="000000" w:themeColor="text1"/>
          <w:sz w:val="24"/>
          <w:szCs w:val="24"/>
          <w:lang w:val="en-US" w:eastAsia="pt-BR"/>
        </w:rPr>
        <w:fldChar w:fldCharType="separate"/>
      </w:r>
      <w:r w:rsidR="008C4E24" w:rsidRPr="002675C1">
        <w:rPr>
          <w:rFonts w:ascii="Book Antiqua" w:eastAsia="Times New Roman" w:hAnsi="Book Antiqua" w:cs="Times New Roman"/>
          <w:noProof/>
          <w:color w:val="000000" w:themeColor="text1"/>
          <w:sz w:val="24"/>
          <w:szCs w:val="24"/>
          <w:vertAlign w:val="superscript"/>
          <w:lang w:val="en-US" w:eastAsia="pt-BR"/>
        </w:rPr>
        <w:t>37</w:t>
      </w:r>
      <w:r w:rsidRPr="002675C1">
        <w:rPr>
          <w:rFonts w:ascii="Book Antiqua" w:eastAsia="Times New Roman" w:hAnsi="Book Antiqua" w:cs="Times New Roman"/>
          <w:color w:val="000000" w:themeColor="text1"/>
          <w:sz w:val="24"/>
          <w:szCs w:val="24"/>
          <w:lang w:val="en-US" w:eastAsia="pt-BR"/>
        </w:rPr>
        <w:fldChar w:fldCharType="end"/>
      </w:r>
      <w:r w:rsidR="00BB4A23" w:rsidRPr="002675C1">
        <w:rPr>
          <w:rFonts w:ascii="Book Antiqua" w:eastAsia="Times New Roman" w:hAnsi="Book Antiqua" w:cs="Times New Roman"/>
          <w:color w:val="000000" w:themeColor="text1"/>
          <w:sz w:val="24"/>
          <w:szCs w:val="24"/>
          <w:vertAlign w:val="superscript"/>
          <w:lang w:val="en-US" w:eastAsia="pt-BR"/>
        </w:rPr>
        <w:t>]</w:t>
      </w:r>
      <w:r w:rsidR="00BB4A23" w:rsidRPr="002675C1">
        <w:rPr>
          <w:rFonts w:ascii="Book Antiqua" w:eastAsia="Times New Roman" w:hAnsi="Book Antiqua" w:cs="Times New Roman"/>
          <w:color w:val="000000" w:themeColor="text1"/>
          <w:sz w:val="24"/>
          <w:szCs w:val="24"/>
          <w:lang w:val="en-US" w:eastAsia="pt-BR"/>
        </w:rPr>
        <w:t>.</w:t>
      </w:r>
    </w:p>
    <w:p w14:paraId="28B364C4" w14:textId="55116D61" w:rsidR="006B263B" w:rsidRPr="002675C1" w:rsidRDefault="006B263B" w:rsidP="003E2055">
      <w:pPr>
        <w:widowControl w:val="0"/>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u w:color="24357D"/>
          <w:lang w:val="en-US"/>
        </w:rPr>
      </w:pPr>
      <w:r w:rsidRPr="002675C1">
        <w:rPr>
          <w:rFonts w:ascii="Book Antiqua" w:eastAsia="Times New Roman" w:hAnsi="Book Antiqua" w:cs="Times New Roman"/>
          <w:color w:val="000000" w:themeColor="text1"/>
          <w:sz w:val="24"/>
          <w:szCs w:val="24"/>
          <w:lang w:val="en-US" w:eastAsia="pt-BR"/>
        </w:rPr>
        <w:t xml:space="preserve">With the development of cell therapy, amniotic membrane began to be employed in </w:t>
      </w:r>
      <w:r w:rsidRPr="002675C1">
        <w:rPr>
          <w:rFonts w:ascii="Book Antiqua" w:eastAsia="Times New Roman" w:hAnsi="Book Antiqua" w:cs="Times New Roman"/>
          <w:i/>
          <w:color w:val="000000" w:themeColor="text1"/>
          <w:sz w:val="24"/>
          <w:szCs w:val="24"/>
          <w:lang w:val="en-US" w:eastAsia="pt-BR"/>
        </w:rPr>
        <w:t>ex vivo</w:t>
      </w:r>
      <w:r w:rsidRPr="002675C1">
        <w:rPr>
          <w:rFonts w:ascii="Book Antiqua" w:eastAsia="Times New Roman" w:hAnsi="Book Antiqua" w:cs="Times New Roman"/>
          <w:color w:val="000000" w:themeColor="text1"/>
          <w:sz w:val="24"/>
          <w:szCs w:val="24"/>
          <w:lang w:val="en-US" w:eastAsia="pt-BR"/>
        </w:rPr>
        <w:t xml:space="preserve"> expansion of lim</w:t>
      </w:r>
      <w:r w:rsidR="00BB4A23" w:rsidRPr="002675C1">
        <w:rPr>
          <w:rFonts w:ascii="Book Antiqua" w:eastAsia="Times New Roman" w:hAnsi="Book Antiqua" w:cs="Times New Roman"/>
          <w:color w:val="000000" w:themeColor="text1"/>
          <w:sz w:val="24"/>
          <w:szCs w:val="24"/>
          <w:lang w:val="en-US" w:eastAsia="pt-BR"/>
        </w:rPr>
        <w:t>bal stem cells or their progeny</w:t>
      </w:r>
      <w:r w:rsidR="00BB4A23"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lang w:val="en-US" w:eastAsia="pt-BR"/>
        </w:rPr>
        <w:fldChar w:fldCharType="begin" w:fldLock="1"/>
      </w:r>
      <w:r w:rsidR="008C4E24" w:rsidRPr="002675C1">
        <w:rPr>
          <w:rFonts w:ascii="Book Antiqua" w:eastAsia="Times New Roman" w:hAnsi="Book Antiqua" w:cs="Times New Roman"/>
          <w:color w:val="000000" w:themeColor="text1"/>
          <w:sz w:val="24"/>
          <w:szCs w:val="24"/>
          <w:lang w:val="en-US" w:eastAsia="pt-BR"/>
        </w:rPr>
        <w:instrText>ADDIN CSL_CITATION { "citationItems" : [ { "id" : "ITEM-1", "itemData" : { "DOI" : "10.1016/j.survophthal.2003.08.003", "ISSN" : "00396257", "author" : [ { "dropping-particle" : "", "family" : "Grueterich", "given" : "Martin", "non-dropping-particle" : "", "parse-names" : false, "suffix" : "" }, { "dropping-particle" : "", "family" : "Espana", "given" : "Edgar M.", "non-dropping-particle" : "", "parse-names" : false, "suffix" : "" }, { "dropping-particle" : "", "family" : "Tseng", "given" : "Scheffer C.G.", "non-dropping-particle" : "", "parse-names" : false, "suffix" : "" } ], "container-title" : "Survey of Ophthalmology", "id" : "ITEM-1", "issue" : "6", "issued" : { "date-parts" : [ [ "2003", "11" ] ] }, "page" : "631-646", "title" : "Ex vivo expansion of limbal epithelial stem cells: amniotic membrane serving as a stem cell niche", "type" : "article-journal", "volume" : "48" }, "uris" : [ "http://www.mendeley.com/documents/?uuid=ca730ad7-f678-4b5d-ad19-f2db043c74fe" ] } ], "mendeley" : { "formattedCitation" : "&lt;sup&gt;38&lt;/sup&gt;", "plainTextFormattedCitation" : "38", "previouslyFormattedCitation" : "&lt;sup&gt;38&lt;/sup&gt;" }, "properties" : { "noteIndex" : 0 }, "schema" : "https://github.com/citation-style-language/schema/raw/master/csl-citation.json" }</w:instrText>
      </w:r>
      <w:r w:rsidRPr="002675C1">
        <w:rPr>
          <w:rFonts w:ascii="Book Antiqua" w:eastAsia="Times New Roman" w:hAnsi="Book Antiqua" w:cs="Times New Roman"/>
          <w:color w:val="000000" w:themeColor="text1"/>
          <w:sz w:val="24"/>
          <w:szCs w:val="24"/>
          <w:lang w:val="en-US" w:eastAsia="pt-BR"/>
        </w:rPr>
        <w:fldChar w:fldCharType="separate"/>
      </w:r>
      <w:r w:rsidR="008C4E24" w:rsidRPr="002675C1">
        <w:rPr>
          <w:rFonts w:ascii="Book Antiqua" w:eastAsia="Times New Roman" w:hAnsi="Book Antiqua" w:cs="Times New Roman"/>
          <w:noProof/>
          <w:color w:val="000000" w:themeColor="text1"/>
          <w:sz w:val="24"/>
          <w:szCs w:val="24"/>
          <w:vertAlign w:val="superscript"/>
          <w:lang w:val="en-US" w:eastAsia="pt-BR"/>
        </w:rPr>
        <w:t>38</w:t>
      </w:r>
      <w:r w:rsidRPr="002675C1">
        <w:rPr>
          <w:rFonts w:ascii="Book Antiqua" w:eastAsia="Times New Roman" w:hAnsi="Book Antiqua" w:cs="Times New Roman"/>
          <w:color w:val="000000" w:themeColor="text1"/>
          <w:sz w:val="24"/>
          <w:szCs w:val="24"/>
          <w:lang w:val="en-US" w:eastAsia="pt-BR"/>
        </w:rPr>
        <w:fldChar w:fldCharType="end"/>
      </w:r>
      <w:r w:rsidR="00BB4A23" w:rsidRPr="002675C1">
        <w:rPr>
          <w:rFonts w:ascii="Book Antiqua" w:eastAsia="Times New Roman" w:hAnsi="Book Antiqua" w:cs="Times New Roman"/>
          <w:color w:val="000000" w:themeColor="text1"/>
          <w:sz w:val="24"/>
          <w:szCs w:val="24"/>
          <w:vertAlign w:val="superscript"/>
          <w:lang w:val="en-US" w:eastAsia="pt-BR"/>
        </w:rPr>
        <w:t>]</w:t>
      </w:r>
      <w:r w:rsidR="00BB4A23" w:rsidRPr="002675C1">
        <w:rPr>
          <w:rFonts w:ascii="Book Antiqua" w:eastAsia="Times New Roman" w:hAnsi="Book Antiqua" w:cs="Times New Roman"/>
          <w:color w:val="000000" w:themeColor="text1"/>
          <w:sz w:val="24"/>
          <w:szCs w:val="24"/>
          <w:lang w:val="en-US" w:eastAsia="pt-BR"/>
        </w:rPr>
        <w:t>.</w:t>
      </w:r>
      <w:r w:rsidRPr="002675C1">
        <w:rPr>
          <w:rFonts w:ascii="Book Antiqua" w:hAnsi="Book Antiqua" w:cs="Times New Roman"/>
          <w:color w:val="000000" w:themeColor="text1"/>
          <w:sz w:val="24"/>
          <w:szCs w:val="24"/>
          <w:u w:color="24357D"/>
          <w:lang w:val="en-US"/>
        </w:rPr>
        <w:t xml:space="preserve"> Pellegrini and colleagues published the first clinical report in the field of tissue engineering for the cornea in 1997</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PMID" : "9100626", "abstract" : "Background. Complete loss of the corneal-limbal epithelium leads to re-epithelialisation by bulbar conjunctival cells. Since conjunctival and corneal-limbal epithelial cells represent two different cell lines, this conjunctival healing of the cornea is followed by stromal scarring, decreased visual acuity, and severe discomfort. Unilateral corneal-limbal epithelial defects can be resolved by the transplantation of limbal grafts taken from the uninjured eye. However, this procedure requires a large limbal graft to be taken from the healthy eye, and is not possible for bilateral lesions. We investigated the possibility of restoring the human corneal surface with autologous corneal epithelial sheets generated by serial cultivation of limbal cells. Methods. Cells were cultivated from a 1 mm2 biopsy sample taken from the limbus of the healthy eye of two patients with severe alkali burns, and thus complete loss of the corneal-limbal surface, of one eye. Normal corneal differentiation was tested with a specific biochemical marker. Autologous cultured corneal sheets were then grafted onto the damaged eyes of the two patients. The patients were followed up at more than 2 years after grafting, Findings. We have shown that corneal progenitor cells are localised in the limbus, that cultured limbal cells generate cohesive sheets of authentic corneal epithelium, and that autologous cultured corneal epithelium restored the corneal surface of two patients with complete loss of the corneal-limbus epithelium. Long-term follow-up showed the stability of regenerated corneal epithelium and the striking improvement in patients' comfort and visual acuity. Interpretation. The cultivation of corneal epithelium might offer an alternative to patients with unilateral lesions and a therapeutic chance to patients with severe bilateral corneal-limbal epithelial defects. Our findings give a new perspective on the treatment of ocular disorders characterised by stem-cell deficiency.", "author" : [ { "dropping-particle" : "", "family" : "Pellegrini", "given" : "Graziella", "non-dropping-particle" : "", "parse-names" : false, "suffix" : "" }, { "dropping-particle" : "", "family" : "Traverso", "given" : "Carlo E.", "non-dropping-particle" : "", "parse-names" : false, "suffix" : "" }, { "dropping-particle" : "", "family" : "Franzi", "given" : "Adriano Tito", "non-dropping-particle" : "", "parse-names" : false, "suffix" : "" }, { "dropping-particle" : "", "family" : "Zingirian", "given" : "Mario", "non-dropping-particle" : "", "parse-names" : false, "suffix" : "" }, { "dropping-particle" : "", "family" : "Cancedda", "given" : "Ranieri", "non-dropping-particle" : "", "parse-names" : false, "suffix" : "" }, { "dropping-particle" : "", "family" : "Luca", "given" : "Michele", "non-dropping-particle" : "De", "parse-names" : false, "suffix" : "" } ], "container-title" : "Lancet", "id" : "ITEM-1", "issue" : "9057", "issued" : { "date-parts" : [ [ "1997" ] ] }, "page" : "990-993", "title" : "Long-term restoration of damaged corneal surfaces with autologous cultivated corneal epithelium", "type" : "article-journal", "volume" : "349" }, "uris" : [ "http://www.mendeley.com/documents/?uuid=68b6441b-1a8d-425d-b1f3-dea99cdac982" ] } ], "mendeley" : { "formattedCitation" : "&lt;sup&gt;39&lt;/sup&gt;", "plainTextFormattedCitation" : "39", "previouslyFormattedCitation" : "&lt;sup&gt;39&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39</w:t>
      </w:r>
      <w:r w:rsidRPr="002675C1">
        <w:rPr>
          <w:rFonts w:ascii="Book Antiqua" w:hAnsi="Book Antiqua" w:cs="Times New Roman"/>
          <w:color w:val="000000" w:themeColor="text1"/>
          <w:sz w:val="24"/>
          <w:szCs w:val="24"/>
          <w:lang w:val="en-US"/>
        </w:rPr>
        <w:fldChar w:fldCharType="end"/>
      </w:r>
      <w:r w:rsidR="00BB4A23" w:rsidRPr="002675C1">
        <w:rPr>
          <w:rFonts w:ascii="Book Antiqua" w:hAnsi="Book Antiqua" w:cs="Times New Roman"/>
          <w:color w:val="000000" w:themeColor="text1"/>
          <w:sz w:val="24"/>
          <w:szCs w:val="24"/>
          <w:vertAlign w:val="superscript"/>
          <w:lang w:val="en-US"/>
        </w:rPr>
        <w:t>]</w:t>
      </w:r>
      <w:r w:rsidR="00BB4A23"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They reported an </w:t>
      </w:r>
      <w:r w:rsidRPr="002675C1">
        <w:rPr>
          <w:rFonts w:ascii="Book Antiqua" w:hAnsi="Book Antiqua" w:cs="Times New Roman"/>
          <w:color w:val="000000" w:themeColor="text1"/>
          <w:sz w:val="24"/>
          <w:szCs w:val="24"/>
          <w:u w:color="24357D"/>
          <w:lang w:val="en-US"/>
        </w:rPr>
        <w:t xml:space="preserve">autologous </w:t>
      </w:r>
      <w:r w:rsidRPr="002675C1">
        <w:rPr>
          <w:rFonts w:ascii="Book Antiqua" w:hAnsi="Book Antiqua" w:cs="Times New Roman"/>
          <w:color w:val="000000" w:themeColor="text1"/>
          <w:sz w:val="24"/>
          <w:szCs w:val="24"/>
          <w:lang w:val="en-US"/>
        </w:rPr>
        <w:t>cultivated epithelial cell transplantation that successfully restored the ocular surface in 2 cases of LSCD due to chemical burns. Other series of cultivated epithelial limbal transplantation (CLET) have followed</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ISSN" : "0146-0404", "PMID" : "12091405", "abstract" : "PURPOSE: A previous report has described an ocular surface reconstruction method involving the use of cultivated corneal epithelium derived from limbal explants. In the current study, a new culture system was developed involving the in vitro propagation on amniotic membrane (AM) of epithelial cells from enzymatically dissociated limbal epithelium. The purpose of this new method is to produce a cultivated epithelial cell layer that contains stem cells and that is superior to explanted cultivated epithelium. The new cell-suspension technique was compared with the existing explant method.\n\nMETHODS: Limbal epithelial cells were dissociated from donor eyes by dispase and seeded on the denuded AM. Small pieces of limbal epithelium were also cultured on denuded AM as explant cultures. The cultivated epithelium was examined by electron microscopy and immunohistochemistry for cornea-specific keratins (K3 and K12).\n\nRESULTS: Both cell-suspension and explant culture methods produced a healthy epithelial cell layer. The cell-suspension culture had significantly (P &lt; 0.001) more desmosomal junctions between the explant-cultured basal cells. In addition, the intercellular spaces between the cell-suspension's basal cells were significantly (P &lt; 0.001) smaller than those between the explant-cultured basal cells. Both types of cultivated epithelium showed positive expression of K3 and K12 keratins. In the cell-suspension culture, expression of K3 and K12 keratins was more prominent in the superficial cells.\n\nCONCLUSIONS: Corneal epithelial cells were successfully regenerated in vitro by a cell-suspension culture system. The suspension-cultured epithelium must include some stem cells and morphologically is significantly superior to explant-cultured epithelium. Thus, this new technique is potentially more suitable for cultivated corneal limbal epithelial transplantation.", "author" : [ { "dropping-particle" : "", "family" : "Koizumi", "given" : "Noriko", "non-dropping-particle" : "", "parse-names" : false, "suffix" : "" }, { "dropping-particle" : "", "family" : "Cooper", "given" : "Leanne J", "non-dropping-particle" : "", "parse-names" : false, "suffix" : "" }, { "dropping-particle" : "", "family" : "Fullwood", "given" : "Nigel J", "non-dropping-particle" : "", "parse-names" : false, "suffix" : "" }, { "dropping-particle" : "", "family" : "Nakamura", "given" : "Takahiro", "non-dropping-particle" : "", "parse-names" : false, "suffix" : "" }, { "dropping-particle" : "", "family" : "Inoki", "given" : "Keiko", "non-dropping-particle" : "", "parse-names" : false, "suffix" : "" }, { "dropping-particle" : "", "family" : "Tsuzuki", "given" : "Masakatsu", "non-dropping-particle" : "", "parse-names" : false, "suffix" : "" }, { "dropping-particle" : "", "family" : "Kinoshita", "given" : "Shigeru", "non-dropping-particle" : "", "parse-names" : false, "suffix" : "" } ], "container-title" : "Investigative ophthalmology &amp; visual science", "id" : "ITEM-1", "issue" : "7", "issued" : { "date-parts" : [ [ "2002", "7" ] ] }, "page" : "2114-21", "title" : "An evaluation of cultivated corneal limbal epithelial cells, using cell-suspension culture.", "type" : "article-journal", "volume" : "43" }, "uris" : [ "http://www.mendeley.com/documents/?uuid=9cd9e36b-9fe2-4157-9c59-827fe3f7f173" ] }, { "id" : "ITEM-2", "itemData" : { "DOI" : "10.1016/j.survophthal.2003.08.003", "ISSN" : "00396257", "author" : [ { "dropping-particle" : "", "family" : "Grueterich", "given" : "Martin", "non-dropping-particle" : "", "parse-names" : false, "suffix" : "" }, { "dropping-particle" : "", "family" : "Espana", "given" : "Edgar M.", "non-dropping-particle" : "", "parse-names" : false, "suffix" : "" }, { "dropping-particle" : "", "family" : "Tseng", "given" : "Scheffer C.G.", "non-dropping-particle" : "", "parse-names" : false, "suffix" : "" } ], "container-title" : "Survey of Ophthalmology", "id" : "ITEM-2", "issue" : "6", "issued" : { "date-parts" : [ [ "2003", "11" ] ] }, "page" : "631-646", "title" : "Ex vivo expansion of limbal epithelial stem cells: amniotic membrane serving as a stem cell niche", "type" : "article-journal", "volume" : "48" }, "uris" : [ "http://www.mendeley.com/documents/?uuid=ca730ad7-f678-4b5d-ad19-f2db043c74fe" ] }, { "id" : "ITEM-3", "itemData" : { "DOI" : "10.1016/j.ophtha.2008.04.039", "ISSN" : "1549-4713", "PMID" : "18554721", "abstract" : "OBJECTIVE: To determine, using objective measures, the outcome of ex vivo cultured limbal epithelial stem cell (LESC) transplantation performed in compliance with good manufacturing practice using a novel culture system without 3T3 feeder cells.\n\nDESIGN: Prospective, noncomparative, interventional case series.\n\nPARTICIPANTS: Ten eyes of 10 patients with profound LESC deficiency arising from chemical injury (4 eyes), aniridia (3 eyes), ectodermal dysplasia (1 eye), Reiger's anomaly with Pax6 haploinsufficiency (1 eye), and unknown cause (1 eye).\n\nMETHODS: Allogeneic (7 eyes) or autologous (3 eyes) corneal LESCs were cultured on human amniotic membrane. Tissue was transplanted to the recipient eye after superficial keratectomy. Impression cytology and confocal microscopy were performed 6 months after surgery with clinical follow-up to 13 months. Success was defined as an improvement in the defined clinical parameters of LESC deficiency, an improvement in visual acuity, the restoration of a more normal corneal phenotype on impression cytology, and the appearance of a regular hexagonal basal layer of cells on corneal confocal microscopy.\n\nMAIN OUTCOME MEASURES: Clinical parameters of LESC deficiency (loss of epithelial transparency, superficial corneal vascularization, epithelial irregularity, and epithelial breakdown), visual acuity, impression cytology and cytokeratin expression profiles, and in vivo confocal corneal confocal microscopy.\n\nRESULTS: The success rate using this technique was 60% (autografts 33%, allografts 71%). All patients with a successful outcome experienced an improvement in visual acuity of &gt;/=2 lines Snellen acuity. Preoperatively, CK3+ and CK19+ cells accounted for 12+/-2.4% (mean +/- standard error of the mean) and 80+/-2.15% of cells, respectively, whereas postoperatively these accounted for 69+/-6.43% (P&lt;0.0001) and 30+/-6.34% (P&lt;0.0001) of cells, respectively. Goblet cells accounted for 8+/-1.19% of cells preoperatively and 1+/-0.35% of cells postoperatively (P&lt;0.0001).\n\nCONCLUSIONS: These data demonstrate that it is possible to culture LESCs ex vivo in compliance with good manufacturing practice regulations. A set of objective outcome measures that confirm the efficiency of this technique in treating LESC deficiency is described. The widespread use of such standardized and objective outcome measures would facilitate a comparison between the different culture methods in use.", "author" : [ { "dropping-particle" : "", "family" : "Shortt", "given" : "Alex J", "non-dropping-particle" : "", "parse-names" : false, "suffix" : "" }, { "dropping-particle" : "", "family" : "Secker", "given" : "Genevieve a", "non-dropping-particle" : "", "parse-names" : false, "suffix" : "" }, { "dropping-particle" : "", "family" : "Rajan", "given" : "Madhavan S", "non-dropping-particle" : "", "parse-names" : false, "suffix" : "" }, { "dropping-particle" : "", "family" : "Meligonis", "given" : "George", "non-dropping-particle" : "", "parse-names" : false, "suffix" : "" }, { "dropping-particle" : "", "family" : "Dart", "given" : "John K", "non-dropping-particle" : "", "parse-names" : false, "suffix" : "" }, { "dropping-particle" : "", "family" : "Tuft", "given" : "Stephen J", "non-dropping-particle" : "", "parse-names" : false, "suffix" : "" }, { "dropping-particle" : "", "family" : "Daniels", "given" : "Julie T", "non-dropping-particle" : "", "parse-names" : false, "suffix" : "" } ], "container-title" : "Ophthalmology", "id" : "ITEM-3", "issue" : "11", "issued" : { "date-parts" : [ [ "2008", "11" ] ] }, "page" : "1989-97", "title" : "Ex vivo expansion and transplantation of limbal epithelial stem cells.", "type" : "article-journal", "volume" : "115" }, "uris" : [ "http://www.mendeley.com/documents/?uuid=bdbfc9ae-5887-414a-a76b-609c0ef3ca82" ] }, { "id" : "ITEM-4", "itemData" : { "DOI" : "10.1056/NEJMoa0905955", "ISSN" : "1533-4406", "PMID" : "20573916", "abstract" : "BACKGROUND: Corneal renewal and repair are mediated by stem cells of the limbus, the narrow zone between the cornea and the bulbar conjunctiva. Ocular burns may destroy the limbus, causing limbal stem-cell deficiency. We investigated the long-term clinical results of cell therapy in patients with burn-related corneal destruction associated with limbal stem-cell deficiency, a highly disabling ocular disease.\n\nMETHODS: We used autologous limbal stem cells cultivated on fibrin to treat 112 patients with corneal damage, most of whom had burn-dependent limbal stem-cell deficiency. Clinical results were assessed by means of Kaplan-Meier, Kruskal-Wallis, and univariate and multivariate logistic-regression analyses. We also assessed the clinical outcome according to the percentage of holoclone-forming stem cells, detected as cells that stain intensely (p63-bright cells) in the cultures.\n\nRESULTS: Permanent restoration of a transparent, renewing corneal epithelium was attained in 76.6% of eyes. The failures occurred within the first year. Restored eyes remained stable over time, with up to 10 years of follow-up (mean, 2.91+/-1.99; median, 1.93). In post hoc analyses, success--that is, the generation of normal epithelium on donor stroma--was associated with the percentage of p63-bright holoclone-forming stem cells in culture. Cultures in which p63-bright cells constituted more than 3% of the total number of clonogenic cells were associated with successful transplantation in 78% of patients. In contrast, cultures in which such cells made up 3% or less of the total number of cells were associated with successful transplantation in only 11% of patients. Graft failure was also associated with the type of initial ocular damage and postoperative complications.\n\nCONCLUSIONS: Cultures of limbal stem cells represent a source of cells for transplantation in the treatment of destruction of the human cornea due to burns.", "author" : [ { "dropping-particle" : "", "family" : "Rama", "given" : "Paolo", "non-dropping-particle" : "", "parse-names" : false, "suffix" : "" }, { "dropping-particle" : "", "family" : "Matuska", "given" : "Stanislav", "non-dropping-particle" : "", "parse-names" : false, "suffix" : "" }, { "dropping-particle" : "", "family" : "Paganoni", "given" : "Giorgio", "non-dropping-particle" : "", "parse-names" : false, "suffix" : "" }, { "dropping-particle" : "", "family" : "Spinelli", "given" : "Alessandra", "non-dropping-particle" : "", "parse-names" : false, "suffix" : "" }, { "dropping-particle" : "", "family" : "Luca", "given" : "Michele", "non-dropping-particle" : "De", "parse-names" : false, "suffix" : "" }, { "dropping-particle" : "", "family" : "Pellegrini", "given" : "Graziella", "non-dropping-particle" : "", "parse-names" : false, "suffix" : "" } ], "container-title" : "The New England journal of medicine", "id" : "ITEM-4", "issue" : "2", "issued" : { "date-parts" : [ [ "2010", "7", "8" ] ] }, "page" : "147-55", "title" : "Limbal stem-cell therapy and long-term corneal regeneration.", "type" : "article-journal", "volume" : "363" }, "uris" : [ "http://www.mendeley.com/documents/?uuid=264bb04f-0ae7-460e-a45d-6f81ba4dff1e" ] }, { "id" : "ITEM-5", "itemData" : { "DOI" : "10.1097/00003226-200007000-00003", "ISSN" : "0277-3740", "PMID" : "10928750", "abstract" : "PURPOSE: To bioengineer a corneal surface replacement using ex vivo expanded, cultured corneal epithelial stem cells seeded on a matrix derived from amniotic membrane and use this bioengineered graft to manage difficult ocular surface disease. METHODS: Fourteen patients with ocular surface disease unresponsive to standard medical and surgical treatments, including seven patients with presumed limbal stem cell deficiency were chosen for transplantation of a bioengineered composite corneal surface in eye each. Presumed corneal stem cells were harvested from either the patient's or related donor's limbus, expanded ex vivo, and cultivated on a carrier of modified human amniotic membrane. The resulting composite cultured tissue was transplanted to the ocular surface of the diseased eye, from which the abnormal tissue had been surgically removed. Ten patients received autologous grafts, and four received allogeneic grafts. RESULTS: A successful outcome, defined as restoration or improvement of vision, along with maintenance of corneal re-epithelialization and absence or recurrence of surface disease was obtained in 6 of the 10 patients with autologous procedures and in all 4 allogeneic transplants. Follow-up ranged 6-19 months with a mean of 13 months. CONCLUSIONS: This novel technique documents that presumed corneal epithelial stem cells can be harvested safely from the limbus, expanded successfully in vitro, and grown on denuded amniotic membrane. The resultant composite cultured tissue can be transplanted and appears to successfully manage eyes with difficult ocular surface disease, including those with stem cell deficiency. This technique minimizes the threat of damage or depletion to the contralateral or donor limbus.", "author" : [ { "dropping-particle" : "", "family" : "Schwab", "given" : "I R", "non-dropping-particle" : "", "parse-names" : false, "suffix" : "" }, { "dropping-particle" : "", "family" : "Reyes", "given" : "M", "non-dropping-particle" : "", "parse-names" : false, "suffix" : "" }, { "dropping-particle" : "", "family" : "Isseroff", "given" : "R R", "non-dropping-particle" : "", "parse-names" : false, "suffix" : "" } ], "container-title" : "Cornea", "id" : "ITEM-5", "issued" : { "date-parts" : [ [ "2000" ] ] }, "page" : "421-426", "title" : "Successful transplantation of bioengineered tissue replacements in patients with ocular surface disease.", "type" : "article-journal", "volume" : "19" }, "uris" : [ "http://www.mendeley.com/documents/?uuid=db4a444e-3157-453e-af86-b171d1da5018" ] }, { "id" : "ITEM-6", "itemData" : { "DOI" : "10.1097/00132578-200101000-00008", "ISSN" : "1525-8599", "PMID" : "10891515", "abstract" : "BACKGROUND: Stevens-Johnson syndrome, ocular pemphigoid, and thermal or chemical burns can cause scarring and opacification of the cornea and loss of vision. Transplantation of epithelial cells from the limbus of the contralateral cornea can restore useful vision. However, this procedure requires a large limbal graft from the healthy eye and is not possible in patients who have bilateral lesions. METHODS: We took specimens of limbal epithelial cells from the healthy contralateral eyes of six patients with severe unilateral corneal disease. The epithelial cells were cultured and expanded on amniotic membrane. The amniotic membrane, together with the sheet of limbal epithelial cells, was transplanted to the denuded corneal surface of the damaged eye after superficial keratectomy to remove fibrovascular ingrowth. The mean (+/-SD) follow-up period was 15+/-2 months. RESULTS: Complete reepithelialization of the corneal surface occurred within two to four days of transplantation in all six eyes receiving transplants. By one month, the ocular surface was covered with corneal epithelium, and the clarity of the cornea was improved. In five of the six eyes receiving transplants (83 percent), the mean visual acuity improved from 20/112 to 20/45. In one patient with a chemical burn who had total opacification of the cornea, the acuity improved from the ability to count fingers at 40 cm to 20/200. No patient had recurrent neovascularization or inflammation in the transplanted area during the follow-up period. CONCLUSIONS: Transplantation of autologous limbal epithelial cells cultured on amniotic membrane is a simple and effective method of reconstructing the corneal surface and restoring useful vision in patients with unilateral deficiency of limbal epithelial cells.", "author" : [ { "dropping-particle" : "", "family" : "Tsai", "given" : "R J", "non-dropping-particle" : "", "parse-names" : false, "suffix" : "" }, { "dropping-particle" : "", "family" : "Li", "given" : "L M", "non-dropping-particle" : "", "parse-names" : false, "suffix" : "" }, { "dropping-particle" : "", "family" : "Chen", "given" : "J K", "non-dropping-particle" : "", "parse-names" : false, "suffix" : "" } ], "container-title" : "The New England journal of medicine", "id" : "ITEM-6", "issued" : { "date-parts" : [ [ "2000" ] ] }, "page" : "86-93", "title" : "Reconstruction of damaged corneas by transplantation of autologous limbal epithelial cells.", "type" : "article-journal", "volume" : "343" }, "uris" : [ "http://www.mendeley.com/documents/?uuid=f17cc06b-ba99-470c-9a3b-67cc24755d9c" ] }, { "id" : "ITEM-7", "itemData" : { "DOI" : "10.1111/j.1395-3907.2004.00285.x", "ISBN" : "1395-3907 (Print)\\r1395-3907 (Linking)", "ISSN" : "13953907", "PMID" : "15291944", "abstract" : "BACKGROUND: Patients with severe unilateral ocular surface disease require reconstruction of the damaged ocular surface. We succeeded in culturing primary corneal limbal epithelial cells taken from minimal biopsy and, once grown, transplanting them on denuded amniotic membrane (AM). METHODS: Autologous corneal limbal epithelial cells from a 3 mm(2) biopsy of the uninjured eye were grown for 3 weeks on a denuded AM carrier. The resultant sheet was then transplanted onto the unilateral severely chemically injured eye. RESULTS: Minimal biopsy showed the autologous cultivated corneal epithelial cells to have 4-5 layers of sufficient stratification and to be well differentiated. At 19 months post-transplantation, the ocular surface epithelium was stable and there were no epithelial defects. CONCLUSION: We document that it is possible to produce sufficiently stratified, well differentiated, autologous cultivated corneal limbal epithelium on AM from a minimal biopsy of the donor eye and to transplant it onto the injured eye.", "author" : [ { "dropping-particle" : "", "family" : "Nakamura", "given" : "Takahiro", "non-dropping-particle" : "", "parse-names" : false, "suffix" : "" }, { "dropping-particle" : "", "family" : "Inatomi", "given" : "Tsutomu", "non-dropping-particle" : "", "parse-names" : false, "suffix" : "" }, { "dropping-particle" : "", "family" : "Sotozono", "given" : "Chie", "non-dropping-particle" : "", "parse-names" : false, "suffix" : "" }, { "dropping-particle" : "", "family" : "Koizumi", "given" : "Noriko", "non-dropping-particle" : "", "parse-names" : false, "suffix" : "" }, { "dropping-particle" : "", "family" : "Kinoshita", "given" : "Shigeru", "non-dropping-particle" : "", "parse-names" : false, "suffix" : "" } ], "container-title" : "Acta Ophthalmologica Scandinavica", "id" : "ITEM-7", "issued" : { "date-parts" : [ [ "2004" ] ] }, "page" : "468-471", "title" : "Successful primary culture and autologous transplantation of corneal limbal epithelial cells from minimal biopsy for unilateral severe ocular surface disease", "type" : "article-journal", "volume" : "82" }, "uris" : [ "http://www.mendeley.com/documents/?uuid=7048094f-8b45-4f17-a5c9-a1ac1db6f19c" ] }, { "id" : "ITEM-8", "itemData" : { "DOI" : "10.1016/S0084-392X(08)79075-0", "ISSN" : "0084392X", "PMID" : "17923540", "abstract" : "OBJECTIVE: To report phenotypic analysis of epithelia before and following cultivated limbal epithelial transplantation (CLET) for eyes with limbal stem cell deficiency. METHODS: Six patients with limbal stem cell deficiency (3 with alkali burns, 2 with Stevens-Johnson syndrome, and 1 with pseudo-ocular cicatricial pemphigoid) were subjected to CLET and subsequent keratoplasty. Immunohistochemical analysis for cytokeratin 3, cytokeratin 13, MUC5AC (Mucin 5 subtype AC), and alpha smooth muscle actin was performed in specimens obtained at CLET and keratoplasty. Clinical outcome was assessed according to epithelial phenotype, visual acuity, neovascularization, and graft clarity. RESULTS: Secondary keratoplasty was performed following CLET during a mean interval of 6.8 months. Postoperative visual acuity improved by more than 2 lines over a mean +/- SD observation period of 25.1 +/- 13.2 months following keratoplasty, with reduction of neovascularization. Phenotypic study revealed that epithelia were positive for cytokeratin 13 and MUC5AC, but negative for cytokeratin 3, with alpha smooth muscle actin-positive cells in the stroma in all patients before CLET. After CLET, 4 eyes showed positive immunostaining to cytokeratin 3 but negative immunostaining to cytokeratin 13 and MUC5AC, with no alpha smooth muscle actin-positive cells. CONCLUSION: Cultivated limbal epithelial transplantation is a useful approach in the treatment of limbal stem cell deficiency, restoring a feasible microenvironment in the ocular surface and securing a corneal epithelial phenotype.", "author" : [ { "dropping-particle" : "", "family" : "Kawashima", "given" : "Motoko", "non-dropping-particle" : "", "parse-names" : false, "suffix" : "" }, { "dropping-particle" : "", "family" : "Kawakita", "given" : "Tetsuya", "non-dropping-particle" : "", "parse-names" : false, "suffix" : "" }, { "dropping-particle" : "", "family" : "Satake", "given" : "Yoshiyuki", "non-dropping-particle" : "", "parse-names" : false, "suffix" : "" }, { "dropping-particle" : "", "family" : "Higa", "given" : "Kazunari", "non-dropping-particle" : "", "parse-names" : false, "suffix" : "" }, { "dropping-particle" : "", "family" : "Shimazaki", "given" : "Jun", "non-dropping-particle" : "", "parse-names" : false, "suffix" : "" } ], "container-title" : "Archives of ophthalmology", "id" : "ITEM-8", "issued" : { "date-parts" : [ [ "2007" ] ] }, "page" : "1337-1344", "title" : "Phenotypic study after cultivated limbal epithelial transplantation for limbal stem cell deficiency.", "type" : "legal_case", "volume" : "125" }, "uris" : [ "http://www.mendeley.com/documents/?uuid=fee26415-61e4-42d8-83f5-74d24a16b2e2" ] } ], "mendeley" : { "formattedCitation" : "&lt;sup&gt;38,40\u201346&lt;/sup&gt;", "plainTextFormattedCitation" : "38,40\u201346", "previouslyFormattedCitation" : "&lt;sup&gt;38,40\u201346&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38,40–46</w:t>
      </w:r>
      <w:r w:rsidRPr="002675C1">
        <w:rPr>
          <w:rFonts w:ascii="Book Antiqua" w:hAnsi="Book Antiqua" w:cs="Times New Roman"/>
          <w:color w:val="000000" w:themeColor="text1"/>
          <w:sz w:val="24"/>
          <w:szCs w:val="24"/>
          <w:lang w:val="en-US"/>
        </w:rPr>
        <w:fldChar w:fldCharType="end"/>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t xml:space="preserve"> and </w:t>
      </w:r>
      <w:r w:rsidRPr="002675C1">
        <w:rPr>
          <w:rFonts w:ascii="Book Antiqua" w:hAnsi="Book Antiqua" w:cs="Times New Roman"/>
          <w:color w:val="000000" w:themeColor="text1"/>
          <w:sz w:val="24"/>
          <w:szCs w:val="24"/>
          <w:u w:color="24357D"/>
          <w:lang w:val="en-US"/>
        </w:rPr>
        <w:t xml:space="preserve">efforts to culture corneal cells </w:t>
      </w:r>
      <w:r w:rsidRPr="002675C1">
        <w:rPr>
          <w:rFonts w:ascii="Book Antiqua" w:hAnsi="Book Antiqua" w:cs="Times New Roman"/>
          <w:i/>
          <w:color w:val="000000" w:themeColor="text1"/>
          <w:sz w:val="24"/>
          <w:szCs w:val="24"/>
          <w:u w:color="24357D"/>
          <w:lang w:val="en-US"/>
        </w:rPr>
        <w:t>in vitro</w:t>
      </w:r>
      <w:r w:rsidRPr="002675C1">
        <w:rPr>
          <w:rFonts w:ascii="Book Antiqua" w:hAnsi="Book Antiqua" w:cs="Times New Roman"/>
          <w:color w:val="000000" w:themeColor="text1"/>
          <w:sz w:val="24"/>
          <w:szCs w:val="24"/>
          <w:u w:color="24357D"/>
          <w:lang w:val="en-US"/>
        </w:rPr>
        <w:t xml:space="preserve"> are currently being made in different centers worldwide. Protocols use either an explant or cell suspension for culturing progenitor cells. </w:t>
      </w:r>
      <w:r w:rsidRPr="002675C1">
        <w:rPr>
          <w:rFonts w:ascii="Book Antiqua" w:hAnsi="Book Antiqua" w:cs="Times New Roman"/>
          <w:color w:val="000000" w:themeColor="text1"/>
          <w:sz w:val="24"/>
          <w:szCs w:val="24"/>
          <w:lang w:val="en-US"/>
        </w:rPr>
        <w:t>The benefits of using explants are that they are easy to prepare and there is no danger of damaging the donor’s corneal epithelium through enzyme exposure</w:t>
      </w:r>
      <w:r w:rsidR="003E2055" w:rsidRPr="002675C1">
        <w:rPr>
          <w:rFonts w:ascii="Book Antiqua" w:eastAsia="宋体" w:hAnsi="Book Antiqua" w:cs="Times New Roman"/>
          <w:color w:val="000000" w:themeColor="text1"/>
          <w:sz w:val="24"/>
          <w:szCs w:val="24"/>
          <w:vertAlign w:val="superscript"/>
          <w:lang w:val="en-US" w:eastAsia="zh-CN"/>
        </w:rPr>
        <w:t>[40]</w:t>
      </w:r>
      <w:r w:rsidRPr="002675C1">
        <w:rPr>
          <w:rFonts w:ascii="Book Antiqua" w:hAnsi="Book Antiqua" w:cs="Times New Roman"/>
          <w:color w:val="000000" w:themeColor="text1"/>
          <w:sz w:val="24"/>
          <w:szCs w:val="24"/>
          <w:lang w:val="en-US"/>
        </w:rPr>
        <w:t>.</w:t>
      </w:r>
      <w:r w:rsidR="003E2055" w:rsidRPr="002675C1">
        <w:rPr>
          <w:rFonts w:ascii="Book Antiqua" w:hAnsi="Book Antiqua" w:cs="Times New Roman"/>
          <w:color w:val="000000" w:themeColor="text1"/>
          <w:sz w:val="24"/>
          <w:szCs w:val="24"/>
          <w:lang w:val="en-US"/>
        </w:rPr>
        <w:t xml:space="preserve"> </w:t>
      </w:r>
      <w:r w:rsidRPr="002675C1">
        <w:rPr>
          <w:rFonts w:ascii="Book Antiqua" w:hAnsi="Book Antiqua" w:cs="Times New Roman"/>
          <w:color w:val="000000" w:themeColor="text1"/>
          <w:sz w:val="24"/>
          <w:szCs w:val="24"/>
          <w:lang w:val="en-US"/>
        </w:rPr>
        <w:t>However, limbal stem cells may poorly migrate from the limbal explants onto the carrier</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ISSN" : "0146-0404", "PMID" : "12091405", "abstract" : "PURPOSE: A previous report has described an ocular surface reconstruction method involving the use of cultivated corneal epithelium derived from limbal explants. In the current study, a new culture system was developed involving the in vitro propagation on amniotic membrane (AM) of epithelial cells from enzymatically dissociated limbal epithelium. The purpose of this new method is to produce a cultivated epithelial cell layer that contains stem cells and that is superior to explanted cultivated epithelium. The new cell-suspension technique was compared with the existing explant method.\n\nMETHODS: Limbal epithelial cells were dissociated from donor eyes by dispase and seeded on the denuded AM. Small pieces of limbal epithelium were also cultured on denuded AM as explant cultures. The cultivated epithelium was examined by electron microscopy and immunohistochemistry for cornea-specific keratins (K3 and K12).\n\nRESULTS: Both cell-suspension and explant culture methods produced a healthy epithelial cell layer. The cell-suspension culture had significantly (P &lt; 0.001) more desmosomal junctions between the explant-cultured basal cells. In addition, the intercellular spaces between the cell-suspension's basal cells were significantly (P &lt; 0.001) smaller than those between the explant-cultured basal cells. Both types of cultivated epithelium showed positive expression of K3 and K12 keratins. In the cell-suspension culture, expression of K3 and K12 keratins was more prominent in the superficial cells.\n\nCONCLUSIONS: Corneal epithelial cells were successfully regenerated in vitro by a cell-suspension culture system. The suspension-cultured epithelium must include some stem cells and morphologically is significantly superior to explant-cultured epithelium. Thus, this new technique is potentially more suitable for cultivated corneal limbal epithelial transplantation.", "author" : [ { "dropping-particle" : "", "family" : "Koizumi", "given" : "Noriko", "non-dropping-particle" : "", "parse-names" : false, "suffix" : "" }, { "dropping-particle" : "", "family" : "Cooper", "given" : "Leanne J", "non-dropping-particle" : "", "parse-names" : false, "suffix" : "" }, { "dropping-particle" : "", "family" : "Fullwood", "given" : "Nigel J", "non-dropping-particle" : "", "parse-names" : false, "suffix" : "" }, { "dropping-particle" : "", "family" : "Nakamura", "given" : "Takahiro", "non-dropping-particle" : "", "parse-names" : false, "suffix" : "" }, { "dropping-particle" : "", "family" : "Inoki", "given" : "Keiko", "non-dropping-particle" : "", "parse-names" : false, "suffix" : "" }, { "dropping-particle" : "", "family" : "Tsuzuki", "given" : "Masakatsu", "non-dropping-particle" : "", "parse-names" : false, "suffix" : "" }, { "dropping-particle" : "", "family" : "Kinoshita", "given" : "Shigeru", "non-dropping-particle" : "", "parse-names" : false, "suffix" : "" } ], "container-title" : "Investigative ophthalmology &amp; visual science", "id" : "ITEM-1", "issue" : "7", "issued" : { "date-parts" : [ [ "2002", "7" ] ] }, "page" : "2114-21", "title" : "An evaluation of cultivated corneal limbal epithelial cells, using cell-suspension culture.", "type" : "article-journal", "volume" : "43" }, "uris" : [ "http://www.mendeley.com/documents/?uuid=9cd9e36b-9fe2-4157-9c59-827fe3f7f173" ] }, { "id" : "ITEM-2", "itemData" : { "DOI" : "10.1167/iovs.06-0514.The", "author" : [ { "dropping-particle" : "", "family" : "Li", "given" : "W", "non-dropping-particle" : "", "parse-names" : false, "suffix" : "" }, { "dropping-particle" : "", "family" : "Hayashida", "given" : "Y", "non-dropping-particle" : "", "parse-names" : false, "suffix" : "" }, { "dropping-particle" : "", "family" : "He", "given" : "H", "non-dropping-particle" : "", "parse-names" : false, "suffix" : "" }, { "dropping-particle" : "", "family" : "Kuo", "given" : "CL", "non-dropping-particle" : "", "parse-names" : false, "suffix" : "" }, { "dropping-particle" : "", "family" : "Tseng", "given" : "SCG", "non-dropping-particle" : "", "parse-names" : false, "suffix" : "" } ], "container-title" : "Investigative Ophthalmology &amp; Visual Science", "id" : "ITEM-2", "issue" : "2", "issued" : { "date-parts" : [ [ "2007" ] ] }, "page" : "605-613", "title" : "The fate of limbal epithelial progenitor cells during explant culture on intact amniotic membrane", "type" : "article-journal", "volume" : "48" }, "uris" : [ "http://www.mendeley.com/documents/?uuid=aebc2c51-94b0-4896-b193-d41f761dedcc" ] } ], "mendeley" : { "formattedCitation" : "&lt;sup&gt;40,47&lt;/sup&gt;", "plainTextFormattedCitation" : "40,47", "previouslyFormattedCitation" : "&lt;sup&gt;40,47&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40,47</w:t>
      </w:r>
      <w:r w:rsidRPr="002675C1">
        <w:rPr>
          <w:rFonts w:ascii="Book Antiqua" w:hAnsi="Book Antiqua" w:cs="Times New Roman"/>
          <w:color w:val="000000" w:themeColor="text1"/>
          <w:sz w:val="24"/>
          <w:szCs w:val="24"/>
          <w:lang w:val="en-US"/>
        </w:rPr>
        <w:fldChar w:fldCharType="end"/>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t>. Some protocols include co-cultivation with murine 3T3 feeder layers</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128/AAC.01458-07", "ISBN" : "0092-8674 (Print)\\r0092-8674 (Linking)", "ISSN" : "0092-8674", "PMID" : "1052771", "abstract" : "Human diploid epidermis epidermal cells have been successfully grown in serial culture. To initiate colony formation, they require the presence of fibroblasts, but proliferation of fibroblasts must be controlled so that the epidermal cell population is not overgrown. Both conditions can be achieved by the use of lethally irradiated 3T3 cells at the correct density. When trypsinized human skin cells are plated together with the 3T3 cells, the growth of the human fibroblasts is largely suppressed, but epidermal cells grow from single cells into colonies. Each colony consists of keratinocytes ultimately forming a stratified squamous epithelium in which the dividing cells are confined to the lowest layer(s). Hydrocortisone is added to the medium, since in secondary and subsequent subcultures it makes the colony morphology more oderly and distinctive, and maintains proliferation at a slightly greater rate. Under these culture conditions, it is possible to isolate keratinocyte clones free of viable fibroblasts. Like human diploid fibroblasts, human diploid keratinocytes appear to have a finite culture lifetime. For 7 strains studied, the culture lifetime ranged from 20-50 cell generations. The plating efficiency of the epidermal cells taken directly from skin was usually 0.1-1.0%. On subsequent transfer of the cultures initiated from newborns, the plating efficiency rose to 10% or higher, but was most often in the range of 1-5% and dropped sharply toward the end of their culture life. The plating efficiency and culture lifetime were lower for keratinocytes of older persons.", "author" : [ { "dropping-particle" : "", "family" : "Rheinwald", "given" : "J G", "non-dropping-particle" : "", "parse-names" : false, "suffix" : "" }, { "dropping-particle" : "", "family" : "Green", "given" : "H", "non-dropping-particle" : "", "parse-names" : false, "suffix" : "" } ], "container-title" : "Cell", "id" : "ITEM-1", "issue" : "3", "issued" : { "date-parts" : [ [ "1975" ] ] }, "page" : "331-343", "title" : "Serial cultivation of strains of human epidermal keratinocytes: the formation of keratinizing colonies from single cells.", "type" : "article-journal", "volume" : "6" }, "uris" : [ "http://www.mendeley.com/documents/?uuid=37d14aba-6b44-4e21-8ed6-00f3844444bc" ] } ], "mendeley" : { "formattedCitation" : "&lt;sup&gt;48&lt;/sup&gt;", "plainTextFormattedCitation" : "48", "previouslyFormattedCitation" : "&lt;sup&gt;48&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48</w:t>
      </w:r>
      <w:r w:rsidRPr="002675C1">
        <w:rPr>
          <w:rFonts w:ascii="Book Antiqua" w:hAnsi="Book Antiqua" w:cs="Times New Roman"/>
          <w:color w:val="000000" w:themeColor="text1"/>
          <w:sz w:val="24"/>
          <w:szCs w:val="24"/>
          <w:lang w:val="en-US"/>
        </w:rPr>
        <w:fldChar w:fldCharType="end"/>
      </w:r>
      <w:r w:rsidR="00BB4A23" w:rsidRPr="002675C1">
        <w:rPr>
          <w:rFonts w:ascii="Book Antiqua" w:hAnsi="Book Antiqua" w:cs="Times New Roman"/>
          <w:color w:val="000000" w:themeColor="text1"/>
          <w:sz w:val="24"/>
          <w:szCs w:val="24"/>
          <w:vertAlign w:val="superscript"/>
          <w:lang w:val="en-US"/>
        </w:rPr>
        <w:t>]</w:t>
      </w:r>
      <w:r w:rsidR="00BB4A23"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which are believed to promote niche regulation of limbal stem cells and thus d</w:t>
      </w:r>
      <w:r w:rsidR="00BB4A23" w:rsidRPr="002675C1">
        <w:rPr>
          <w:rFonts w:ascii="Book Antiqua" w:hAnsi="Book Antiqua" w:cs="Times New Roman"/>
          <w:color w:val="000000" w:themeColor="text1"/>
          <w:sz w:val="24"/>
          <w:szCs w:val="24"/>
          <w:lang w:val="en-US"/>
        </w:rPr>
        <w:t>elay epithelial differentiation</w:t>
      </w:r>
      <w:r w:rsidR="00BB4A23"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author" : [ { "dropping-particle" : "", "family" : "Tseng", "given" : "Scheffer C. G.", "non-dropping-particle" : "", "parse-names" : false, "suffix" : "" }, { "dropping-particle" : "", "family" : "Chen", "given" : "S. -Y", "non-dropping-particle" : "", "parse-names" : false, "suffix" : "" }, { "dropping-particle" : "", "family" : "Shen", "given" : "Y. -C.", "non-dropping-particle" : "", "parse-names" : false, "suffix" : "" }, { "dropping-particle" : "", "family" : "Chen", "given" : "W. -L.", "non-dropping-particle" : "", "parse-names" : false, "suffix" : "" }, { "dropping-particle" : "", "family" : "Hu", "given" : "F. -R.", "non-dropping-particle" : "", "parse-names" : false, "suffix" : "" } ], "container-title" : "Current Molecular Medicine", "id" : "ITEM-1", "issue" : "9", "issued" : { "date-parts" : [ [ "2010" ] ] }, "page" : "841-850", "title" : "Critical Appraisal of Ex Vivo Expansion of Human Limbal Epithelial Stem Cells", "type" : "article-journal", "volume" : "10" }, "uris" : [ "http://www.mendeley.com/documents/?uuid=eb4cd20c-5702-4e3b-899a-df7248ffed41" ] } ], "mendeley" : { "formattedCitation" : "&lt;sup&gt;49&lt;/sup&gt;", "plainTextFormattedCitation" : "49", "previouslyFormattedCitation" : "&lt;sup&gt;49&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49</w:t>
      </w:r>
      <w:r w:rsidRPr="002675C1">
        <w:rPr>
          <w:rFonts w:ascii="Book Antiqua" w:hAnsi="Book Antiqua" w:cs="Times New Roman"/>
          <w:color w:val="000000" w:themeColor="text1"/>
          <w:sz w:val="24"/>
          <w:szCs w:val="24"/>
          <w:lang w:val="en-US"/>
        </w:rPr>
        <w:fldChar w:fldCharType="end"/>
      </w:r>
      <w:r w:rsidR="00BB4A23" w:rsidRPr="002675C1">
        <w:rPr>
          <w:rFonts w:ascii="Book Antiqua" w:hAnsi="Book Antiqua" w:cs="Times New Roman"/>
          <w:color w:val="000000" w:themeColor="text1"/>
          <w:sz w:val="24"/>
          <w:szCs w:val="24"/>
          <w:vertAlign w:val="superscript"/>
          <w:lang w:val="en-US"/>
        </w:rPr>
        <w:t>]</w:t>
      </w:r>
      <w:r w:rsidR="00BB4A23"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The use of animal-derived products </w:t>
      </w:r>
      <w:r w:rsidRPr="002675C1">
        <w:rPr>
          <w:rFonts w:ascii="Book Antiqua" w:hAnsi="Book Antiqua" w:cs="Times New Roman"/>
          <w:color w:val="000000" w:themeColor="text1"/>
          <w:sz w:val="24"/>
          <w:szCs w:val="24"/>
          <w:u w:color="24357D"/>
          <w:lang w:val="en-US"/>
        </w:rPr>
        <w:t>carries a theoretical risk of infection, rejection or acquisition of prion diseases</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4103/0301-4738.126173", "ISSN" : "1998-3689", "PMID" : "24492499", "abstract" : "It has only been a quarter of a century since the discovery of adult stem cells at the human corneo-scleral limbus. These limbal stem cells are responsible for generating a constant and unending supply of corneal epithelial cells throughout life, thus maintaining a stable and uniformly refractive corneal surface. Establishing this hitherto unknown association between ocular surface disease and limbal dysfunction helped usher in therapeutic approaches that successfully addressed blinding conditions such as ocular burns, which were previously considered incurable. Subsequent advances in ocular surface biology through basic science research have translated into innovations that have made the surgical technique of limbal stem cell transplantation simpler and more predictable. This review recapitulates the basic biology of the limbus and the rationale and principles of limbal stem cell transplantation in ocular surface disease. An evidence-based algorithm is presented, which is tailored to clinical considerations such as laterality of affliction, severity of limbal damage and concurrent need for other procedures. Additionally, novel findings in the form of factors influencing the survival and function of limbal stem cells after transplantation and the possibility of substituting limbal cells with epithelial stem cells of other lineages is also discussed. Finally this review focuses on the future directions in which both basic science and clinical research in this field is headed.", "author" : [ { "dropping-particle" : "", "family" : "Sangwan", "given" : "Virender S", "non-dropping-particle" : "", "parse-names" : false, "suffix" : "" }, { "dropping-particle" : "", "family" : "Jain", "given" : "Rajat", "non-dropping-particle" : "", "parse-names" : false, "suffix" : "" }, { "dropping-particle" : "", "family" : "Basu", "given" : "Sayan", "non-dropping-particle" : "", "parse-names" : false, "suffix" : "" }, { "dropping-particle" : "", "family" : "Bagadi", "given" : "Anupam B", "non-dropping-particle" : "", "parse-names" : false, "suffix" : "" }, { "dropping-particle" : "", "family" : "Sureka", "given" : "Shraddha", "non-dropping-particle" : "", "parse-names" : false, "suffix" : "" }, { "dropping-particle" : "", "family" : "Mariappan", "given" : "Indumathi", "non-dropping-particle" : "", "parse-names" : false, "suffix" : "" }, { "dropping-particle" : "", "family" : "Macneil", "given" : "Sheila", "non-dropping-particle" : "", "parse-names" : false, "suffix" : "" } ], "container-title" : "Indian journal of ophthalmology", "id" : "ITEM-1", "issue" : "1", "issued" : { "date-parts" : [ [ "2014", "1" ] ] }, "page" : "29-40", "title" : "Transforming ocular surface stem cell research into successful clinical practice.", "type" : "article-journal", "volume" : "62" }, "uris" : [ "http://www.mendeley.com/documents/?uuid=ede2482b-1cb9-4c72-9850-430c17667058" ] } ], "mendeley" : { "formattedCitation" : "&lt;sup&gt;50&lt;/sup&gt;", "plainTextFormattedCitation" : "50", "previouslyFormattedCitation" : "&lt;sup&gt;50&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50</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00BB4A23"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By using autologous human serum instead of fetal bovine serum</w:t>
      </w:r>
      <w:r w:rsidR="00C22B2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vertAlign w:val="superscript"/>
          <w:lang w:val="en-US"/>
        </w:rPr>
        <w:fldChar w:fldCharType="begin" w:fldLock="1"/>
      </w:r>
      <w:r w:rsidR="008C4E24" w:rsidRPr="002675C1">
        <w:rPr>
          <w:rFonts w:ascii="Book Antiqua" w:hAnsi="Book Antiqua" w:cs="Times New Roman"/>
          <w:color w:val="000000" w:themeColor="text1"/>
          <w:sz w:val="24"/>
          <w:szCs w:val="24"/>
          <w:u w:color="24357D"/>
          <w:vertAlign w:val="superscript"/>
          <w:lang w:val="en-US"/>
        </w:rPr>
        <w:instrText>ADDIN CSL_CITATION { "citationItems" : [ { "id" : "ITEM-1", "itemData" : { "DOI" : "10.1016/j.ophtha.2006.04.030", "ISSN" : "1549-4713", "PMID" : "16905193", "abstract" : "PURPOSE: To evaluate the use of autologous serum (AS)-derived cultivated corneal epithelial transplantation for the treatment of severe ocular surface disease.\n\nDESIGN: Retrospective noncomparative case series.\n\nPARTICIPANTS: Nine eyes from 9 patients with total limbal stem cell deficiency were studied. These consisted of 2 eyes with Stevens-Johnson syndrome, 1 with chemical injury, 1 with ocular cicatricial pemphigoid, 1 with Salzmann corneal dystrophy, 1 with aniridia, 1 with graft-versus-host disease, and 2 with idiopathic ocular surface disease.\n\nMETHODS: Autologous serum obtained from patients was used for cultivating corneal epithelial cells on an amniotic membrane substrate. These AS-derived corneal epithelial equivalents were compared with those derived from fetal bovine serum (FBS)-supplemented medium. At the time of surgery, complete removal of the corneal pannus and conjunctiva up to 3 mm from the limbus was performed. Allogeneic (7 cases) and autologous (2 cases) AS-derived cultivated corneal epithelial equivalents were transplanted onto the ocular surface. Postoperative follow-up included serial slit-lamp examinations with fluorescein staining, as well as photographic documentation.\n\nMAIN OUTCOME MEASURES: Ocular surface reconstruction with corneal epithelialization, graft integrity, visual acuity, and postoperative complications.\n\nRESULTS: The corneal epithelial sheets cultivated in AS- and FBS-supplemented media were morphologically similar, and demonstrated the normal expression of tissue-specific keratins and junctional specialization assembly proteins. After transplantation, complete corneal epithelialization was achieved within 2 to 5 days. All eyes demonstrated an improvement in visual acuity by &gt; or =2 lines. During the follow-up period of 14.6+/-4.36 months, the corneal surface of all patients remained stable and transparent, without significant complications.\n\nCONCLUSIONS: Transplantation of AS-derived cultivated corneal epithelial equivalents was shown to be a feasible method of treating patients with severe ocular surface disease. The use of AS is of clinical importance in the development of autologous xenobiotic-free bioengineered ocular surface equivalents for clinical transplantation.", "author" : [ { "dropping-particle" : "", "family" : "Nakamura", "given" : "Takahiro", "non-dropping-particle" : "", "parse-names" : false, "suffix" : "" }, { "dropping-particle" : "", "family" : "Inatomi", "given" : "Tsutomu", "non-dropping-particle" : "", "parse-names" : false, "suffix" : "" }, { "dropping-particle" : "", "family" : "Sotozono", "given" : "Chie", "non-dropping-particle" : "", "parse-names" : false, "suffix" : "" }, { "dropping-particle" : "", "family" : "Ang", "given" : "Leonard P K", "non-dropping-particle" : "", "parse-names" : false, "suffix" : "" }, { "dropping-particle" : "", "family" : "Koizumi", "given" : "Noriko", "non-dropping-particle" : "", "parse-names" : false, "suffix" : "" }, { "dropping-particle" : "", "family" : "Yokoi", "given" : "Norihiko", "non-dropping-particle" : "", "parse-names" : false, "suffix" : "" }, { "dropping-particle" : "", "family" : "Kinoshita", "given" : "Shigeru", "non-dropping-particle" : "", "parse-names" : false, "suffix" : "" } ], "container-title" : "Ophthalmology", "id" : "ITEM-1", "issue" : "10", "issued" : { "date-parts" : [ [ "2006", "10" ] ] }, "page" : "1765-72", "title" : "Transplantation of autologous serum-derived cultivated corneal epithelial equivalents for the treatment of severe ocular surface disease.", "type" : "article-journal", "volume" : "113" }, "uris" : [ "http://www.mendeley.com/documents/?uuid=22733bb0-fbc0-4c27-a737-2eb15149b09d" ] } ], "mendeley" : { "formattedCitation" : "&lt;sup&gt;51&lt;/sup&gt;", "plainTextFormattedCitation" : "51", "previouslyFormattedCitation" : "&lt;sup&gt;51&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vertAlign w:val="superscript"/>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51</w:t>
      </w:r>
      <w:r w:rsidRPr="002675C1">
        <w:rPr>
          <w:rFonts w:ascii="Book Antiqua" w:hAnsi="Book Antiqua" w:cs="Times New Roman"/>
          <w:color w:val="000000" w:themeColor="text1"/>
          <w:sz w:val="24"/>
          <w:szCs w:val="24"/>
          <w:u w:color="24357D"/>
          <w:vertAlign w:val="superscript"/>
          <w:lang w:val="en-US"/>
        </w:rPr>
        <w:fldChar w:fldCharType="end"/>
      </w:r>
      <w:r w:rsidR="00C22B2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t xml:space="preserve"> and eliminating feeder cells, complete xenofree cultivation for CLET is possible</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36/bjophthalmol-2011-300352", "ISBN" : "0007-1161", "ISSN" : "0007-1161", "PMID" : "21890785", "abstract" : "Ocular burns can damage the corneal epithelial stem cells located at the limbus. This study evaluated the efficacy of xeno-free autologous cell-based treatment of limbal stem cell deficiency.", "author" : [ { "dropping-particle" : "", "family" : "Sangwan", "given" : "V. S.", "non-dropping-particle" : "", "parse-names" : false, "suffix" : "" }, { "dropping-particle" : "", "family" : "Basu", "given" : "S.", "non-dropping-particle" : "", "parse-names" : false, "suffix" : "" }, { "dropping-particle" : "", "family" : "Vemuganti", "given" : "G. K.", "non-dropping-particle" : "", "parse-names" : false, "suffix" : "" }, { "dropping-particle" : "", "family" : "Sejpal", "given" : "K.", "non-dropping-particle" : "", "parse-names" : false, "suffix" : "" }, { "dropping-particle" : "V.", "family" : "Subramaniam", "given" : "S.", "non-dropping-particle" : "", "parse-names" : false, "suffix" : "" }, { "dropping-particle" : "", "family" : "Bandyopadhyay", "given" : "S.", "non-dropping-particle" : "", "parse-names" : false, "suffix" : "" }, { "dropping-particle" : "", "family" : "Krishnaiah", "given" : "S.", "non-dropping-particle" : "", "parse-names" : false, "suffix" : "" }, { "dropping-particle" : "", "family" : "Gaddipati", "given" : "S.", "non-dropping-particle" : "", "parse-names" : false, "suffix" : "" }, { "dropping-particle" : "", "family" : "Tiwari", "given" : "S.", "non-dropping-particle" : "", "parse-names" : false, "suffix" : "" }, { "dropping-particle" : "", "family" : "Balasubramanian", "given" : "D.", "non-dropping-particle" : "", "parse-names" : false, "suffix" : "" } ], "container-title" : "British Journal of Ophthalmology", "id" : "ITEM-1", "issue" : "11", "issued" : { "date-parts" : [ [ "2011" ] ] }, "page" : "1525-1529", "title" : "Clinical outcomes of xeno-free autologous cultivated limbal epithelial transplantation: a 10-year study", "type" : "article", "volume" : "95" }, "uris" : [ "http://www.mendeley.com/documents/?uuid=1948d6a9-d28b-4dba-a51e-f9cb864021dc" ] } ], "mendeley" : { "formattedCitation" : "&lt;sup&gt;52&lt;/sup&gt;", "plainTextFormattedCitation" : "52", "previouslyFormattedCitation" : "&lt;sup&gt;52&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52</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00BB4A23"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w:t>
      </w:r>
    </w:p>
    <w:p w14:paraId="052D8075" w14:textId="189DF88F" w:rsidR="006B263B" w:rsidRPr="002675C1" w:rsidRDefault="006B263B" w:rsidP="003E2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jc w:val="both"/>
        <w:rPr>
          <w:rFonts w:ascii="Book Antiqua" w:eastAsia="Times New Roman" w:hAnsi="Book Antiqua" w:cs="Times New Roman"/>
          <w:color w:val="000000" w:themeColor="text1"/>
          <w:sz w:val="24"/>
          <w:szCs w:val="24"/>
          <w:lang w:val="en-US" w:eastAsia="pt-BR"/>
        </w:rPr>
      </w:pPr>
      <w:r w:rsidRPr="002675C1">
        <w:rPr>
          <w:rFonts w:ascii="Book Antiqua" w:eastAsia="Times New Roman" w:hAnsi="Book Antiqua" w:cs="Times New Roman"/>
          <w:color w:val="000000" w:themeColor="text1"/>
          <w:sz w:val="24"/>
          <w:szCs w:val="24"/>
          <w:lang w:val="en-US" w:eastAsia="pt-BR"/>
        </w:rPr>
        <w:t>A novel possibility for delivering limbal stem cells on the corneal surface is to use contact lens as a carrier and as a substrate for cell expansion. Two studies with animal models of LSCD reported promising results with contact lens delivery, as stem cells retained their phenotype and mitotic activity after being transferred to the ocular surface</w:t>
      </w:r>
      <w:r w:rsidR="00BB4A23"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lang w:val="en-US" w:eastAsia="pt-BR"/>
        </w:rPr>
        <w:fldChar w:fldCharType="begin" w:fldLock="1"/>
      </w:r>
      <w:r w:rsidR="008C4E24" w:rsidRPr="002675C1">
        <w:rPr>
          <w:rFonts w:ascii="Book Antiqua" w:eastAsia="Times New Roman" w:hAnsi="Book Antiqua" w:cs="Times New Roman"/>
          <w:color w:val="000000" w:themeColor="text1"/>
          <w:sz w:val="24"/>
          <w:szCs w:val="24"/>
          <w:lang w:val="en-US" w:eastAsia="pt-BR"/>
        </w:rPr>
        <w:instrText>ADDIN CSL_CITATION { "citationItems" : [ { "id" : "ITEM-1", "itemData" : { "DOI" : "10.1089/ten.TEA.2013.0089", "ISSN" : "1937-335X", "PMID" : "24328453", "abstract" : "Extensive damage to the limbal region of the cornea leads to a severe form of corneal blindness termed as limbal stem cell deficiency (LSCD). Whereas most cases of corneal opacity can be treated with full thickness corneal transplants, LSCD requires stem cell transplantation for successful ocular surface reconstruction. Current treatments for LSCD using limbal stem cell transplantation involve the use of murine NIH 3T3 cells and human amniotic membranes as culture substrates, which pose the threat of transmission of animal-derived pathogens and donor tissue-derived cryptic infections. In this study, we aimed to produce surface modified therapeutic contact lenses for the culture and delivery of corneal epithelial cells for the treatment of LSCD. This approach avoids the possibility of suture-related complications and is completely synthetic. We used plasma polymerization to deposit acid functional groups onto the lenses at various concentrations. Each surface was tested for its suitability to promote corneal epithelial cell adhesion, proliferation, retention of stem cells, and differentiation and found that acid-based chemistries promoted better cell adhesion and proliferation. We also found that the lenses coated with a higher percentage of acid functional groups resulted in a higher number of cells transferred onto the corneal wound bed in rabbit models of LSCD. Immunohistochemistry of the recipient cornea confirmed the presence of autologous, transplanted 5-bromo-2'-deoxyuridine (BrdU)-labeled cells. Hematoxylin staining has also revealed the presence of a stratified epithelium at 26 days post-transplantation. This study provides the first evidence for in vivo transfer and survival of cells transplanted from a contact lens to the wounded corneal surface. It also proposes the possibility of using plasma polymer-coated contact lenses with high acid functional groups as substrates for the culture and transfer of limbal cells in the treatment of LSCD.", "author" : [ { "dropping-particle" : "", "family" : "Brown", "given" : "Karl David", "non-dropping-particle" : "", "parse-names" : false, "suffix" : "" }, { "dropping-particle" : "", "family" : "Low", "given" : "Suet", "non-dropping-particle" : "", "parse-names" : false, "suffix" : "" }, { "dropping-particle" : "", "family" : "Mariappan", "given" : "Indumathi", "non-dropping-particle" : "", "parse-names" : false, "suffix" : "" }, { "dropping-particle" : "", "family" : "Abberton", "given" : "Keren Maree", "non-dropping-particle" : "", "parse-names" : false, "suffix" : "" }, { "dropping-particle" : "", "family" : "Short", "given" : "Robert", "non-dropping-particle" : "", "parse-names" : false, "suffix" : "" }, { "dropping-particle" : "", "family" : "Zhang", "given" : "Hong", "non-dropping-particle" : "", "parse-names" : false, "suffix" : "" }, { "dropping-particle" : "", "family" : "Maddileti", "given" : "Savitri", "non-dropping-particle" : "", "parse-names" : false, "suffix" : "" }, { "dropping-particle" : "", "family" : "Sangwan", "given" : "Virender", "non-dropping-particle" : "", "parse-names" : false, "suffix" : "" }, { "dropping-particle" : "", "family" : "Steele", "given" : "David", "non-dropping-particle" : "", "parse-names" : false, "suffix" : "" }, { "dropping-particle" : "", "family" : "Daniell", "given" : "Mark", "non-dropping-particle" : "", "parse-names" : false, "suffix" : "" } ], "container-title" : "Tissue engineering. Part A", "id" : "ITEM-1", "issue" : "3-4", "issued" : { "date-parts" : [ [ "2014" ] ] }, "page" : "646-55", "title" : "Plasma polymer-coated contact lenses for the culture and transfer of corneal epithelial cells in the treatment of limbal stem cell deficiency.", "type" : "article-journal", "volume" : "20" }, "uris" : [ "http://www.mendeley.com/documents/?uuid=0c1f059c-e7c9-4d69-a9c9-528ff5b0fdf0" ] }, { "id" : "ITEM-2", "itemData" : { "DOI" : "10.1097/ICO.0000000000000002", "ISSN" : "1536-4798", "PMID" : "24162749", "abstract" : "PURPOSE: Limbal epithelial sheets are used to promote corneal surface reconstruction after the detection of limbal epithelial stem cell deficiency. The aim of this study was to evaluate a novel combination of limbal stem cells (LSCs) maintained on contact lenses (CLs) in the presence of a 3T3 feeder cell layer regarding preservation of stem cell phenotype and the potential use for future in vivo transplantation.\\n\\nMETHODS: Limbal epithelial cells were isolated from rabbit cornea and cultured with 3T3 cells on CLs. The preservation of LSC phenotype was determined using p63\u03b1 and ABCG2 immunostaining, whereas epithelial differentiation was evaluated using CK3 and CK19. The colony-forming assay was used to determine the percentage of LSCs in cultures. Finally, CLs seeded with PKH26-labeled LSCs were transferred to rabbit eyes after performing a surgical keratectomy, and the transition and phenotype of labeled cells on the corneal surface were evaluated in whole-mount corneas.\\n\\nRESULTS: Proliferation of individual limbal cells was observed on CLs with a 3T3 feeder cell layer, showing holoclone formation and retention of viable stem or progenitor cell phenotype. Finally, a higher transition of cultivated cells after a dual sequential CL transplantation to the ocular surface was observed, showing the preservation of the LSC phenotype in the corneal surface.\\n\\nCONCLUSIONS: Limbal cells cultivated on a CL carrier overlaying a 3T3 feeder layer are mitotically active and retain the LSC phenotype. This novel technique of using CLs as a carrier offers an easily manipulable and nonimmunogenic method for transferring LSCs for ocular surface reconstruction in patients with limbal epithelial stem cell deficiency.", "author" : [ { "dropping-particle" : "", "family" : "Gore", "given" : "Ariel", "non-dropping-particle" : "", "parse-names" : false, "suffix" : "" }, { "dropping-particle" : "", "family" : "Horwitz", "given" : "Vered", "non-dropping-particle" : "", "parse-names" : false, "suffix" : "" }, { "dropping-particle" : "", "family" : "Gutman", "given" : "Hila", "non-dropping-particle" : "", "parse-names" : false, "suffix" : "" }, { "dropping-particle" : "", "family" : "Tveria", "given" : "Liat", "non-dropping-particle" : "", "parse-names" : false, "suffix" : "" }, { "dropping-particle" : "", "family" : "Cohen", "given" : "Liat", "non-dropping-particle" : "", "parse-names" : false, "suffix" : "" }, { "dropping-particle" : "", "family" : "Cohen-Jacob", "given" : "Orit", "non-dropping-particle" : "", "parse-names" : false, "suffix" : "" }, { "dropping-particle" : "", "family" : "Turetz", "given" : "Joseph", "non-dropping-particle" : "", "parse-names" : false, "suffix" : "" }, { "dropping-particle" : "", "family" : "McNutt", "given" : "Patrick Michael", "non-dropping-particle" : "", "parse-names" : false, "suffix" : "" }, { "dropping-particle" : "", "family" : "Dachir", "given" : "Shlomit", "non-dropping-particle" : "", "parse-names" : false, "suffix" : "" }, { "dropping-particle" : "", "family" : "Kadar", "given" : "Tamar", "non-dropping-particle" : "", "parse-names" : false, "suffix" : "" } ], "container-title" : "Cornea", "id" : "ITEM-2", "issue" : "1", "issued" : { "date-parts" : [ [ "2014" ] ] }, "page" : "65-71", "title" : "Cultivation and characterization of limbal epithelial stem cells on contact lenses with a feeder layer: toward the treatment of limbal stem cell deficiency.", "type" : "article-journal", "volume" : "33" }, "uris" : [ "http://www.mendeley.com/documents/?uuid=344ca7ce-3bd4-45a6-9576-e43bb399fa37" ] } ], "mendeley" : { "formattedCitation" : "&lt;sup&gt;53,54&lt;/sup&gt;", "plainTextFormattedCitation" : "53,54", "previouslyFormattedCitation" : "&lt;sup&gt;53,54&lt;/sup&gt;" }, "properties" : { "noteIndex" : 0 }, "schema" : "https://github.com/citation-style-language/schema/raw/master/csl-citation.json" }</w:instrText>
      </w:r>
      <w:r w:rsidRPr="002675C1">
        <w:rPr>
          <w:rFonts w:ascii="Book Antiqua" w:eastAsia="Times New Roman" w:hAnsi="Book Antiqua" w:cs="Times New Roman"/>
          <w:color w:val="000000" w:themeColor="text1"/>
          <w:sz w:val="24"/>
          <w:szCs w:val="24"/>
          <w:lang w:val="en-US" w:eastAsia="pt-BR"/>
        </w:rPr>
        <w:fldChar w:fldCharType="separate"/>
      </w:r>
      <w:r w:rsidR="008C4E24" w:rsidRPr="002675C1">
        <w:rPr>
          <w:rFonts w:ascii="Book Antiqua" w:eastAsia="Times New Roman" w:hAnsi="Book Antiqua" w:cs="Times New Roman"/>
          <w:noProof/>
          <w:color w:val="000000" w:themeColor="text1"/>
          <w:sz w:val="24"/>
          <w:szCs w:val="24"/>
          <w:vertAlign w:val="superscript"/>
          <w:lang w:val="en-US" w:eastAsia="pt-BR"/>
        </w:rPr>
        <w:t>53,54</w:t>
      </w:r>
      <w:r w:rsidRPr="002675C1">
        <w:rPr>
          <w:rFonts w:ascii="Book Antiqua" w:eastAsia="Times New Roman" w:hAnsi="Book Antiqua" w:cs="Times New Roman"/>
          <w:color w:val="000000" w:themeColor="text1"/>
          <w:sz w:val="24"/>
          <w:szCs w:val="24"/>
          <w:lang w:val="en-US" w:eastAsia="pt-BR"/>
        </w:rPr>
        <w:fldChar w:fldCharType="end"/>
      </w:r>
      <w:r w:rsidR="00BB4A23" w:rsidRPr="002675C1">
        <w:rPr>
          <w:rFonts w:ascii="Book Antiqua" w:eastAsia="Times New Roman" w:hAnsi="Book Antiqua" w:cs="Times New Roman"/>
          <w:color w:val="000000" w:themeColor="text1"/>
          <w:sz w:val="24"/>
          <w:szCs w:val="24"/>
          <w:vertAlign w:val="superscript"/>
          <w:lang w:val="en-US" w:eastAsia="pt-BR"/>
        </w:rPr>
        <w:t>]</w:t>
      </w:r>
      <w:r w:rsidR="00BB4A23" w:rsidRPr="002675C1">
        <w:rPr>
          <w:rFonts w:ascii="Book Antiqua" w:eastAsia="Times New Roman" w:hAnsi="Book Antiqua" w:cs="Times New Roman"/>
          <w:color w:val="000000" w:themeColor="text1"/>
          <w:sz w:val="24"/>
          <w:szCs w:val="24"/>
          <w:lang w:val="en-US" w:eastAsia="pt-BR"/>
        </w:rPr>
        <w:t>.</w:t>
      </w:r>
      <w:r w:rsidRPr="002675C1">
        <w:rPr>
          <w:rFonts w:ascii="Book Antiqua" w:eastAsia="Times New Roman" w:hAnsi="Book Antiqua" w:cs="Times New Roman"/>
          <w:color w:val="000000" w:themeColor="text1"/>
          <w:sz w:val="24"/>
          <w:szCs w:val="24"/>
          <w:lang w:val="en-US" w:eastAsia="pt-BR"/>
        </w:rPr>
        <w:t xml:space="preserve"> Furthermore, the seeded contact lenses were easy to manipulate and its material is nonimmunogenic</w:t>
      </w:r>
      <w:r w:rsidR="00BB4A23" w:rsidRPr="002675C1">
        <w:rPr>
          <w:rFonts w:ascii="Book Antiqua" w:eastAsia="Times New Roman" w:hAnsi="Book Antiqua" w:cs="Times New Roman"/>
          <w:color w:val="000000" w:themeColor="text1"/>
          <w:sz w:val="24"/>
          <w:szCs w:val="24"/>
          <w:vertAlign w:val="superscript"/>
          <w:lang w:val="en-US" w:eastAsia="pt-BR"/>
        </w:rPr>
        <w:t>[</w:t>
      </w:r>
      <w:r w:rsidRPr="002675C1">
        <w:rPr>
          <w:rFonts w:ascii="Book Antiqua" w:eastAsia="Times New Roman" w:hAnsi="Book Antiqua" w:cs="Times New Roman"/>
          <w:color w:val="000000" w:themeColor="text1"/>
          <w:sz w:val="24"/>
          <w:szCs w:val="24"/>
          <w:lang w:val="en-US" w:eastAsia="pt-BR"/>
        </w:rPr>
        <w:fldChar w:fldCharType="begin" w:fldLock="1"/>
      </w:r>
      <w:r w:rsidR="008C4E24" w:rsidRPr="002675C1">
        <w:rPr>
          <w:rFonts w:ascii="Book Antiqua" w:eastAsia="Times New Roman" w:hAnsi="Book Antiqua" w:cs="Times New Roman"/>
          <w:color w:val="000000" w:themeColor="text1"/>
          <w:sz w:val="24"/>
          <w:szCs w:val="24"/>
          <w:lang w:val="en-US" w:eastAsia="pt-BR"/>
        </w:rPr>
        <w:instrText>ADDIN CSL_CITATION { "citationItems" : [ { "id" : "ITEM-1", "itemData" : { "DOI" : "10.1097/ICO.0000000000000002", "ISSN" : "1536-4798", "PMID" : "24162749", "abstract" : "PURPOSE: Limbal epithelial sheets are used to promote corneal surface reconstruction after the detection of limbal epithelial stem cell deficiency. The aim of this study was to evaluate a novel combination of limbal stem cells (LSCs) maintained on contact lenses (CLs) in the presence of a 3T3 feeder cell layer regarding preservation of stem cell phenotype and the potential use for future in vivo transplantation.\\n\\nMETHODS: Limbal epithelial cells were isolated from rabbit cornea and cultured with 3T3 cells on CLs. The preservation of LSC phenotype was determined using p63\u03b1 and ABCG2 immunostaining, whereas epithelial differentiation was evaluated using CK3 and CK19. The colony-forming assay was used to determine the percentage of LSCs in cultures. Finally, CLs seeded with PKH26-labeled LSCs were transferred to rabbit eyes after performing a surgical keratectomy, and the transition and phenotype of labeled cells on the corneal surface were evaluated in whole-mount corneas.\\n\\nRESULTS: Proliferation of individual limbal cells was observed on CLs with a 3T3 feeder cell layer, showing holoclone formation and retention of viable stem or progenitor cell phenotype. Finally, a higher transition of cultivated cells after a dual sequential CL transplantation to the ocular surface was observed, showing the preservation of the LSC phenotype in the corneal surface.\\n\\nCONCLUSIONS: Limbal cells cultivated on a CL carrier overlaying a 3T3 feeder layer are mitotically active and retain the LSC phenotype. This novel technique of using CLs as a carrier offers an easily manipulable and nonimmunogenic method for transferring LSCs for ocular surface reconstruction in patients with limbal epithelial stem cell deficiency.", "author" : [ { "dropping-particle" : "", "family" : "Gore", "given" : "Ariel", "non-dropping-particle" : "", "parse-names" : false, "suffix" : "" }, { "dropping-particle" : "", "family" : "Horwitz", "given" : "Vered", "non-dropping-particle" : "", "parse-names" : false, "suffix" : "" }, { "dropping-particle" : "", "family" : "Gutman", "given" : "Hila", "non-dropping-particle" : "", "parse-names" : false, "suffix" : "" }, { "dropping-particle" : "", "family" : "Tveria", "given" : "Liat", "non-dropping-particle" : "", "parse-names" : false, "suffix" : "" }, { "dropping-particle" : "", "family" : "Cohen", "given" : "Liat", "non-dropping-particle" : "", "parse-names" : false, "suffix" : "" }, { "dropping-particle" : "", "family" : "Cohen-Jacob", "given" : "Orit", "non-dropping-particle" : "", "parse-names" : false, "suffix" : "" }, { "dropping-particle" : "", "family" : "Turetz", "given" : "Joseph", "non-dropping-particle" : "", "parse-names" : false, "suffix" : "" }, { "dropping-particle" : "", "family" : "McNutt", "given" : "Patrick Michael", "non-dropping-particle" : "", "parse-names" : false, "suffix" : "" }, { "dropping-particle" : "", "family" : "Dachir", "given" : "Shlomit", "non-dropping-particle" : "", "parse-names" : false, "suffix" : "" }, { "dropping-particle" : "", "family" : "Kadar", "given" : "Tamar", "non-dropping-particle" : "", "parse-names" : false, "suffix" : "" } ], "container-title" : "Cornea", "id" : "ITEM-1", "issue" : "1", "issued" : { "date-parts" : [ [ "2014" ] ] }, "page" : "65-71", "title" : "Cultivation and characterization of limbal epithelial stem cells on contact lenses with a feeder layer: toward the treatment of limbal stem cell deficiency.", "type" : "article-journal", "volume" : "33" }, "uris" : [ "http://www.mendeley.com/documents/?uuid=344ca7ce-3bd4-45a6-9576-e43bb399fa37" ] } ], "mendeley" : { "formattedCitation" : "&lt;sup&gt;54&lt;/sup&gt;", "plainTextFormattedCitation" : "54", "previouslyFormattedCitation" : "&lt;sup&gt;54&lt;/sup&gt;" }, "properties" : { "noteIndex" : 0 }, "schema" : "https://github.com/citation-style-language/schema/raw/master/csl-citation.json" }</w:instrText>
      </w:r>
      <w:r w:rsidRPr="002675C1">
        <w:rPr>
          <w:rFonts w:ascii="Book Antiqua" w:eastAsia="Times New Roman" w:hAnsi="Book Antiqua" w:cs="Times New Roman"/>
          <w:color w:val="000000" w:themeColor="text1"/>
          <w:sz w:val="24"/>
          <w:szCs w:val="24"/>
          <w:lang w:val="en-US" w:eastAsia="pt-BR"/>
        </w:rPr>
        <w:fldChar w:fldCharType="separate"/>
      </w:r>
      <w:r w:rsidR="008C4E24" w:rsidRPr="002675C1">
        <w:rPr>
          <w:rFonts w:ascii="Book Antiqua" w:eastAsia="Times New Roman" w:hAnsi="Book Antiqua" w:cs="Times New Roman"/>
          <w:noProof/>
          <w:color w:val="000000" w:themeColor="text1"/>
          <w:sz w:val="24"/>
          <w:szCs w:val="24"/>
          <w:vertAlign w:val="superscript"/>
          <w:lang w:val="en-US" w:eastAsia="pt-BR"/>
        </w:rPr>
        <w:t>54</w:t>
      </w:r>
      <w:r w:rsidRPr="002675C1">
        <w:rPr>
          <w:rFonts w:ascii="Book Antiqua" w:eastAsia="Times New Roman" w:hAnsi="Book Antiqua" w:cs="Times New Roman"/>
          <w:color w:val="000000" w:themeColor="text1"/>
          <w:sz w:val="24"/>
          <w:szCs w:val="24"/>
          <w:lang w:val="en-US" w:eastAsia="pt-BR"/>
        </w:rPr>
        <w:fldChar w:fldCharType="end"/>
      </w:r>
      <w:r w:rsidR="00BB4A23" w:rsidRPr="002675C1">
        <w:rPr>
          <w:rFonts w:ascii="Book Antiqua" w:eastAsia="Times New Roman" w:hAnsi="Book Antiqua" w:cs="Times New Roman"/>
          <w:color w:val="000000" w:themeColor="text1"/>
          <w:sz w:val="24"/>
          <w:szCs w:val="24"/>
          <w:vertAlign w:val="superscript"/>
          <w:lang w:val="en-US" w:eastAsia="pt-BR"/>
        </w:rPr>
        <w:t>]</w:t>
      </w:r>
      <w:r w:rsidR="00BB4A23" w:rsidRPr="002675C1">
        <w:rPr>
          <w:rFonts w:ascii="Book Antiqua" w:eastAsia="Times New Roman" w:hAnsi="Book Antiqua" w:cs="Times New Roman"/>
          <w:color w:val="000000" w:themeColor="text1"/>
          <w:sz w:val="24"/>
          <w:szCs w:val="24"/>
          <w:lang w:val="en-US" w:eastAsia="pt-BR"/>
        </w:rPr>
        <w:t>.</w:t>
      </w:r>
    </w:p>
    <w:p w14:paraId="7EB39CAE" w14:textId="77777777" w:rsidR="003E2055" w:rsidRPr="002675C1" w:rsidRDefault="006B263B" w:rsidP="003E2055">
      <w:pPr>
        <w:widowControl w:val="0"/>
        <w:autoSpaceDE w:val="0"/>
        <w:autoSpaceDN w:val="0"/>
        <w:adjustRightInd w:val="0"/>
        <w:spacing w:after="0" w:line="360" w:lineRule="auto"/>
        <w:ind w:firstLineChars="200" w:firstLine="480"/>
        <w:jc w:val="both"/>
        <w:rPr>
          <w:rFonts w:ascii="Book Antiqua" w:eastAsia="宋体" w:hAnsi="Book Antiqua" w:cs="Times New Roman"/>
          <w:color w:val="000000" w:themeColor="text1"/>
          <w:sz w:val="24"/>
          <w:szCs w:val="24"/>
          <w:u w:color="24357D"/>
          <w:lang w:val="en-US" w:eastAsia="zh-CN"/>
        </w:rPr>
      </w:pPr>
      <w:r w:rsidRPr="002675C1">
        <w:rPr>
          <w:rFonts w:ascii="Book Antiqua" w:hAnsi="Book Antiqua" w:cs="Times New Roman"/>
          <w:color w:val="000000" w:themeColor="text1"/>
          <w:sz w:val="24"/>
          <w:szCs w:val="24"/>
          <w:u w:color="24357D"/>
          <w:lang w:val="en-US"/>
        </w:rPr>
        <w:t>We perform transplantation of other cell lineages onto the ocular surface for LSCD when total LSCD occurs bilaterally and therefore no autologous tissue for CLET is available. Conjunctival epithelial cells are the most akin biologically to corneal epithelial ones in the human body and our group has successfully cultivated and transplanted them for ocular surface reconstruction</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97/ICO.0b013e31825034be", "ISSN" : "1536-4798", "PMID" : "22580434", "abstract" : "PURPOSE: To report the outcomes of transplantation of autologous conjunctival epithelial cells cultivated ex vivo (EVCAU) in patients with total limbal stem cell deficiency (LSCD).\n\nMETHODS: EVCAU were cultivated on denuded human amniotic membrane and transplanted in 12 eyes of 10 patients with total LSCD. We evaluated the improvement in the defined clinical parameters of LSCD (loss of corneal epithelial transparency, superficial corneal neovascularization and epithelial irregularity/recurrent epithelial breakdown), vision acuity, impression cytology, immunocytochemical analysis (CK3/CK19), and the appearance of a regular hexagonal basal layer of cells on corneal confocal microscopy. Histologic and immunohistochemical features were studied in 3 corneal buttons of patients submitted to penetrating keratoplasty after EVCAU.\n\nRESULTS: Cultivated conjunctival epithelium formed 4 to 5 layers with the formation of basement membrane-like structures. Immunocytochemical analysis showed positivity for CK3, CK19, MUC5AC, Ki-67, P63, and ABCG2. The improvement of the clinical parameters for this treatment in our cohort was 10 of 12 (83.3%) in a mean follow-up time of 18.5 months (range, 15-26 months), and these eyes showed an improvement in impression cytology, immunocytochemistry, and in vivo confocal analysis. Corneal buttons showed a well-formed epithelium with 5 to 6 layers, with rare cells periodic acid-Schiff+, and positivity for CK3, CK19, P63, connexin 43, and MUC5AC.\n\nCONCLUSION: We demonstrated the preliminary results of transplantation of EVCAU for corneal surface reconstruction in cases with total LSCD. Future studies are needed to further assess the long-term efficacy of this procedure.", "author" : [ { "dropping-particle" : "", "family" : "Ricardo", "given" : "Jos\u00e9 Reinaldo S", "non-dropping-particle" : "", "parse-names" : false, "suffix" : "" }, { "dropping-particle" : "", "family" : "Cristovam", "given" : "Priscila C", "non-dropping-particle" : "", "parse-names" : false, "suffix" : "" }, { "dropping-particle" : "", "family" : "Filho", "given" : "Pedro a N", "non-dropping-particle" : "", "parse-names" : false, "suffix" : "" }, { "dropping-particle" : "", "family" : "Farias", "given" : "Charles C", "non-dropping-particle" : "", "parse-names" : false, "suffix" : "" }, { "dropping-particle" : "", "family" : "Araujo", "given" : "Aline L", "non-dropping-particle" : "de", "parse-names" : false, "suffix" : "" }, { "dropping-particle" : "", "family" : "Loureiro", "given" : "Renata R", "non-dropping-particle" : "", "parse-names" : false, "suffix" : "" }, { "dropping-particle" : "", "family" : "Covre", "given" : "Joyce L", "non-dropping-particle" : "", "parse-names" : false, "suffix" : "" }, { "dropping-particle" : "", "family" : "Barros", "given" : "Jeison N", "non-dropping-particle" : "de", "parse-names" : false, "suffix" : "" }, { "dropping-particle" : "", "family" : "Barreiro", "given" : "Telma P", "non-dropping-particle" : "", "parse-names" : false, "suffix" : "" }, { "dropping-particle" : "", "family" : "Santos", "given" : "Myrna S", "non-dropping-particle" : "dos", "parse-names" : false, "suffix" : "" }, { "dropping-particle" : "", "family" : "Gomes", "given" : "Jos\u00e9 a P", "non-dropping-particle" : "", "parse-names" : false, "suffix" : "" } ], "container-title" : "Cornea", "id" : "ITEM-1", "issue" : "3", "issued" : { "date-parts" : [ [ "2013", "3" ] ] }, "page" : "221-8", "title" : "Transplantation of conjunctival epithelial cells cultivated ex vivo in patients with total limbal stem cell deficiency.", "type" : "article-journal", "volume" : "32" }, "uris" : [ "http://www.mendeley.com/documents/?uuid=56dd0fca-4c18-406c-b52b-5487bdc71cd5" ] } ], "mendeley" : { "formattedCitation" : "&lt;sup&gt;55&lt;/sup&gt;", "plainTextFormattedCitation" : "55", "previouslyFormattedCitation" : "&lt;sup&gt;55&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55</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00BB4A23"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Use of non-ocular surface epithelial cells was first made with cultivated oral mucosal epithelial transplantation in rabbits</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67/iovs.02-0195", "ISSN" : "01460404", "author" : [ { "dropping-particle" : "", "family" : "Nakamura", "given" : "T.", "non-dropping-particle" : "", "parse-names" : false, "suffix" : "" } ], "container-title" : "Investigative Ophthalmology &amp; Visual Science", "id" : "ITEM-1", "issue" : "1", "issued" : { "date-parts" : [ [ "2003", "1", "1" ] ] }, "page" : "106-116", "title" : "The Successful Culture and Autologous Transplantation of Rabbit Oral Mucosal Epithelial Cells on Amniotic Membrane", "type" : "article-journal", "volume" : "44" }, "uris" : [ "http://www.mendeley.com/documents/?uuid=e77654f9-a849-438e-8cb1-de086ecc8297" ] } ], "mendeley" : { "formattedCitation" : "&lt;sup&gt;56&lt;/sup&gt;", "plainTextFormattedCitation" : "56", "previouslyFormattedCitation" : "&lt;sup&gt;56&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56</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t xml:space="preserve"> and application of this technique in humans has followed thereafter</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36/bjo.2003.038497", "ISSN" : "0007-1161", "PMID" : "15377551", "abstract" : "BACKGROUND/AIMS: To determine outcomes of transplants of cultivated autologous oral epithelial cells in patients with severe ocular surface disorders. METHODS: The eyes (n = 6) of four patients with Stevens-Johnson syndrome (three eyes) or chemical burns (three eyes) were studied. Autologous oral epithelial cells, grown for 2-3 weeks on a denuded amniotic membrane carrier in the presence of 3T3 fibroblasts, were air lifted. The resultant sheet was transplanted onto the damaged eye, and acceptance of the sheet by the corneal surface was confirmed 48 hours after surgery. The success of ocular surface reconstruction, graft survival, changes in visual acuity, and postoperative complications were assessed and the quality of the cultivated oral epithelial sheet was evaluated histologically. RESULTS: At 48 hours after transplant, the entire corneal surface of all six eyes was free of epithelial defects indicating complete survival of the transplanted oral epithelium. Visual acuity was improved in all eyes. During follow up (mean 13.8 (SD 2.9) months), the corneal surface remained stable, although all eyes manifested mild peripheral neovascularisation. CONCLUSIONS: Autologous oral epithelial cells grown on denuded amniotic membrane can be transplanted to treat severe ocular surface disorders.", "author" : [ { "dropping-particle" : "", "family" : "Nakamura", "given" : "T", "non-dropping-particle" : "", "parse-names" : false, "suffix" : "" }, { "dropping-particle" : "", "family" : "Inatomi", "given" : "T", "non-dropping-particle" : "", "parse-names" : false, "suffix" : "" }, { "dropping-particle" : "", "family" : "Sotozono", "given" : "C", "non-dropping-particle" : "", "parse-names" : false, "suffix" : "" }, { "dropping-particle" : "", "family" : "Amemiya", "given" : "T", "non-dropping-particle" : "", "parse-names" : false, "suffix" : "" }, { "dropping-particle" : "", "family" : "Kanamura", "given" : "N", "non-dropping-particle" : "", "parse-names" : false, "suffix" : "" }, { "dropping-particle" : "", "family" : "Kinoshita", "given" : "S", "non-dropping-particle" : "", "parse-names" : false, "suffix" : "" } ], "container-title" : "The British journal of ophthalmology", "id" : "ITEM-1", "issued" : { "date-parts" : [ [ "2004" ] ] }, "page" : "1280-1284", "title" : "Transplantation of cultivated autologous oral mucosal epithelial cells in patients with severe ocular surface disorders.", "type" : "article-journal", "volume" : "88" }, "uris" : [ "http://www.mendeley.com/documents/?uuid=14315793-b56d-41d4-81d4-b87a8a5eb322" ] }, { "id" : "ITEM-2", "itemData" : { "DOI" : "10.1016/j.ajo.2006.06.004", "ISBN" : "0002-9394 (Print)\\r0002-9394 (Linking)", "ISSN" : "00029394", "PMID" : "16989763", "abstract" : "Purpose: To report an assessment of the two-step surgical combination of cultivated autologous oral mucosal epithelial transplantation (COMET) and penetrating keratoplasty (PKP) used to treat patients with severe limbal deficiency disorders, and to investigate the keratin expression patterns of transplanted surviving oral mucosal epithelium. Design: Observational case series. Methods: Two patients with Stevens-Johnson syndrome and chemical eye injury were treated by COMET followed, approximately six months later, by a PKP triple procedure. In the course of a mean follow-up period of 22.5 months, their clinical outcomes and the efficacy of this two-step surgical procedure were assessed. In addition, the keratin expression in corneal buttons excised during PKP were immunohistochemically examined to characterize the oral mucosal epithelium that survived ectopically on the cornea. In vivo laser confocal microscopy was used to investigate the structure of the epithelium on the corneal grafts. Results: The ocular surfaces were successfully reconstructed with cultivated autologous oral mucosal epithelial sheets and PKP. No clinical complications, such as persistent epithelial defects, rejections, or recurrence of cicatrization, were encountered. Postoperative best-corrected visual acuity was 20/125 in one patient and 20/100 in the other. The surviving oral mucosal epithelium, distinguished by its fluorescence pattern, consisted of an irregular, nonkeratinized, stratified epithelium without goblet cells. Immunohistochemical study demonstrated that K3, but not K12, was expressed in the transplanted cultivated oral mucosal epithelium that was similar to oral mucosal tissue. In vivo, the epithelial structure and cell density in the basal cell layer of the corneal grafts were similar to normal cornea. Conclusions: This study presents a two-step surgical approach to treat severely scarred ocular surfaces by means of a combination of COMET and PKP. Clinical outcomes suggest that this treatment may be beneficial for the maintenance of the reconstructed ocular surface by providing oral mucosal epithelium around the corneal graft. ?? 2006 Elsevier Inc. All rights reserved.", "author" : [ { "dropping-particle" : "", "family" : "Inatomi", "given" : "Tsutomu", "non-dropping-particle" : "", "parse-names" : false, "suffix" : "" }, { "dropping-particle" : "", "family" : "Nakamura", "given" : "Takahiro", "non-dropping-particle" : "", "parse-names" : false, "suffix" : "" }, { "dropping-particle" : "", "family" : "Kojyo", "given" : "Mina", "non-dropping-particle" : "", "parse-names" : false, "suffix" : "" }, { "dropping-particle" : "", "family" : "Koizumi", "given" : "Noriko", "non-dropping-particle" : "", "parse-names" : false, "suffix" : "" }, { "dropping-particle" : "", "family" : "Sotozono", "given" : "Chie", "non-dropping-particle" : "", "parse-names" : false, "suffix" : "" }, { "dropping-particle" : "", "family" : "Kinoshita", "given" : "Shigeru", "non-dropping-particle" : "", "parse-names" : false, "suffix" : "" } ], "container-title" : "American Journal of Ophthalmology", "id" : "ITEM-2", "issued" : { "date-parts" : [ [ "2006" ] ] }, "title" : "Ocular Surface Reconstruction With Combination of Cultivated Autologous Oral Mucosal Epithelial Transplantation and Penetrating Keratoplasty", "type" : "article-journal", "volume" : "142" }, "uris" : [ "http://www.mendeley.com/documents/?uuid=74482bf7-0942-452a-afee-19e565f1b4a0" ] }, { "id" : "ITEM-3", "itemData" : { "DOI" : "10.1001/archopht.124.11.1543", "ISSN" : "0003-9950", "PMID" : "17102000", "abstract" : "OBJECTIVE: To evaluate the use of autologous serum (AS)-derived cultivated oral epithelial transplants for the treatment of severe ocular surface disease. METHODS: We used AS from 10 patients with severe ocular surface disease and total limbal stem cell deficiency to develop autologous cultivated oral epithelial equivalents. These were compared with epithelial equivalents derived from conventional fetal bovine serum-supplemented medium. Surgery involved removal of the corneal pannus and surrounding diseased tissue and transplantation of the AS-derived epithelial equivalents. The oral equivalents were analyzed by review of histologic and immunohistochemical findings. RESULTS: Oral epithelial sheets cultivated in AS- and fetal bovine serum-supplemented media were similar in morphology, and both formed basement membrane assembly proteins important for maintaining graft integrity. Complete corneal epithelialization was achieved within 2 to 5 days postoperatively. The ocular surface remained stable without major complications in all eyes during a mean +/- SD follow-up of 12.6 +/- 3.9 months. The visual acuity improved by more than 2 lines in 9 of 10 eyes, with transplanted oral epithelium surviving up to 19 months. CONCLUSION: The successful use of an AS-derived oral epithelial equivalent to treat severe ocular surface disease represents an important advance in the pursuit of completely autologous xenobiotic-free bioengineered ocular equivalents for clinical transplantation.", "author" : [ { "dropping-particle" : "", "family" : "Ang", "given" : "Leonard P K", "non-dropping-particle" : "", "parse-names" : false, "suffix" : "" }, { "dropping-particle" : "", "family" : "Nakamura", "given" : "Takahiro", "non-dropping-particle" : "", "parse-names" : false, "suffix" : "" }, { "dropping-particle" : "", "family" : "Inatomi", "given" : "Tsutomu", "non-dropping-particle" : "", "parse-names" : false, "suffix" : "" }, { "dropping-particle" : "", "family" : "Sotozono", "given" : "Chie", "non-dropping-particle" : "", "parse-names" : false, "suffix" : "" }, { "dropping-particle" : "", "family" : "Koizumi", "given" : "Noriko", "non-dropping-particle" : "", "parse-names" : false, "suffix" : "" }, { "dropping-particle" : "", "family" : "Yokoi", "given" : "Norihiko", "non-dropping-particle" : "", "parse-names" : false, "suffix" : "" }, { "dropping-particle" : "", "family" : "Kinoshita", "given" : "Shigeru", "non-dropping-particle" : "", "parse-names" : false, "suffix" : "" } ], "container-title" : "Archives of ophthalmology", "id" : "ITEM-3", "issued" : { "date-parts" : [ [ "2006" ] ] }, "page" : "1543-1551", "title" : "Autologous serum-derived cultivated oral epithelial transplants for severe ocular surface disease.", "type" : "article-journal", "volume" : "124" }, "uris" : [ "http://www.mendeley.com/documents/?uuid=05e2308c-f7ac-4013-8016-c624f5914d0e" ] }, { "id" : "ITEM-4", "itemData" : { "DOI" : "10.1038/eye.2009.60", "ISBN" : "1476-5454 (Electronic)\\r0950-222X (Linking)", "ISSN" : "0950-222X", "PMID" : "19373264", "abstract" : "To access the feasibility of using cultivated oral mucosal epithelial cell transplantation (COMET) for the management of severe corneal burn.", "author" : [ { "dropping-particle" : "", "family" : "Ma", "given" : "D H-K", "non-dropping-particle" : "", "parse-names" : false, "suffix" : "" }, { "dropping-particle" : "", "family" : "Kuo", "given" : "M-T", "non-dropping-particle" : "", "parse-names" : false, "suffix" : "" }, { "dropping-particle" : "", "family" : "Tsai", "given" : "Y-J", "non-dropping-particle" : "", "parse-names" : false, "suffix" : "" }, { "dropping-particle" : "", "family" : "Chen", "given" : "H-C J", "non-dropping-particle" : "", "parse-names" : false, "suffix" : "" }, { "dropping-particle" : "", "family" : "Chen", "given" : "X-L", "non-dropping-particle" : "", "parse-names" : false, "suffix" : "" }, { "dropping-particle" : "", "family" : "Wang", "given" : "S-F", "non-dropping-particle" : "", "parse-names" : false, "suffix" : "" }, { "dropping-particle" : "", "family" : "Li", "given" : "L", "non-dropping-particle" : "", "parse-names" : false, "suffix" : "" }, { "dropping-particle" : "", "family" : "Hsiao", "given" : "C-H", "non-dropping-particle" : "", "parse-names" : false, "suffix" : "" }, { "dropping-particle" : "", "family" : "Lin", "given" : "K-K", "non-dropping-particle" : "", "parse-names" : false, "suffix" : "" } ], "container-title" : "Eye (London, England)", "id" : "ITEM-4", "issued" : { "date-parts" : [ [ "2009" ] ] }, "page" : "1442-1450", "title" : "Transplantation of cultivated oral mucosal epithelial cells for severe corneal burn.", "type" : "article-journal", "volume" : "23" }, "uris" : [ "http://www.mendeley.com/documents/?uuid=ed64a6a8-dc95-4d06-a1a8-a8d1d1bf8ace" ] }, { "id" : "ITEM-5", "itemData" : { "DOI" : "10.1167/iovs.09-3377", "ISSN" : "1552-5783", "PMID" : "19458337", "abstract" : "PURPOSE: To determine the expression of differentiation and progenitor cell markers in corneal tissues that previously underwent autologous cultivated oral mucosal epithelial transplantation (COMET). METHODS: Four eyes from three alkaline-injured patients and one thermally injured patient underwent COMET to promote re-epithelialization or corneal reconstruction. Between 10 and 22 months (mean, 14.2 +/- 5.5 months [SD]) after COMET, the corneal tissues were obtained after penetrating keratoplasty (n = 1) or autologous limbal transplantation (n = 3). Immunoconfocal microscopy for keratin (K)3, -12, -4, -13, and -8; connexin (Cx)43; MUC5AC; laminin-5; pan-p63; ABCG2; and p75 was performed in those specimens as well as in the oral mucosa and cultivated oral mucosal epithelial cells (OMECs). RESULTS: All four specimens were unanimously positive for K3, -4, and -13 but negative for K8 and MUC5AC, suggesting that the keratinocytes were oral mucosa-derived. However, peripheral K12 staining was positive only in patient 2, suggesting a mixed oral and corneal epithelium in that case. Cx43 staining in the basal epithelium was negative in patients 1, 2, and 3, but was positive in patient 4. Small, compact keratinocytes in the basal epithelium preferentially expressed pan-p63, ABCG2, and p75. Although the staining of pan-p63 and ABCG2 tended to be more than one layer, signal for p75 was consistently localized only to the basal layer. CONCLUSIONS: The study demonstrated the persistence of transplanted OMECs in human corneas. In addition, small, compact cells in the basal epithelium preferentially expressed the keratinocyte stem/progenitor cell markers, which may be indicative of the engraftment of the progenitor cells after transplantation.", "author" : [ { "dropping-particle" : "", "family" : "Chen", "given" : "Hung-Chi Jesse", "non-dropping-particle" : "", "parse-names" : false, "suffix" : "" }, { "dropping-particle" : "", "family" : "Chen", "given" : "Hsiang-Ling", "non-dropping-particle" : "", "parse-names" : false, "suffix" : "" }, { "dropping-particle" : "", "family" : "Lai", "given" : "Jui-Yang", "non-dropping-particle" : "", "parse-names" : false, "suffix" : "" }, { "dropping-particle" : "", "family" : "Chen", "given" : "Chih-Chun", "non-dropping-particle" : "", "parse-names" : false, "suffix" : "" }, { "dropping-particle" : "", "family" : "Tsai", "given" : "Yueh-Ju", "non-dropping-particle" : "", "parse-names" : false, "suffix" : "" }, { "dropping-particle" : "", "family" : "Kuo", "given" : "Ming-Tse", "non-dropping-particle" : "", "parse-names" : false, "suffix" : "" }, { "dropping-particle" : "", "family" : "Chu", "given" : "Pao-Hsien", "non-dropping-particle" : "", "parse-names" : false, "suffix" : "" }, { "dropping-particle" : "", "family" : "Sun", "given" : "Chi-Chin", "non-dropping-particle" : "", "parse-names" : false, "suffix" : "" }, { "dropping-particle" : "", "family" : "Chen", "given" : "Jan-Kan", "non-dropping-particle" : "", "parse-names" : false, "suffix" : "" }, { "dropping-particle" : "", "family" : "Ma", "given" : "David Hui-Kang", "non-dropping-particle" : "", "parse-names" : false, "suffix" : "" } ], "container-title" : "Investigative ophthalmology &amp; visual science", "id" : "ITEM-5", "issued" : { "date-parts" : [ [ "2009" ] ] }, "page" : "4660-4668", "title" : "Persistence of transplanted oral mucosal epithelial cells in human cornea.", "type" : "report", "volume" : "50" }, "uris" : [ "http://www.mendeley.com/documents/?uuid=1442de84-b757-4a72-a6fe-9bae454fddad" ] }, { "id" : "ITEM-6", "itemData" : { "DOI" : "10.1136/bjo.2010.188714", "ISSN" : "0007-1161", "PMID" : "21097786", "abstract" : "To investigate the long-term outcome of autologous cultivated oral mucosal epithelial transplantation (COMET) for the treatment of the scar phase of severe ocular surface disorders. Participants This study involved 19 eyes of 17 patients who received autologous COMET for total limbal stem-cell deficiency.", "author" : [ { "dropping-particle" : "", "family" : "Nakamura", "given" : "Takahiro", "non-dropping-particle" : "", "parse-names" : false, "suffix" : "" }, { "dropping-particle" : "", "family" : "Takeda", "given" : "Kazunori", "non-dropping-particle" : "", "parse-names" : false, "suffix" : "" }, { "dropping-particle" : "", "family" : "Inatomi", "given" : "Tsutomu", "non-dropping-particle" : "", "parse-names" : false, "suffix" : "" }, { "dropping-particle" : "", "family" : "Sotozono", "given" : "Chie", "non-dropping-particle" : "", "parse-names" : false, "suffix" : "" }, { "dropping-particle" : "", "family" : "Kinoshita", "given" : "Shigeru", "non-dropping-particle" : "", "parse-names" : false, "suffix" : "" } ], "container-title" : "The British journal of ophthalmology", "id" : "ITEM-6", "issued" : { "date-parts" : [ [ "2011" ] ] }, "page" : "942-946", "title" : "Long-term results of autologous cultivated oral mucosal epithelial transplantation in the scar phase of severe ocular surface disorders.", "type" : "article-journal", "volume" : "95" }, "uris" : [ "http://www.mendeley.com/documents/?uuid=97c97809-1391-4f0f-a5f3-efa30ba64498" ] }, { "id" : "ITEM-7", "itemData" : { "DOI" : "10.1016/j.ophtha.2011.01.039", "ISSN" : "01616420", "PMID" : "21571372", "abstract" : "Purpose: To evaluate the long-term outcome of cultivated oral mucosal epithelial transplantation (COMET) in treatment of eyes with total limbal stem cell deficiency. Design: Noncomparative, retrospective, interventional case series. Participants: Forty eyes in 36 patients with total limbal stem cell deficiency (Stevens-Johnson syndrome in 12 eyes, chemical or thermal burns in 11 eyes, ocular cicatricial pemphigoid [OCP] in 9 eyes, pseudo-OCP in 7 eyes, and gelatinous drop-like dystrophy in 1 eye) were treated at the Department of Ophthalmology, Tokyo Dental College, Chiba, Japan. Intervention: Cultivated autologous oral mucosal epithelial sheets were transplanted onto the ocular surface in eyes with total limbal stem cell deficiency. Main Outcome Measures: Reconstruction of a stable ocular surface with a clear appearance and no epithelial defects, reduction in fibrovascular tissue invasion of corneal surface, a functional fornix, change in visual acuity, and postoperative complications. Results: The mean follow-up period was 25.5 months (range, 654.9 months). Kaplan-Meier analysis of a corneal surface stability revealed an early decline in transplanted oral mucosal epithelial stability over the first 6 months, remaining comparatively stable thereafter (1 year, 64.8%; 2 years, 59.0%; and 3 years, 53.1%). Postoperative persistent epithelial failure developed within the first 3 months in 9 eyes. Early epithelial failure was associated closely with preoperative corneal defects. Gradual fibrovascular tissue invasion of the corneal surface was observed in 8 eyes and was marked in cases of OCP. Survival of a functional fornix decreased progressively until approximately 6 months. Postoperative visual acuity seemed to be related to the presence of corneal opacity. Complications included stromal melting or perforation in 8 eyes, infectious keratitis in 2 eyes, glaucoma in 8 eyes, and recurrence of herpetic keratitis in 1 eye. Corneal melting or perforation and infectious keratitis were associated closely with persistent epithelial defects after COMET. Conclusions: The transplantation of cultivated oral mucosal epithelial sheets offers a viable and safe alternative in the reconstruction of a stable ocular surface. Epithelialization of the corneal surface is very important not only in obtaining a satisfactory long-term outcome, but also in achieving a lower incidence of complications. Financial Disclosure(s): The author(s) have no proprietary or commercial interest\u2026", "author" : [ { "dropping-particle" : "", "family" : "Satake", "given" : "Yoshiyuki", "non-dropping-particle" : "", "parse-names" : false, "suffix" : "" }, { "dropping-particle" : "", "family" : "Higa", "given" : "Kazunari", "non-dropping-particle" : "", "parse-names" : false, "suffix" : "" }, { "dropping-particle" : "", "family" : "Tsubota", "given" : "Kazuo", "non-dropping-particle" : "", "parse-names" : false, "suffix" : "" }, { "dropping-particle" : "", "family" : "Shimazaki", "given" : "Jun", "non-dropping-particle" : "", "parse-names" : false, "suffix" : "" } ], "container-title" : "Ophthalmology", "id" : "ITEM-7", "issued" : { "date-parts" : [ [ "2011" ] ] }, "page" : "1524-1530", "title" : "Long-term outcome of cultivated oral mucosal epithelial sheet transplantation in treatment of total limbal stem cell deficiency", "type" : "article-journal", "volume" : "118" }, "uris" : [ "http://www.mendeley.com/documents/?uuid=7dec1321-5854-4952-be88-b3811db23a2a" ] }, { "id" : "ITEM-8", "itemData" : { "DOI" : "10.1167/iovs.11-7847", "ISBN" : "1552-5783 (Electronic)\\n0146-0404 (Linking)", "ISSN" : "0146-0404", "PMID" : "22323487", "abstract" : "PURPOSE: To compare the clinical results of cultivated oral mucosal epithelial cell sheet transplantation (COMET) of substrate-free sheets with those of COMET of amniotic membrane (AM)-based sheets.\\n\\nMETHODS: Sixteen eyes receiving COMET of substrate-free sheets (substrate-free group) were studied retrospectively and compared with disease-, age-, and ocular surface status-matched eyes undergoing COMET with AM serving as the substrate (AM group). Each group consisted of six eyes with chemical injury, six with pseudo-ocular cicatricial pemphigoid, two with Stevens-Johnson syndrome, and two with ocular cicatricial pemphigoid. Graft survival rate, best-corrected visual acuity (BCVA), and neovascularization (NV) were assessed.\\n\\nRESULT: In all 32 eyes, the entire corneal surface on which the cultivated autologous oral mucosal epithelium sheet had been placed was free of epithelial defects at postoperative day 2. The success rates of COMET at 12 months after surgery were 62.5% in the substrate-free sheet group and 43.8% in the AM group. A Kaplan-Meier curve revealed that the graft survival rate in the substrate-free group was significantly superior to that in the AM group (P = 0.046). Mean postoperative BCVA improved significantly at 1, 3, and 6 months in the substrate-free sheet group, and BCVA was significantly better than that in the AM group at all time points. Postoperative NV improved significantly in the substrate-free group at all time points.\\n\\nCONCLUSIONS: A better midterm clinical outcome was achieved with COMET of a substrate-free cell sheet than with COMET of AM as a substrate for treating severe stem cell deficiency.", "author" : [ { "dropping-particle" : "", "family" : "Hirayama", "given" : "M.", "non-dropping-particle" : "", "parse-names" : false, "suffix" : "" }, { "dropping-particle" : "", "family" : "Satake", "given" : "Y.", "non-dropping-particle" : "", "parse-names" : false, "suffix" : "" }, { "dropping-particle" : "", "family" : "Higa", "given" : "K.", "non-dropping-particle" : "", "parse-names" : false, "suffix" : "" }, { "dropping-particle" : "", "family" : "Yamaguchi", "given" : "T.", "non-dropping-particle" : "", "parse-names" : false, "suffix" : "" }, { "dropping-particle" : "", "family" : "Shimazaki", "given" : "J.", "non-dropping-particle" : "", "parse-names" : false, "suffix" : "" } ], "container-title" : "Investigative Ophthalmology &amp; Visual Science", "id" : "ITEM-8", "issued" : { "date-parts" : [ [ "2012" ] ] }, "page" : "1602-1609", "title" : "Transplantation of Cultivated Oral Mucosal Epithelium Prepared in Fibrin-Coated Culture Dishes", "type" : "article", "volume" : "53" }, "uris" : [ "http://www.mendeley.com/documents/?uuid=19b9f5c5-eb56-46b3-980f-adb11162ef81" ] }, { "id" : "ITEM-9", "itemData" : { "DOI" : "10.1016/j.ophtha.2012.07.053", "ISSN" : "01616420", "PMID" : "23084239", "abstract" : "Purpose: To report the effectiveness, disease-specific outcomes, and safety of cultivated oral mucosal epithelial sheet transplantation (COMET), with the primary objective of visual improvement. Design: Noncomparative, retrospective, interventional case series. Participants: This study involved 46 eyes in 40 patients with complete limbal stem cell deficiency (LSCD) who underwent COMET for visual improvement. These LSCD disorders fell into the following 4 categories: Stevens-Johnson syndrome (SJS; 21 eyes), ocular cicatricial pemphigoid (OCP; 10 eyes), thermal or chemical injury (7 eyes), or other diseases (8 eyes). Methods: Best-corrected visual acuity (BCVA) and ocular surface grading score were examined before surgery; at the 4th, 12th, and 24th postoperative week; and at the last follow-up. Data on COMET-related adverse events and postoperative management were collected. The outcomes in each disease category were evaluated separately. Main Outcome Measures: The primary outcome was the change in median logarithm of the minimum angle of resolution (logMAR) BCVA at the 24th postoperative week. The secondary outcome was the ocular surface grading score. Results: Median logMAR BCVA at baseline was 2.40 (range, 1.10 to 3.00). In SJS, logMAR BCVA improved significantly during the 24 weeks after surgery. In contrast, the BCVA in OCP was improved significantly only at the 4th postoperative week. In 6 of the 7 thermal or chemical injury cases, logMAR BCVA improved after planned penetrating keratoplasty or deep lamellar keratoplasty. Grading scores of ocular surface abnormalities improved in all categories. Of 31 patients with vision loss (logMAR BCVA, &gt;2) at baseline, COMET produced improvement (logMAR BCVA, ???2) in 15 patients (48%). Visual improvement was maintained with long-term follow-up (median, 28.7 months). Multivariate stepwise logistic regression analysis showed that corneal neovascularization and symblepharon were correlated significantly with logMAR BCVA improvement at the 24th postoperative week (P = 0.0023 and P = 0.0173, respectively). Although postoperative persistent epithelial defects and slight to moderate corneal infection occurred in the eyes of 16 and 2 patients, respectively, all were treated successfully with no eye perforation. Conclusions: Long-term visual improvement was achievable in cases of complete LSCD. Cultivated oral mucosal epithelial sheet transplantation offered substantial visual improvement even for patients with end-sta\u2026", "author" : [ { "dropping-particle" : "", "family" : "Sotozono", "given" : "Chie", "non-dropping-particle" : "", "parse-names" : false, "suffix" : "" }, { "dropping-particle" : "", "family" : "Inatomi", "given" : "Tsutomu", "non-dropping-particle" : "", "parse-names" : false, "suffix" : "" }, { "dropping-particle" : "", "family" : "Nakamura", "given" : "Takahiro", "non-dropping-particle" : "", "parse-names" : false, "suffix" : "" }, { "dropping-particle" : "", "family" : "Koizumi", "given" : "Noriko", "non-dropping-particle" : "", "parse-names" : false, "suffix" : "" }, { "dropping-particle" : "", "family" : "Yokoi", "given" : "Norihiko", "non-dropping-particle" : "", "parse-names" : false, "suffix" : "" }, { "dropping-particle" : "", "family" : "Ueta", "given" : "Mayumi", "non-dropping-particle" : "", "parse-names" : false, "suffix" : "" }, { "dropping-particle" : "", "family" : "Matsuyama", "given" : "Kotone", "non-dropping-particle" : "", "parse-names" : false, "suffix" : "" }, { "dropping-particle" : "", "family" : "Miyakoda", "given" : "Keiko", "non-dropping-particle" : "", "parse-names" : false, "suffix" : "" }, { "dropping-particle" : "", "family" : "Kaneda", "given" : "Hideaki", "non-dropping-particle" : "", "parse-names" : false, "suffix" : "" }, { "dropping-particle" : "", "family" : "Fukushima", "given" : "Masanori", "non-dropping-particle" : "", "parse-names" : false, "suffix" : "" }, { "dropping-particle" : "", "family" : "Kinoshita", "given" : "Shigeru", "non-dropping-particle" : "", "parse-names" : false, "suffix" : "" } ], "container-title" : "Ophthalmology", "id" : "ITEM-9", "issued" : { "date-parts" : [ [ "2013" ] ] }, "page" : "193-200", "title" : "Visual improvement after cultivated oral mucosal epithelial transplantation", "type" : "article-journal", "volume" : "120" }, "uris" : [ "http://www.mendeley.com/documents/?uuid=993399dd-ae0c-4702-819c-c23c32da5e35" ] } ], "mendeley" : { "formattedCitation" : "&lt;sup&gt;57\u201365&lt;/sup&gt;", "plainTextFormattedCitation" : "57\u201365", "previouslyFormattedCitation" : "&lt;sup&gt;57\u201365&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57–65</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00BB4A23"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Both conjunctival and oral mucosal epithelial cells are not expected to differentiate into corneal epithelial cells, like stem cells would. However, most studies show adequate functionality of the grafts, giving them clinical relevance in tissue engineering.</w:t>
      </w:r>
    </w:p>
    <w:p w14:paraId="1BB8EBE2" w14:textId="4B8EBAEB" w:rsidR="006B263B" w:rsidRPr="002675C1" w:rsidRDefault="006B263B" w:rsidP="003E2055">
      <w:pPr>
        <w:widowControl w:val="0"/>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u w:color="24357D"/>
          <w:lang w:val="en-US"/>
        </w:rPr>
      </w:pPr>
      <w:r w:rsidRPr="002675C1">
        <w:rPr>
          <w:rFonts w:ascii="Book Antiqua" w:hAnsi="Book Antiqua" w:cs="Times New Roman"/>
          <w:color w:val="000000" w:themeColor="text1"/>
          <w:sz w:val="24"/>
          <w:szCs w:val="24"/>
          <w:u w:color="24357D"/>
          <w:lang w:val="en-US"/>
        </w:rPr>
        <w:t>A promising source of stem cells for ocular therapy is the human deciduous teeth. These undifferentiated cells exhibit all characteristics of pluripotent adult stem cells and continuously express markers of limbal stem cells</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11/j.1365-2184.2009.00623.x", "ISBN" : "1365-2184 (Electronic)\\r0960-7722 (Linking)", "ISSN" : "09607722", "PMID" : "19614680", "abstract" : "OBJECTIVES: Limbal stem cells (LSC) are self-renewing, highly proliferative cells in vitro, which express a set of specific markers and in vivo have the capacity to reconstruct the entire corneal epithelium in cases of ocular surface injury. Currently, LSC transplantation is a commonly used procedure in patients with either uni- or bilateral total limbal stem cells deficiency (TLSCD). Although LSC transplantation holds great promise for patients, several problems need to be overcome. In order to find an alternative source of cells that can partially substitute LSC in cornea epithelium reconstruction, we aimed at investigating whether human immature dental pulp stem cells (hIDPSC) would present similar key characteristics as LSC and whether they could be used for corneal surface reconstruction in a rabbit TLSCD model. MATERIALS: We used hIDPSC, which co-express mesenchymal and embryonic stem cell markers and present the capacity to differentiate into derivative cells of the three germinal layers. TLSCD was induced by chemical burn in one eye of rabbits. After 30 days, the opaque tissue formed was removed by superficial keratectomy. Experimental group received undifferentiated hIDPSC, while control group only received amniotic membrane (AM). Both groups were sacrificed after 3 months. RESULTS AND CONCLUSIONS: We have demonstrated, using immunohistochemistry and reverse transcription-polymerase chain reaction, that hIDPSCs express markers in common with LSC, such as ABCG2, integrin beta1, vimentin, p63, connexin 43 and cytokeratins 3/12. They were also capable of reconstructing the eye surface after induction of unilateral TLSCD in rabbits, as shown by morphological and immunohistochemical analysis using human-specific antibodies against limbal and corneal epithelium. Our data suggest that hIDPSCs share similar characteristics with LSC and might be used as a potential alternative source of cells for corneal reconstruction.", "author" : [ { "dropping-particle" : "", "family" : "Monteiro", "given" : "B. G.", "non-dropping-particle" : "", "parse-names" : false, "suffix" : "" }, { "dropping-particle" : "", "family" : "Serafim", "given" : "R. C.", "non-dropping-particle" : "", "parse-names" : false, "suffix" : "" }, { "dropping-particle" : "", "family" : "Melo", "given" : "G. B.", "non-dropping-particle" : "", "parse-names" : false, "suffix" : "" }, { "dropping-particle" : "", "family" : "Silva", "given" : "M. C P", "non-dropping-particle" : "", "parse-names" : false, "suffix" : "" }, { "dropping-particle" : "", "family" : "Lizier", "given" : "N. F.", "non-dropping-particle" : "", "parse-names" : false, "suffix" : "" }, { "dropping-particle" : "", "family" : "Maranduba", "given" : "C. M C", "non-dropping-particle" : "", "parse-names" : false, "suffix" : "" }, { "dropping-particle" : "", "family" : "Smith", "given" : "R. L.", "non-dropping-particle" : "", "parse-names" : false, "suffix" : "" }, { "dropping-particle" : "", "family" : "Kerkis", "given" : "A.", "non-dropping-particle" : "", "parse-names" : false, "suffix" : "" }, { "dropping-particle" : "", "family" : "Cerruti", "given" : "H.", "non-dropping-particle" : "", "parse-names" : false, "suffix" : "" }, { "dropping-particle" : "", "family" : "Gomes", "given" : "J. A P", "non-dropping-particle" : "", "parse-names" : false, "suffix" : "" }, { "dropping-particle" : "", "family" : "Kerkis", "given" : "I.", "non-dropping-particle" : "", "parse-names" : false, "suffix" : "" } ], "container-title" : "Cell Proliferation", "id" : "ITEM-1", "issued" : { "date-parts" : [ [ "2009" ] ] }, "page" : "587-594", "title" : "Human immature dental pulp stem cells share key characteristic features with limbal stem cells", "type" : "article-journal", "volume" : "42" }, "uris" : [ "http://www.mendeley.com/documents/?uuid=0b940ff5-50e1-4cde-9f4d-30c34e784b6e" ] } ], "mendeley" : { "formattedCitation" : "&lt;sup&gt;66&lt;/sup&gt;", "plainTextFormattedCitation" : "66", "previouslyFormattedCitation" : "&lt;sup&gt;66&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66</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00BB4A23"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Tissue-engineered sheets of dental-pulp stem cells were effective for cornea reconstruction in a rabbit model of chemical burn</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67/iovs.09-4029", "ISBN" : "1552-5783 (Electronic)\\n0146-0404 (Linking)", "ISSN" : "0146-0404", "PMID" : "19892864", "abstract" : "PURPOSE: To determine the outcome of the use of a tissue-engineered cell sheet composed of human undifferentiated immature dental pulp stem cells (hIDPSC) for ocular surface reconstruction in an animal model of total limbal stem cell deficiency (LSCD). METHODS: LSCD was induced by the application of 0.5 M NaOH to the right eye of rabbits for 25 seconds (mild chemical burn [MCB]) and for 45 seconds (severe chemical burn [SCB]). After 1 month, a superficial keratectomy was performed to remove the fibrovascular pannus that covered the animals' burned corneas. A tissue-engineered hIDPSC sheet was transplanted onto the corneal bed and then covered with deepithelialized human amniotic membrane (AM). In the respective control groups, the denuded cornea was covered with AM only. After 3 months, a detailed analysis of the rabbit eyes was performed with regard to clinical aspect, histology, electron microscopy, and immunohistochemistry. RESULTS: Corneal transparency of the rabbit eyes that underwent hIDPSC transplantation was improved throughout the follow-up, while the control corneas developed total conjunctivalization and opacification. Rabbits from the MCB group showed clearer corneas with less neovascularization. The clinical data were confirmed by histologic analysis that showed healthy uniform corneal epithelium, especially in the MCB group. The presence of hIDPSC was detected using an anti-hIDPSC antibody. The corneal tissue also showed positive immunostaining with anti-human antibodies. In the control corneas, none of these antigens were detected. CONCLUSIONS: Overall, these data showed that transplantation of a tissue-engineered hIDPSC sheet was successful for the reconstruction of corneal epithelium in an animal model of LSCD.", "author" : [ { "dropping-particle" : "", "family" : "Gomes", "given" : "Jos\u00e9 Alvaro Pereira", "non-dropping-particle" : "", "parse-names" : false, "suffix" : "" }, { "dropping-particle" : "", "family" : "Geraldes Monteiro", "given" : "B\u00e1byla", "non-dropping-particle" : "", "parse-names" : false, "suffix" : "" }, { "dropping-particle" : "", "family" : "Melo", "given" : "Gustavo Barreto", "non-dropping-particle" : "", "parse-names" : false, "suffix" : "" }, { "dropping-particle" : "", "family" : "Smith", "given" : "Ricardo Luiz", "non-dropping-particle" : "", "parse-names" : false, "suffix" : "" }, { "dropping-particle" : "", "family" : "Cavenaghi Pereira da Silva", "given" : "Marcelo", "non-dropping-particle" : "", "parse-names" : false, "suffix" : "" }, { "dropping-particle" : "", "family" : "Lizier", "given" : "Nelson Foresto", "non-dropping-particle" : "", "parse-names" : false, "suffix" : "" }, { "dropping-particle" : "", "family" : "Kerkis", "given" : "Alexandre", "non-dropping-particle" : "", "parse-names" : false, "suffix" : "" }, { "dropping-particle" : "", "family" : "Cerruti", "given" : "Humberto", "non-dropping-particle" : "", "parse-names" : false, "suffix" : "" }, { "dropping-particle" : "", "family" : "Kerkis", "given" : "Irina", "non-dropping-particle" : "", "parse-names" : false, "suffix" : "" } ], "container-title" : "Investigative ophthalmology &amp; visual science", "id" : "ITEM-1", "issued" : { "date-parts" : [ [ "2010" ] ] }, "page" : "1408-1414", "title" : "Corneal reconstruction with tissue-engineered cell sheets composed of human immature dental pulp stem cells.", "type" : "article-journal", "volume" : "51" }, "uris" : [ "http://www.mendeley.com/documents/?uuid=49e4509b-eb1e-425c-9191-6469f8b76048" ] } ], "mendeley" : { "formattedCitation" : "&lt;sup&gt;67&lt;/sup&gt;", "plainTextFormattedCitation" : "67", "previouslyFormattedCitation" : "&lt;sup&gt;67&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67</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00BB4A23" w:rsidRPr="002675C1">
        <w:rPr>
          <w:rFonts w:ascii="Book Antiqua" w:hAnsi="Book Antiqua" w:cs="Times New Roman"/>
          <w:color w:val="000000" w:themeColor="text1"/>
          <w:sz w:val="24"/>
          <w:szCs w:val="24"/>
          <w:u w:color="24357D"/>
          <w:lang w:val="en-US"/>
        </w:rPr>
        <w:t>.</w:t>
      </w:r>
      <w:r w:rsidR="009B2DC3" w:rsidRPr="002675C1">
        <w:rPr>
          <w:rFonts w:ascii="Book Antiqua" w:hAnsi="Book Antiqua" w:cs="Times New Roman"/>
          <w:color w:val="000000" w:themeColor="text1"/>
          <w:sz w:val="24"/>
          <w:szCs w:val="24"/>
          <w:u w:color="24357D"/>
          <w:lang w:val="en-US"/>
        </w:rPr>
        <w:t xml:space="preserve"> </w:t>
      </w:r>
      <w:r w:rsidRPr="002675C1">
        <w:rPr>
          <w:rFonts w:ascii="Book Antiqua" w:hAnsi="Book Antiqua" w:cs="Times New Roman"/>
          <w:color w:val="000000" w:themeColor="text1"/>
          <w:sz w:val="24"/>
          <w:szCs w:val="24"/>
          <w:u w:color="24357D"/>
          <w:lang w:val="en-US"/>
        </w:rPr>
        <w:t>Other recently proposed sources of stem cells for cornea epithelium are hair follicle</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02/stem.550", "ISBN" : "1549-4918", "ISSN" : "10665099", "PMID" : "20957740", "abstract" : "Limbal stem cell deficiency (LSCD) leads to severe ocular surface abnormalities that can result in the loss of vision. The most successful therapy currently being used is transplantation of limbal epithelial cell sheets cultivated from a limbal biopsy obtained from the patient's healthy, contralateral eye or cadaveric tissue. In this study, we investigated the therapeutic potential of murine vibrissae hair follicle bulge-derived stem cells (HFSCs) as an autologous stem cell (SC) source for ocular surface reconstruction in patients bilaterally affected by LSCD. This study is an expansion of our previously published work showing transdifferentiation of HFSCs into cells of a corneal epithelial phenotype in an in vitro system. In this study, we used a transgenic mouse model, K12(rtTA/rtTA) /tetO-cre/ROSA(mTmG) , which allows for HFSCs to change color, from red to green, once differentiation to corneal epithelial cells occurs and Krt12, the corneal epithelial-specific differentiation marker, is expressed. HFSCs were isolated from transgenic mice, amplified by clonal expansion on a 3T3 feeder layer, and transplanted on a fibrin carrier to the eye of LSCD wild-type mice (n = 31). The HFSC transplant was able to reconstruct the ocular surface in 80% of the transplanted animals; differentiating into cells with a corneal epithelial phenotype, expressing Krt12, and repopulating the corneal SC pool while suppressing vascularization and conjunctival ingrowth. These data highlight the therapeutic properties of using HFSC to treat LSCD in a mouse model while demonstrating a strong translational potential and points to the niche as a key factor for determining stem cell differentiation.", "author" : [ { "dropping-particle" : "", "family" : "Meyer-Blazejewska", "given" : "Ewa Anna", "non-dropping-particle" : "", "parse-names" : false, "suffix" : "" }, { "dropping-particle" : "", "family" : "Call", "given" : "Mindy K.", "non-dropping-particle" : "", "parse-names" : false, "suffix" : "" }, { "dropping-particle" : "", "family" : "Yamanaka", "given" : "Osamu", "non-dropping-particle" : "", "parse-names" : false, "suffix" : "" }, { "dropping-particle" : "", "family" : "Liu", "given" : "Hongshan", "non-dropping-particle" : "", "parse-names" : false, "suffix" : "" }, { "dropping-particle" : "", "family" : "Schl\u00f6tzer-Schrehardt", "given" : "Ursula", "non-dropping-particle" : "", "parse-names" : false, "suffix" : "" }, { "dropping-particle" : "", "family" : "Kruse", "given" : "Friedrich E.", "non-dropping-particle" : "", "parse-names" : false, "suffix" : "" }, { "dropping-particle" : "", "family" : "Kao", "given" : "Winston W.", "non-dropping-particle" : "", "parse-names" : false, "suffix" : "" } ], "container-title" : "Stem Cells", "id" : "ITEM-1", "issued" : { "date-parts" : [ [ "2011" ] ] }, "page" : "57-66", "title" : "From hair to cornea: Toward the therapeutic use of hair follicle-derived stem cells in the treatment of limbal stem cell deficiency", "type" : "article-journal", "volume" : "29" }, "uris" : [ "http://www.mendeley.com/documents/?uuid=6181e0a9-d0e4-417a-98a9-f0f314db8406" ] } ], "mendeley" : { "formattedCitation" : "&lt;sup&gt;68&lt;/sup&gt;", "plainTextFormattedCitation" : "68", "previouslyFormattedCitation" : "&lt;sup&gt;68&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68</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00BB4A23"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bone marrow</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ISSN" : "1090-0535", "PMID" : "19156227", "abstract" : "PURPOSE: To examine whether bone marrow mesenchymal stem cells (MSCs) could be differentiated into corneal epithelial cells in vivo and ex vivo. METHODS: In vivo, BrdU labeled rabbit MSCs (Rb-MSCs) were suspended in the fibrin gels and transplanted onto the surface of the damaged rabbit corneas. Histology and molecular phenotype were studied on postoperative day 28. In vitro, labeled Rb-MSCs were cultured for three days in two different systems: (1) Group A: Rb-MSCs were co-cultured with rabbit limbal stem cells (Rb-LSCs) by the Transwell culture system. A suspension of Rb-LSCs was added to the upper membrane surface, and the inserts were positioned in the culture wells, which were incubated with Rb-MSCs; (2) Group B: Supernatant medium that had first been used to culture Rb-LSCs and then filtered with a 0.45 mum filter was used to culture Rb-MSCs. For both groups, immunofluorescence and flow cytometric analysis were used to examine the expression of cytokeratin 3 (CK3) in differentiated Rb-MSCs. RESULTS: In vivo, the data showed that following transplantation of Rb-MSCs, the rabbit's damaged corneal surface was successfully reconstructed and that some Rb-MSCs participated in the healing of the injured corneal epithelium and expressed CK3. In vitro, the data showed that Rb-MSCs rapidly differentiated into cells with a morphological and molecular phenotype of corneal epithelial-like cells. For both groups, the differentiated Rb-MSCs were positive for corneal epithelial-specific marker CK3. In Group A, flow cytometry analysis showed that at day one, only 3.46+/-1.9% of cells expressed CK3. This increased to 7.24+/-3.80% at day two and decreased slightly (5.50+/-3.33%) at day three. The proportion of CK3 in Group B was 4.09+/-1.84% at day one, rising to 9.31+/-5.92% after 24 h, but falling (4.37+/-2.61%) at day three. The mean differences are significant between each group and the negative control, but was not significant between Group A and Group B. CONCLUSIONS: MSCs could differentiate into corneal epithelial-like cells in vivo and ex vivo.", "author" : [ { "dropping-particle" : "", "family" : "Gu", "given" : "Shaofeng", "non-dropping-particle" : "", "parse-names" : false, "suffix" : "" }, { "dropping-particle" : "", "family" : "Xing", "given" : "Chengzhong", "non-dropping-particle" : "", "parse-names" : false, "suffix" : "" }, { "dropping-particle" : "", "family" : "Han", "given" : "Jingyi", "non-dropping-particle" : "", "parse-names" : false, "suffix" : "" }, { "dropping-particle" : "", "family" : "Tso", "given" : "Mark O M", "non-dropping-particle" : "", "parse-names" : false, "suffix" : "" }, { "dropping-particle" : "", "family" : "Hong", "given" : "Jing", "non-dropping-particle" : "", "parse-names" : false, "suffix" : "" } ], "container-title" : "Molecular vision", "id" : "ITEM-1", "issued" : { "date-parts" : [ [ "2009" ] ] }, "page" : "99-107", "title" : "Differentiation of rabbit bone marrow mesenchymal stem cells into corneal epithelial cells in vivo and ex vivo.", "type" : "article-journal", "volume" : "15" }, "uris" : [ "http://www.mendeley.com/documents/?uuid=394618d8-c056-447b-8315-7dc5cd84eff2" ] }, { "id" : "ITEM-2", "itemData" : { "DOI" : "10.1002/stem.1541", "ISBN" : "6175734300", "ISSN" : "1549-4918", "PMID" : "24022965", "abstract" : "The cornea is covered by a stratified epithelium that is renewed by stem cells located in the peripheral region of the cornea known as the limbus. This stroma of the limbus contains stromal keratocytes that, when expanded in culture, are termed limbal fibroblasts (LFs). It is thought that LFs exhibit similar characteristics to bone marrow mesenchymal stem cells (BM MSCs) and help maintain the epithelial stem cell phenotype in the limbal region. In this study, we aimed at reprogramming SSEA4+ LFs and BM MSCs into corneal epithelial lineage by using a 3-dimensional culture system and embryonic stem cell medium. After enrichment, SSEA4+ cells showed a higher level of stem cell marker expression such as Sox2, Oct4, Nanog, Rex1, ABCG2, and TRA-1-60, and colony forming efficiency than did SSEA4- cells. SSEA4+, as compared to SSEA4- cells, had a greater propensity to form spheres that, in turn, were induced into ectodermal lineage and further differentiated into functional corneal epithelium. Results show that LFs were similar to BM MSCs in marker profiles, and together with the differences noted between SSEA4+ and SSEA4- cells, point to LFsd' being tissue-specific MSCs. However, LFs showed a greater potential for differentiation into corneal epithelium, indicating the potential importance of tissue-specific adult progenitors in their reprogramming capacity into cells of interest. This study opens a new avenue for investigating the molecular mechanism involved in maintaining a limbal stem cell niche and thus a potentially important clinical application to treat corneal epithelial stem cell loss. Stem Cells 2013.", "author" : [ { "dropping-particle" : "", "family" : "Katikireddy", "given" : "Kishore Reddy", "non-dropping-particle" : "", "parse-names" : false, "suffix" : "" }, { "dropping-particle" : "", "family" : "Dana", "given" : "Reza", "non-dropping-particle" : "", "parse-names" : false, "suffix" : "" }, { "dropping-particle" : "V", "family" : "Jurkunas", "given" : "Ula", "non-dropping-particle" : "", "parse-names" : false, "suffix" : "" } ], "container-title" : "Stem cells (Dayton, Ohio)", "id" : "ITEM-2", "issued" : { "date-parts" : [ [ "2013" ] ] }, "title" : "Differentiation potential of limbal fibroblasts and bone marrow mesenchymal stem cells to corneal epithelial cells.", "type" : "article-journal" }, "uris" : [ "http://www.mendeley.com/documents/?uuid=83f2bbf6-ab2d-47e5-b9e7-c06b878c5956" ] } ], "mendeley" : { "formattedCitation" : "&lt;sup&gt;69,70&lt;/sup&gt;", "plainTextFormattedCitation" : "69,70", "previouslyFormattedCitation" : "&lt;sup&gt;69,70&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69,70</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t xml:space="preserve"> and umbilical cord</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07/s12015-011-9245-7", "ISBN" : "1201501192457", "ISSN" : "15508943", "PMID" : "21431286", "abstract" : "The stem cells involved in renewal of the corneal epithelium are located in the basal region of the limbus, a narrow transition zone surrounding the cornea. In many ocular surface disorders loss of these stem cells results in partial or complete vision loss. Conventional corneal transplant in these patients is associated with dismal results. Stem cell transplantation offers new hope to such patients. The umbilical cord is emerging as an important source of stem cells that may have potential clinical applications. There are advantages to the use of umbilical cord stem cells as these cells are less immunogenic, non-tumorigenic, highly proliferative and ethically acceptable. In this study, we have confirmed the expression of several putative limbal stem cell markers such as HES1, ABCG2, BMI1, CK15 as well as cell adhesion-associated molecules INTEGRIN-\u03b16, -\u03b19, -\u03b21, COLLAGEN-IV and LAMININ in our recently characterized CLEC-muc population derived from human umbilical cord. Ex vivo expansion of these cells on a human amniotic membrane substrate formed a stratified cell sheet that similarly expresses some of these molecules as well as cornea-specific cytokeratins, CK3 and CK12. Transplantation of a bioengineered CLEC-muc sheet in limbal stem cell-deficient rabbit eyes resulted in regeneration of a smooth, clear corneal surface with phenotypic expression of the normal corneal-specific epithelial markers CK3, CK12 but not CK4 or CK1/10. Our results suggest that CLEC-muc is a novel stem cell that can be ex vivo expanded for corneal epithelial regeneration in the treatment of various eye diseases.", "author" : [ { "dropping-particle" : "", "family" : "Reza", "given" : "Hasan Mahmud", "non-dropping-particle" : "", "parse-names" : false, "suffix" : "" }, { "dropping-particle" : "", "family" : "Ng", "given" : "Boon Yee", "non-dropping-particle" : "", "parse-names" : false, "suffix" : "" }, { "dropping-particle" : "", "family" : "Gimeno", "given" : "Federico Luengo", "non-dropping-particle" : "", "parse-names" : false, "suffix" : "" }, { "dropping-particle" : "", "family" : "Phan", "given" : "Toan Thang", "non-dropping-particle" : "", "parse-names" : false, "suffix" : "" }, { "dropping-particle" : "", "family" : "Ang", "given" : "Leonard Pek Kiang", "non-dropping-particle" : "", "parse-names" : false, "suffix" : "" } ], "container-title" : "Stem Cell Reviews and Reports", "id" : "ITEM-1", "issued" : { "date-parts" : [ [ "2011" ] ] }, "page" : "935-947", "title" : "Umbilical Cord Lining Stem Cells as a Novel and Promising Source for Ocular Surface Regeneration", "type" : "article-journal", "volume" : "7" }, "uris" : [ "http://www.mendeley.com/documents/?uuid=00a93520-9d71-48ba-95b2-5dfc836e9f66" ] } ], "mendeley" : { "formattedCitation" : "&lt;sup&gt;71&lt;/sup&gt;", "plainTextFormattedCitation" : "71", "previouslyFormattedCitation" : "&lt;sup&gt;71&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71</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00BB4A23"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It has been demonstrated that adult tissue-specific stem cells have the ability to differentiate into lineages other than the tissue of origin</w:t>
      </w:r>
      <w:r w:rsidR="00BB4A23"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38/nature05812", "ISBN" : "0028-0836 (Print)\\r0028-0836 (Linking)", "ISSN" : "0028-0836", "PMID" : "12077603", "abstract" : "We report here that cells co-purifying with mesenchymal stem cells--termed here multipotent adult progenitor cells or MAPCs--differentiate, at the single cell level, not only into mesenchymal cells, but also cells with visceral mesoderm, neuroectoderm and endoderm characteristics in vitro. When injected into an early blastocyst, single MAPCs contribute to most, if not all, somatic cell types. On transplantation into a non-irradiated host, MAPCs engraft and differentiate to the haematopoietic lineage, in addition to the epithelium of liver, lung and gut. Engraftment in the haematopoietic system as well as the gastrointestinal tract is increased when MAPCs are transplanted in a minimally irradiated host. As MAPCs proliferate extensively without obvious senescence or loss of differentiation potential, they may be an ideal cell source for therapy of inherited or degenerative diseases.", "author" : [ { "dropping-particle" : "", "family" : "Jiang", "given" : "Yuehua", "non-dropping-particle" : "", "parse-names" : false, "suffix" : "" }, { "dropping-particle" : "", "family" : "Jahagirdar", "given" : "Balkrishna N", "non-dropping-particle" : "", "parse-names" : false, "suffix" : "" }, { "dropping-particle" : "", "family" : "Reinhardt", "given" : "R Lee", "non-dropping-particle" : "", "parse-names" : false, "suffix" : "" }, { "dropping-particle" : "", "family" : "Schwartz", "given" : "Robert E", "non-dropping-particle" : "", "parse-names" : false, "suffix" : "" }, { "dropping-particle" : "", "family" : "Keene", "given" : "C Dirk", "non-dropping-particle" : "", "parse-names" : false, "suffix" : "" }, { "dropping-particle" : "", "family" : "Ortiz-Gonzalez", "given" : "Xilma R", "non-dropping-particle" : "", "parse-names" : false, "suffix" : "" }, { "dropping-particle" : "", "family" : "Reyes", "given" : "Morayma", "non-dropping-particle" : "", "parse-names" : false, "suffix" : "" }, { "dropping-particle" : "", "family" : "Lenvik", "given" : "Todd", "non-dropping-particle" : "", "parse-names" : false, "suffix" : "" }, { "dropping-particle" : "", "family" : "Lund", "given" : "Troy", "non-dropping-particle" : "", "parse-names" : false, "suffix" : "" }, { "dropping-particle" : "", "family" : "Blackstad", "given" : "Mark", "non-dropping-particle" : "", "parse-names" : false, "suffix" : "" }, { "dropping-particle" : "", "family" : "Du", "given" : "Jingbo", "non-dropping-particle" : "", "parse-names" : false, "suffix" : "" }, { "dropping-particle" : "", "family" : "Aldrich", "given" : "Sara", "non-dropping-particle" : "", "parse-names" : false, "suffix" : "" }, { "dropping-particle" : "", "family" : "Lisberg", "given" : "Aaron", "non-dropping-particle" : "", "parse-names" : false, "suffix" : "" }, { "dropping-particle" : "", "family" : "Low", "given" : "Walter C", "non-dropping-particle" : "", "parse-names" : false, "suffix" : "" }, { "dropping-particle" : "", "family" : "Largaespada", "given" : "David A", "non-dropping-particle" : "", "parse-names" : false, "suffix" : "" }, { "dropping-particle" : "", "family" : "Verfaillie", "given" : "Catherine M", "non-dropping-particle" : "", "parse-names" : false, "suffix" : "" } ], "container-title" : "Nature", "id" : "ITEM-1", "issued" : { "date-parts" : [ [ "2002" ] ] }, "page" : "41-49", "title" : "Pluripotency of mesenchymal stem cells derived from adult marrow.", "type" : "article-journal", "volume" : "418" }, "uris" : [ "http://www.mendeley.com/documents/?uuid=51275c68-c032-449f-846a-6b99ff1f1d07" ] } ], "mendeley" : { "formattedCitation" : "&lt;sup&gt;72&lt;/sup&gt;", "plainTextFormattedCitation" : "72", "previouslyFormattedCitation" : "&lt;sup&gt;72&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72</w:t>
      </w:r>
      <w:r w:rsidRPr="002675C1">
        <w:rPr>
          <w:rFonts w:ascii="Book Antiqua" w:hAnsi="Book Antiqua" w:cs="Times New Roman"/>
          <w:color w:val="000000" w:themeColor="text1"/>
          <w:sz w:val="24"/>
          <w:szCs w:val="24"/>
          <w:u w:color="24357D"/>
          <w:lang w:val="en-US"/>
        </w:rPr>
        <w:fldChar w:fldCharType="end"/>
      </w:r>
      <w:r w:rsidR="00BB4A23" w:rsidRPr="002675C1">
        <w:rPr>
          <w:rFonts w:ascii="Book Antiqua" w:hAnsi="Book Antiqua" w:cs="Times New Roman"/>
          <w:color w:val="000000" w:themeColor="text1"/>
          <w:sz w:val="24"/>
          <w:szCs w:val="24"/>
          <w:u w:color="24357D"/>
          <w:vertAlign w:val="superscript"/>
          <w:lang w:val="en-US"/>
        </w:rPr>
        <w:t>]</w:t>
      </w:r>
      <w:r w:rsidR="00BB4A23" w:rsidRPr="002675C1">
        <w:rPr>
          <w:rFonts w:ascii="Book Antiqua" w:hAnsi="Book Antiqua" w:cs="Times New Roman"/>
          <w:color w:val="000000" w:themeColor="text1"/>
          <w:sz w:val="24"/>
          <w:szCs w:val="24"/>
          <w:u w:color="24357D"/>
          <w:lang w:val="en-US"/>
        </w:rPr>
        <w:t>.</w:t>
      </w:r>
    </w:p>
    <w:p w14:paraId="203DF2C1" w14:textId="77777777" w:rsidR="006B263B" w:rsidRPr="002675C1" w:rsidRDefault="006B263B" w:rsidP="003F33D8">
      <w:pPr>
        <w:widowControl w:val="0"/>
        <w:autoSpaceDE w:val="0"/>
        <w:autoSpaceDN w:val="0"/>
        <w:adjustRightInd w:val="0"/>
        <w:spacing w:after="0" w:line="360" w:lineRule="auto"/>
        <w:jc w:val="both"/>
        <w:rPr>
          <w:rFonts w:ascii="Book Antiqua" w:hAnsi="Book Antiqua" w:cs="Times New Roman"/>
          <w:color w:val="000000" w:themeColor="text1"/>
          <w:sz w:val="24"/>
          <w:szCs w:val="24"/>
          <w:u w:color="24357D"/>
          <w:lang w:val="en-US"/>
        </w:rPr>
      </w:pPr>
    </w:p>
    <w:p w14:paraId="03968BB1" w14:textId="77777777" w:rsidR="006B263B" w:rsidRPr="002675C1" w:rsidRDefault="006B263B" w:rsidP="008C4E24">
      <w:pPr>
        <w:widowControl w:val="0"/>
        <w:autoSpaceDE w:val="0"/>
        <w:autoSpaceDN w:val="0"/>
        <w:adjustRightInd w:val="0"/>
        <w:spacing w:after="0" w:line="360" w:lineRule="auto"/>
        <w:jc w:val="both"/>
        <w:outlineLvl w:val="0"/>
        <w:rPr>
          <w:rFonts w:ascii="Book Antiqua" w:hAnsi="Book Antiqua" w:cs="Times New Roman"/>
          <w:b/>
          <w:color w:val="000000" w:themeColor="text1"/>
          <w:sz w:val="24"/>
          <w:szCs w:val="24"/>
          <w:u w:color="24357D"/>
          <w:lang w:val="en-US"/>
        </w:rPr>
      </w:pPr>
      <w:r w:rsidRPr="002675C1">
        <w:rPr>
          <w:rFonts w:ascii="Book Antiqua" w:hAnsi="Book Antiqua" w:cs="Times New Roman"/>
          <w:b/>
          <w:color w:val="000000" w:themeColor="text1"/>
          <w:sz w:val="24"/>
          <w:szCs w:val="24"/>
          <w:u w:color="24357D"/>
          <w:lang w:val="en-US"/>
        </w:rPr>
        <w:t>CORNEAL STROMA</w:t>
      </w:r>
    </w:p>
    <w:p w14:paraId="46BC104D" w14:textId="77777777" w:rsidR="003E2055" w:rsidRPr="002675C1" w:rsidRDefault="006B263B" w:rsidP="003F33D8">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u w:color="24357D"/>
          <w:lang w:val="en-US" w:eastAsia="zh-CN"/>
        </w:rPr>
      </w:pPr>
      <w:r w:rsidRPr="002675C1">
        <w:rPr>
          <w:rFonts w:ascii="Book Antiqua" w:hAnsi="Book Antiqua" w:cs="Times New Roman"/>
          <w:color w:val="000000" w:themeColor="text1"/>
          <w:sz w:val="24"/>
          <w:szCs w:val="24"/>
          <w:u w:color="24357D"/>
          <w:lang w:val="en-US"/>
        </w:rPr>
        <w:t>One of the most challenging steps in engineering human corneal tissue is to produce the corneal stroma, given the difficulty in reproducing its highly ordered hierarchical ultrastructure, which relates to its exceptional biomechanical properties and optical transparency</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16/j.exer.2014.01.005", "ISSN" : "1096-0007", "PMID" : "24440595", "abstract" : "Recapitulation of human corneal stromal tissue is believed to be among the most challenging steps in engineering human corneal tissue because of the difficulty in reproducing its highly-ordered hierarchical ultrastructure, which imparts its robust biomechanical properties and optical transparency. In this study, we compared the feasibility of utilizing human corneal stromal stem cells (hCSSCs) and human corneal fibroblasts (hCFs) in the generation of human corneal stromal tissue on a highly-aligned fibrous substrate made from poly(ester urethane) urea. In the serum-free keratocyte differentiation medium supplemented with FGF-2 (10\u00a0ng/mL) and TGF-\u03b23 (0.1\u00a0ng/mL), hCSSCs successfully differentiated into keratocytes and secreted multilayered lamellae with orthogonally-oriented collagen fibrils, in a pattern mimicking human corneal stromal tissue. The constructs were 60-70\u00a0\u03bcm thick and abundant in cornea-specific extracellular matrix (ECM) components, including keratan sulfate, lumican, and keratocan. Under the identical conditions, hCFs tended to differentiate into myofibroblasts and deposited a less-organized collagen-fibrillar construct in a pattern with similarities to corneal scar tissue due to a lack of cornea-specific ECM components. These observations demonstrated that hCSSCs showed a much greater potential, under proper substrate and growth factor guidance, to facilitate the generation of a biological human cornea equivalent. Unlike hCSSCs, hCFs were less responsive to these environmental cues and under identical culture conditions generated an ECM that poorly mimicked the native, functional tissue structure and composition.", "author" : [ { "dropping-particle" : "", "family" : "Wu", "given" : "Jian", "non-dropping-particle" : "", "parse-names" : false, "suffix" : "" }, { "dropping-particle" : "", "family" : "Du", "given" : "Yiqin", "non-dropping-particle" : "", "parse-names" : false, "suffix" : "" }, { "dropping-particle" : "", "family" : "Mann", "given" : "Mary M", "non-dropping-particle" : "", "parse-names" : false, "suffix" : "" }, { "dropping-particle" : "", "family" : "Funderburgh", "given" : "James L", "non-dropping-particle" : "", "parse-names" : false, "suffix" : "" }, { "dropping-particle" : "", "family" : "Wagner", "given" : "William R", "non-dropping-particle" : "", "parse-names" : false, "suffix" : "" } ], "container-title" : "Experimental eye research", "id" : "ITEM-1", "issued" : { "date-parts" : [ [ "2014", "3" ] ] }, "page" : "71-81", "publisher" : "Elsevier Ltd", "title" : "Corneal stromal stem cells versus corneal fibroblasts in generating structurally appropriate corneal stromal tissue.", "type" : "article-journal", "volume" : "120" }, "uris" : [ "http://www.mendeley.com/documents/?uuid=628b6235-8468-412b-a173-79495baa2d62" ] } ], "mendeley" : { "formattedCitation" : "&lt;sup&gt;73&lt;/sup&gt;", "plainTextFormattedCitation" : "73", "previouslyFormattedCitation" : "&lt;sup&gt;73&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73</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Keratocytes are native resident cells of the corneal stroma and are responsible for </w:t>
      </w:r>
      <w:r w:rsidRPr="002675C1">
        <w:rPr>
          <w:rFonts w:ascii="Book Antiqua" w:hAnsi="Book Antiqua" w:cs="Times New Roman"/>
          <w:color w:val="000000" w:themeColor="text1"/>
          <w:sz w:val="24"/>
          <w:szCs w:val="24"/>
          <w:lang w:val="en-US"/>
        </w:rPr>
        <w:t>maintaining the extracellular matrix (ECM)</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016/j.jcrs.2010.12.037", "ISSN" : "1873-4502", "PMID" : "21333881", "abstract" : "The importance of the cornea to the ocular structure and visual system is often overlooked because of the cornea's unassuming transparent nature. The cornea lacks the neurobiological sophistication of the retina and the dynamic movement of the lens; yet, without its clarity, the eye would not be able to perform its necessary functions. The complexity of structure and function necessary to maintain such elegant simplicity is the wonder that draws us to one of the most important components of our visual system.", "author" : [ { "dropping-particle" : "", "family" : "DelMonte", "given" : "Derek W", "non-dropping-particle" : "", "parse-names" : false, "suffix" : "" }, { "dropping-particle" : "", "family" : "Kim", "given" : "Terry", "non-dropping-particle" : "", "parse-names" : false, "suffix" : "" } ], "container-title" : "Journal of cataract and refractive surgery", "id" : "ITEM-1", "issue" : "3", "issued" : { "date-parts" : [ [ "2011", "3" ] ] }, "page" : "588-98", "publisher" : "ASCRS and ESCRS", "title" : "Anatomy and physiology of the cornea.", "type" : "article-journal", "volume" : "37" }, "uris" : [ "http://www.mendeley.com/documents/?uuid=c42cb744-910f-48f0-8523-8e2226037036" ] } ], "mendeley" : { "formattedCitation" : "&lt;sup&gt;1&lt;/sup&gt;", "plainTextFormattedCitation" : "1", "previouslyFormattedCitation" : "&lt;sup&gt;1&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u w:color="24357D"/>
          <w:lang w:val="en-US"/>
        </w:rPr>
        <w:t xml:space="preserve"> The bulk of the stroma comprises approximately 200 orthogonally oriented lamellae, and each of them is made up of long uniform collagen fibrils lying parallel one to another with regular inter-fibril spacing</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author" : [ { "dropping-particle" : "", "family" : "Maurice", "given" : "D. M.", "non-dropping-particle" : "", "parse-names" : false, "suffix" : "" } ], "container-title" : "The Journal of Physiology", "id" : "ITEM-1", "issued" : { "date-parts" : [ [ "1957" ] ] }, "page" : "263-86", "title" : "The structure and transparency of the cornea", "type" : "article-journal", "volume" : "136" }, "uris" : [ "http://www.mendeley.com/documents/?uuid=25ef6bf4-7540-47e7-b1b8-1702689de0e1" ] }, { "id" : "ITEM-2", "itemData" : { "DOI" : "10.1038/eye.1997.127", "ISBN" : "0950-222X (Print)\\r0950-222X (Linking)", "ISSN" : "0950-222X", "PMID" : "9425408", "abstract" : "An understanding of the physical basis of corneal transparency has been a subject of interest amongst physicists, basic scientists and ophthalmologists. Impairment of corneal clarity is a significant cause of visual morbidity worldwide. Several highly mathematical treatises have been presented in support of different theories of corneal transparency in the normal cornea relating structure to function, particularly in the years since the advent of the electron microscope, which has brought about a much greater understanding of corneal ultrastructure. This review presents the concepts that underpin the theories of corneal transparency.", "author" : [ { "dropping-particle" : "", "family" : "Freegard", "given" : "T J", "non-dropping-particle" : "", "parse-names" : false, "suffix" : "" } ], "container-title" : "Eye (London, England)", "id" : "ITEM-2", "issued" : { "date-parts" : [ [ "1997" ] ] }, "page" : "465-471", "title" : "The physical basis of transparency of the normal cornea.", "type" : "article-journal", "volume" : "11 ( Pt 4)" }, "uris" : [ "http://www.mendeley.com/documents/?uuid=9b5b3ad5-bf3e-4245-8023-06bf2f4d6d8a" ] } ], "mendeley" : { "formattedCitation" : "&lt;sup&gt;74,75&lt;/sup&gt;", "plainTextFormattedCitation" : "74,75", "previouslyFormattedCitation" : "&lt;sup&gt;74,75&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74,75</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Under </w:t>
      </w:r>
      <w:r w:rsidRPr="002675C1">
        <w:rPr>
          <w:rFonts w:ascii="Book Antiqua" w:hAnsi="Book Antiqua" w:cs="Times New Roman"/>
          <w:i/>
          <w:color w:val="000000" w:themeColor="text1"/>
          <w:sz w:val="24"/>
          <w:szCs w:val="24"/>
          <w:u w:color="24357D"/>
          <w:lang w:val="en-US"/>
        </w:rPr>
        <w:t>in vitro</w:t>
      </w:r>
      <w:r w:rsidRPr="002675C1">
        <w:rPr>
          <w:rFonts w:ascii="Book Antiqua" w:hAnsi="Book Antiqua" w:cs="Times New Roman"/>
          <w:color w:val="000000" w:themeColor="text1"/>
          <w:sz w:val="24"/>
          <w:szCs w:val="24"/>
          <w:u w:color="24357D"/>
          <w:lang w:val="en-US"/>
        </w:rPr>
        <w:t xml:space="preserve"> expansion in serum containing media, keratocytes lose their phenotype and soon become fibroblastic. Unlike keratocytes, fibroblasts secrete a disorganized ECM typically found in opaque corneal scars</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74/jbc.M303292200", "ISBN" : "0021-9258 (Print)\\r0021-9258 (Linking)", "ISSN" : "0021-9258", "PMID" : "12933807", "abstract" : "In pathological corneas, accumulation of fibrotic extracellular matrix is characterized by proteoglycans with altered glycosaminoglycans that contribute to the reduced transparency of scarred tissue. During wound healing, keratocytes in the corneal stroma transdifferentiate into fibroblasts and myofibroblasts. In this study, molecular markers were developed to identify keratocyte, fibroblast, and myofibroblast phenotypes in primary cultures of corneal stromal cells and the structure of glycosaminoglycans secreted by these cells was characterized. Quiescent primary keratocytes expressed abundant protein and mRNA for keratocan and aldehyde dehydrogenase class 3 and secreted proteoglycans containing macromolecular keratan sulfate. Expression of these marker compounds was reduced in fibroblasts and also in transforming growth factor-beta-induced myofibroblasts, which expressed high levels of alpha-smooth muscle actin, biglycan, and the extra domain A (EDA or EIIIA) form of cellular fibronectin. Collagen types I and III mRNAs were elevated in both fibroblasts and in myofibroblasts. Expression of these molecular markers clearly distinguishes the phenotypic states of stromal cells in vitro. Glycosaminoglycans secreted by fibroblasts and myofibroblasts were qualitatively similar to and differed from those of keratocytes. Chondroitin/dermatan sulfate abundance, chain length, and sulfation were increased as keratocytes became fibroblasts and myofibroblasts. Fluorophore-assisted carbohydrate electrophoresis analysis demonstrated increased N-acetylgalactosamine sulfation at both 4- and 6-carbons. Hyaluronan, absent in keratocytes, was secreted by fibroblasts and myofibroblasts. Keratan sulfate biosynthesis, chain length, and sulfation were significantly reduced in both fibroblasts and myofibroblasts. The qualitatively similar expression of glycosaminoglycans shared by fibroblasts and myofibroblasts suggests a role for fibroblasts in deposition of non-transparent fibrotic tissue in pathological corneas.", "author" : [ { "dropping-particle" : "", "family" : "Funderburgh", "given" : "James L", "non-dropping-particle" : "", "parse-names" : false, "suffix" : "" }, { "dropping-particle" : "", "family" : "Mann", "given" : "Mary M", "non-dropping-particle" : "", "parse-names" : false, "suffix" : "" }, { "dropping-particle" : "", "family" : "Funderburgh", "given" : "Martha L", "non-dropping-particle" : "", "parse-names" : false, "suffix" : "" } ], "container-title" : "The Journal of biological chemistry", "id" : "ITEM-1", "issued" : { "date-parts" : [ [ "2003" ] ] }, "page" : "45629-45637", "title" : "Keratocyte phenotype mediates proteoglycan structure: a role for fibroblasts in corneal fibrosis.", "type" : "article-journal", "volume" : "278" }, "uris" : [ "http://www.mendeley.com/documents/?uuid=a939c525-3714-4a8a-92e2-f7517e4335c4" ] }, { "id" : "ITEM-2", "itemData" : { "DOI" : "10.1074/jbc.275.18.13918", "ISSN" : "00219258", "PMID" : "10788517", "abstract" : "Keratocytes of the corneal stroma produce a specialized extracellular matrix responsible for corneal transparency. Corneal keratan sulfate proteoglycans (KSPG) are unique products of keratocytes that are down-regulated in corneal wounds and in vitro. This study used cultures of primary bovine keratocytes to define factors affecting KSPG expression in vitro. KSPG metabolically labeled with [(35)S]sulfate decreased during the initial 2-4 days of culture in quiescent cultures with low serum concentrations (0.1%). Addition of fetal bovine serum, fibroblast growth factor-2 (FGF-2), transforming growth factor beta, or platelet derived growth factor all stimulated cell division, but only FGF-2 stimulated KSPG secretion. Combined with serum, FGF-2 also prevented serum-induced KSPG down-regulation. KSPG secretion was lost during serial subculture with or without FGF-2. Expression of KSPG core proteins (lumican, mimecan, and keratocan) was stimulated by FGF-2, and steady state mRNA pools for these proteins, particularly keratocan, were significantly increased by FGF-2 treatment. KSPG expression therefore is supported by exogenous FGF-2 and eliminated by subculture of the cells in presence of serum. FGF-2 stimulates KSPG core protein expression primarily through an increase in mRNA pools.", "author" : [ { "dropping-particle" : "", "family" : "Long", "given" : "C J", "non-dropping-particle" : "", "parse-names" : false, "suffix" : "" }, { "dropping-particle" : "", "family" : "Roth", "given" : "M R", "non-dropping-particle" : "", "parse-names" : false, "suffix" : "" }, { "dropping-particle" : "", "family" : "Tasheva", "given" : "E S", "non-dropping-particle" : "", "parse-names" : false, "suffix" : "" }, { "dropping-particle" : "", "family" : "Funderburgh", "given" : "M", "non-dropping-particle" : "", "parse-names" : false, "suffix" : "" }, { "dropping-particle" : "", "family" : "Smit", "given" : "R", "non-dropping-particle" : "", "parse-names" : false, "suffix" : "" }, { "dropping-particle" : "", "family" : "Conrad", "given" : "G W", "non-dropping-particle" : "", "parse-names" : false, "suffix" : "" }, { "dropping-particle" : "", "family" : "Funderburgh", "given" : "J L", "non-dropping-particle" : "", "parse-names" : false, "suffix" : "" } ], "container-title" : "The Journal of biological chemistry", "id" : "ITEM-2", "issued" : { "date-parts" : [ [ "2000" ] ] }, "page" : "13918-13923", "title" : "Fibroblast growth factor-2 promotes keratan sulfate proteoglycan expression by keratocytes in vitro.", "type" : "article-journal", "volume" : "275" }, "uris" : [ "http://www.mendeley.com/documents/?uuid=203038dc-4983-45b4-84e0-f01a57558990" ] }, { "id" : "ITEM-3", "itemData" : { "ISSN" : "0146-0404", "PMID" : "10393032", "abstract" : "PURPOSE: To determine the effect of serum on morphology, growth, and proteoglycan synthesis by primary cultures of collagenase-isolated bovine keratocytes. METHODS: Keratocytes were isolated from bovine corneas using sequential collagenase digestion and cultured in Dulbecco's modified Eagle's medium (DMEM), with and without fetal bovine serum (FBS). Proteoglycans synthesized by the cells in culture and by keratocytes in intact cornea culture were metabolically radiolabeled with 35SO4. The proteoglycans were characterized by their sensitivity to keratanase, chondroitinase ABC, and heparatinase and by their size on Superose 6 HR. Cell number was determined by measuring DNA content of the culture dishes. RESULTS: Keratocytes cultured in 10% FBS proliferated, appeared fibroblastic, and synthesized only 9% of the total glycosaminoglycan as keratan sulfate (KS), whereas cells in serum-free media were quiescent, appeared dendritic, and synthesized 47% KS, a value similar to the 45% KS for corneas radiolabeled overnight in organ culture. This increased proportion of KS synthesis in serum-free media was caused by a moderate increase in KS synthesis combined with a substantial decrease in chondroitin sulfate (CS) synthesis. Fractionation on Superose 6 High Resolution showed the size and relative amounts of the CS- and KS-containing proteoglycans synthesized by keratocytes in serum-free media also more closely resembled that of keratocytes in corneas in organ culture than keratocytes in media containing serum. CONCLUSIONS: A comparison of proteoglycan synthesis and cell morphology between keratocytes in corneas in organ culture and in cell culture indicates that keratocytes maintain a more native biosynthetic phenotype and appearance when cultured in serum-free media. These results also suggest that culturing in the presence of serum fundamentally alters the keratocyte phenotype to an activated cell, mimicking certain changes observed during wound healing.", "author" : [ { "dropping-particle" : "", "family" : "Beales", "given" : "M P", "non-dropping-particle" : "", "parse-names" : false, "suffix" : "" }, { "dropping-particle" : "", "family" : "Funderburgh", "given" : "J L", "non-dropping-particle" : "", "parse-names" : false, "suffix" : "" }, { "dropping-particle" : "V", "family" : "Jester", "given" : "J", "non-dropping-particle" : "", "parse-names" : false, "suffix" : "" }, { "dropping-particle" : "", "family" : "Hassell", "given" : "J R", "non-dropping-particle" : "", "parse-names" : false, "suffix" : "" } ], "container-title" : "Investigative ophthalmology &amp; visual science", "id" : "ITEM-3", "issued" : { "date-parts" : [ [ "1999" ] ] }, "page" : "1658-1663", "title" : "Proteoglycan synthesis by bovine keratocytes and corneal fibroblasts: maintenance of the keratocyte phenotype in culture.", "type" : "article-journal", "volume" : "40" }, "uris" : [ "http://www.mendeley.com/documents/?uuid=c776b725-e2de-4c55-956c-066b02d0fe21" ] } ], "mendeley" : { "formattedCitation" : "&lt;sup&gt;76\u201378&lt;/sup&gt;", "plainTextFormattedCitation" : "76\u201378", "previouslyFormattedCitation" : "&lt;sup&gt;76\u201378&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76–78</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Even in serum-free conditions, primary keratocytes maintain an </w:t>
      </w:r>
      <w:r w:rsidRPr="002675C1">
        <w:rPr>
          <w:rFonts w:ascii="Book Antiqua" w:hAnsi="Book Antiqua" w:cs="Times New Roman"/>
          <w:i/>
          <w:color w:val="000000" w:themeColor="text1"/>
          <w:sz w:val="24"/>
          <w:szCs w:val="24"/>
          <w:u w:color="24357D"/>
          <w:lang w:val="en-US"/>
        </w:rPr>
        <w:t>in vivo</w:t>
      </w:r>
      <w:r w:rsidRPr="002675C1">
        <w:rPr>
          <w:rFonts w:ascii="Book Antiqua" w:hAnsi="Book Antiqua" w:cs="Times New Roman"/>
          <w:color w:val="000000" w:themeColor="text1"/>
          <w:sz w:val="24"/>
          <w:szCs w:val="24"/>
          <w:u w:color="24357D"/>
          <w:lang w:val="en-US"/>
        </w:rPr>
        <w:t xml:space="preserve"> phenotype through some population doublings, but lose their morphology, gene expression, and the ability to organize a cornea-like ECM after greater expansion</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371/journal.pone.0086260", "ISSN" : "1932-6203", "PMID" : "24465995", "abstract" : "Human corneal fibroblasts (HCF) and corneal stromal stem cells (CSSC) each secrete and organize a thick stroma-like extracellular matrix in response to different substrata, but neither cell type organizes matrix on tissue-culture polystyrene. This study compared cell differentiation and extracellular matrix secreted by these two cell types when they were cultured on identical substrata, polycarbonate Transwell filters. After 4 weeks in culture, both cell types upregulated expression of genes marking differentiated keratocytes (KERA, CHST6, AQP1, B3GNT7). Absolute expression levels of these genes and secretion of keratan sulfate proteoglycans were significantly greater in CSSC than HCF. Both cultures produced extensive extracellular matrix of aligned collagen fibrils types I and V, exhibiting cornea-like lamellar structure. Unlike HCF, CSSC produced little matrix in the presence of serum. Construct thickness and collagen organization was enhanced by TGF-\u00df3. Scanning electron microscopic examination of the polycarbonate membrane revealed shallow parallel grooves with spacing of 200-300 nm, similar to the topography of aligned nanofiber substratum which we previously showed to induce matrix organization by CSSC. These results demonstrate that both corneal fibroblasts and stromal stem cells respond to a specific pattern of topographical cues by secreting highly organized extracellular matrix typical of corneal stroma. The data also suggest that the potential for matrix secretion and organization may not be directly related to the expression of molecular markers used to identify differentiated keratocytes.", "author" : [ { "dropping-particle" : "", "family" : "Karamichos", "given" : "Dimitrios", "non-dropping-particle" : "", "parse-names" : false, "suffix" : "" }, { "dropping-particle" : "", "family" : "Funderburgh", "given" : "Martha L", "non-dropping-particle" : "", "parse-names" : false, "suffix" : "" }, { "dropping-particle" : "", "family" : "Hutcheon", "given" : "Audrey E K", "non-dropping-particle" : "", "parse-names" : false, "suffix" : "" }, { "dropping-particle" : "", "family" : "Zieske", "given" : "James D", "non-dropping-particle" : "", "parse-names" : false, "suffix" : "" }, { "dropping-particle" : "", "family" : "Du", "given" : "Yiqin", "non-dropping-particle" : "", "parse-names" : false, "suffix" : "" }, { "dropping-particle" : "", "family" : "Wu", "given" : "Jian", "non-dropping-particle" : "", "parse-names" : false, "suffix" : "" }, { "dropping-particle" : "", "family" : "Funderburgh", "given" : "James L", "non-dropping-particle" : "", "parse-names" : false, "suffix" : "" } ], "container-title" : "PloS one", "id" : "ITEM-1", "issue" : "1", "issued" : { "date-parts" : [ [ "2014", "1" ] ] }, "page" : "e86260", "title" : "A role for topographic cues in the organization of collagenous matrix by corneal fibroblasts and stem cells.", "type" : "article-journal", "volume" : "9" }, "uris" : [ "http://www.mendeley.com/documents/?uuid=2bf52fa2-dd01-4a50-a964-eef8b72d0105" ] } ], "mendeley" : { "formattedCitation" : "&lt;sup&gt;79&lt;/sup&gt;", "plainTextFormattedCitation" : "79", "previouslyFormattedCitation" : "&lt;sup&gt;79&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79</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A more recent study, however, demonstrated that corneal fibroblasts respond to a specific pattern of topographical cues from the substratum and regain differentiation potential, thus being able to secrete highly organized ECM typical of corneal stroma</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371/journal.pone.0086260", "ISSN" : "1932-6203", "PMID" : "24465995", "abstract" : "Human corneal fibroblasts (HCF) and corneal stromal stem cells (CSSC) each secrete and organize a thick stroma-like extracellular matrix in response to different substrata, but neither cell type organizes matrix on tissue-culture polystyrene. This study compared cell differentiation and extracellular matrix secreted by these two cell types when they were cultured on identical substrata, polycarbonate Transwell filters. After 4 weeks in culture, both cell types upregulated expression of genes marking differentiated keratocytes (KERA, CHST6, AQP1, B3GNT7). Absolute expression levels of these genes and secretion of keratan sulfate proteoglycans were significantly greater in CSSC than HCF. Both cultures produced extensive extracellular matrix of aligned collagen fibrils types I and V, exhibiting cornea-like lamellar structure. Unlike HCF, CSSC produced little matrix in the presence of serum. Construct thickness and collagen organization was enhanced by TGF-\u00df3. Scanning electron microscopic examination of the polycarbonate membrane revealed shallow parallel grooves with spacing of 200-300 nm, similar to the topography of aligned nanofiber substratum which we previously showed to induce matrix organization by CSSC. These results demonstrate that both corneal fibroblasts and stromal stem cells respond to a specific pattern of topographical cues by secreting highly organized extracellular matrix typical of corneal stroma. The data also suggest that the potential for matrix secretion and organization may not be directly related to the expression of molecular markers used to identify differentiated keratocytes.", "author" : [ { "dropping-particle" : "", "family" : "Karamichos", "given" : "Dimitrios", "non-dropping-particle" : "", "parse-names" : false, "suffix" : "" }, { "dropping-particle" : "", "family" : "Funderburgh", "given" : "Martha L", "non-dropping-particle" : "", "parse-names" : false, "suffix" : "" }, { "dropping-particle" : "", "family" : "Hutcheon", "given" : "Audrey E K", "non-dropping-particle" : "", "parse-names" : false, "suffix" : "" }, { "dropping-particle" : "", "family" : "Zieske", "given" : "James D", "non-dropping-particle" : "", "parse-names" : false, "suffix" : "" }, { "dropping-particle" : "", "family" : "Du", "given" : "Yiqin", "non-dropping-particle" : "", "parse-names" : false, "suffix" : "" }, { "dropping-particle" : "", "family" : "Wu", "given" : "Jian", "non-dropping-particle" : "", "parse-names" : false, "suffix" : "" }, { "dropping-particle" : "", "family" : "Funderburgh", "given" : "James L", "non-dropping-particle" : "", "parse-names" : false, "suffix" : "" } ], "container-title" : "PloS one", "id" : "ITEM-1", "issue" : "1", "issued" : { "date-parts" : [ [ "2014", "1" ] ] }, "page" : "e86260", "title" : "A role for topographic cues in the organization of collagenous matrix by corneal fibroblasts and stem cells.", "type" : "article-journal", "volume" : "9" }, "uris" : [ "http://www.mendeley.com/documents/?uuid=2bf52fa2-dd01-4a50-a964-eef8b72d0105" ] } ], "mendeley" : { "formattedCitation" : "&lt;sup&gt;79&lt;/sup&gt;", "plainTextFormattedCitation" : "79", "previouslyFormattedCitation" : "&lt;sup&gt;79&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79</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p>
    <w:p w14:paraId="74F7A45E" w14:textId="37CA2B1F" w:rsidR="006B263B" w:rsidRPr="002675C1" w:rsidRDefault="006B263B" w:rsidP="003E2055">
      <w:pPr>
        <w:widowControl w:val="0"/>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u w:color="24357D"/>
          <w:lang w:val="en-US"/>
        </w:rPr>
      </w:pPr>
      <w:r w:rsidRPr="002675C1">
        <w:rPr>
          <w:rFonts w:ascii="Book Antiqua" w:hAnsi="Book Antiqua" w:cs="Times New Roman"/>
          <w:color w:val="000000" w:themeColor="text1"/>
          <w:sz w:val="24"/>
          <w:szCs w:val="24"/>
          <w:u w:color="24357D"/>
          <w:lang w:val="en-US"/>
        </w:rPr>
        <w:t xml:space="preserve">Recently, Du and coworkers identified the first human cells with keratocyte progenitor </w:t>
      </w:r>
      <w:r w:rsidR="00A536F9" w:rsidRPr="002675C1">
        <w:rPr>
          <w:rFonts w:ascii="Book Antiqua" w:hAnsi="Book Antiqua" w:cs="Times New Roman"/>
          <w:color w:val="000000" w:themeColor="text1"/>
          <w:sz w:val="24"/>
          <w:szCs w:val="24"/>
          <w:u w:color="24357D"/>
          <w:lang w:val="en-US"/>
        </w:rPr>
        <w:t>potential in the corneal stroma</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author" : [ { "dropping-particle" : "", "family" : "Du", "given" : "Y.", "non-dropping-particle" : "", "parse-names" : false, "suffix" : "" }, { "dropping-particle" : "", "family" : "Funderburgh", "given" : "M. L.", "non-dropping-particle" : "", "parse-names" : false, "suffix" : "" }, { "dropping-particle" : "", "family" : "Mann", "given" : "M. M.", "non-dropping-particle" : "", "parse-names" : false, "suffix" : "" }, { "dropping-particle" : "", "family" : "SundarRaj", "given" : "N.", "non-dropping-particle" : "", "parse-names" : false, "suffix" : "" }, { "dropping-particle" : "", "family" : "Funderburgh", "given" : "J L", "non-dropping-particle" : "", "parse-names" : false, "suffix" : "" } ], "container-title" : "Stem Cells", "id" : "ITEM-1", "issue" : "9", "issued" : { "date-parts" : [ [ "2005" ] ] }, "page" : "1266-75", "title" : "Multipotent stem cells in human corneal stroma", "type" : "article-journal", "volume" : "23" }, "uris" : [ "http://www.mendeley.com/documents/?uuid=bd0c6b0f-7ba9-4750-88bc-dba9f3c3177f" ] } ], "mendeley" : { "formattedCitation" : "&lt;sup&gt;80&lt;/sup&gt;", "plainTextFormattedCitation" : "80", "previouslyFormattedCitation" : "&lt;sup&gt;80&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80</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This small population of cells exhibited properties of stem cells, such as clonal growth </w:t>
      </w:r>
      <w:r w:rsidRPr="002675C1">
        <w:rPr>
          <w:rFonts w:ascii="Book Antiqua" w:hAnsi="Book Antiqua" w:cs="Times New Roman"/>
          <w:i/>
          <w:color w:val="000000" w:themeColor="text1"/>
          <w:sz w:val="24"/>
          <w:szCs w:val="24"/>
          <w:u w:color="24357D"/>
          <w:lang w:val="en-US"/>
        </w:rPr>
        <w:t>in vitro</w:t>
      </w:r>
      <w:r w:rsidRPr="002675C1">
        <w:rPr>
          <w:rFonts w:ascii="Book Antiqua" w:hAnsi="Book Antiqua" w:cs="Times New Roman"/>
          <w:color w:val="000000" w:themeColor="text1"/>
          <w:sz w:val="24"/>
          <w:szCs w:val="24"/>
          <w:u w:color="24357D"/>
          <w:lang w:val="en-US"/>
        </w:rPr>
        <w:t>, extended lifespan, and the ability to differentiate into several different cells types, including keratocytes of the cornea. When cultured as floating pellets in the absence of rigid scaffolding or substratum, in a serum-free medium, the human corneal stromal stem cells (hCSSCs) differentiate into cells expressing a gene profile similar to that of human keratocytes and deposit tissue-like ECM with a composition and structure similar to that of the corneal stroma</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67/iovs.07-0587.Secretion", "author" : [ { "dropping-particle" : "", "family" : "Du", "given" : "Yiqin", "non-dropping-particle" : "", "parse-names" : false, "suffix" : "" }, { "dropping-particle" : "", "family" : "Sundarraj", "given" : "Nirmala", "non-dropping-particle" : "", "parse-names" : false, "suffix" : "" }, { "dropping-particle" : "", "family" : "Funderburgh", "given" : "Martha L", "non-dropping-particle" : "", "parse-names" : false, "suffix" : "" }, { "dropping-particle" : "", "family" : "Harvey", "given" : "Stephen A", "non-dropping-particle" : "", "parse-names" : false, "suffix" : "" }, { "dropping-particle" : "", "family" : "David", "given" : "E", "non-dropping-particle" : "", "parse-names" : false, "suffix" : "" }, { "dropping-particle" : "", "family" : "Funderburgh", "given" : "James L", "non-dropping-particle" : "", "parse-names" : false, "suffix" : "" } ], "container-title" : "Investigative Ophthalmology &amp; Visual Science", "id" : "ITEM-1", "issue" : "11", "issued" : { "date-parts" : [ [ "2007" ] ] }, "page" : "5038-45", "title" : "Secretion and organization of a cornea-like tissue in vitro by stem cells from human corneal stroma", "type" : "article-journal", "volume" : "48" }, "uris" : [ "http://www.mendeley.com/documents/?uuid=23c7d53c-58b5-4b8f-9d73-ee9a511fcab3" ] } ], "mendeley" : { "formattedCitation" : "&lt;sup&gt;81&lt;/sup&gt;", "plainTextFormattedCitation" : "81", "previouslyFormattedCitation" : "&lt;sup&gt;81&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81</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w:t>
      </w:r>
      <w:r w:rsidRPr="002675C1">
        <w:rPr>
          <w:rFonts w:ascii="Book Antiqua" w:hAnsi="Book Antiqua" w:cs="Times New Roman"/>
          <w:color w:val="000000" w:themeColor="text1"/>
          <w:sz w:val="24"/>
          <w:szCs w:val="24"/>
          <w:lang w:val="en-US"/>
        </w:rPr>
        <w:t>A comparative study showed that, under the same culture conditions, human corneal fibroblasts tended to differentiate into myofibroblasts and deposited a less-organized collagen-fibrillar construct, while hCSSCs successfully differentiated into keratocytes and secreted multilayered lamellae with orthogonally-oriented collagen fibrils, in a pattern mimicking human corneal stromal tissue</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016/j.exer.2014.01.005", "ISSN" : "1096-0007", "PMID" : "24440595", "abstract" : "Recapitulation of human corneal stromal tissue is believed to be among the most challenging steps in engineering human corneal tissue because of the difficulty in reproducing its highly-ordered hierarchical ultrastructure, which imparts its robust biomechanical properties and optical transparency. In this study, we compared the feasibility of utilizing human corneal stromal stem cells (hCSSCs) and human corneal fibroblasts (hCFs) in the generation of human corneal stromal tissue on a highly-aligned fibrous substrate made from poly(ester urethane) urea. In the serum-free keratocyte differentiation medium supplemented with FGF-2 (10\u00a0ng/mL) and TGF-\u03b23 (0.1\u00a0ng/mL), hCSSCs successfully differentiated into keratocytes and secreted multilayered lamellae with orthogonally-oriented collagen fibrils, in a pattern mimicking human corneal stromal tissue. The constructs were 60-70\u00a0\u03bcm thick and abundant in cornea-specific extracellular matrix (ECM) components, including keratan sulfate, lumican, and keratocan. Under the identical conditions, hCFs tended to differentiate into myofibroblasts and deposited a less-organized collagen-fibrillar construct in a pattern with similarities to corneal scar tissue due to a lack of cornea-specific ECM components. These observations demonstrated that hCSSCs showed a much greater potential, under proper substrate and growth factor guidance, to facilitate the generation of a biological human cornea equivalent. Unlike hCSSCs, hCFs were less responsive to these environmental cues and under identical culture conditions generated an ECM that poorly mimicked the native, functional tissue structure and composition.", "author" : [ { "dropping-particle" : "", "family" : "Wu", "given" : "Jian", "non-dropping-particle" : "", "parse-names" : false, "suffix" : "" }, { "dropping-particle" : "", "family" : "Du", "given" : "Yiqin", "non-dropping-particle" : "", "parse-names" : false, "suffix" : "" }, { "dropping-particle" : "", "family" : "Mann", "given" : "Mary M", "non-dropping-particle" : "", "parse-names" : false, "suffix" : "" }, { "dropping-particle" : "", "family" : "Funderburgh", "given" : "James L", "non-dropping-particle" : "", "parse-names" : false, "suffix" : "" }, { "dropping-particle" : "", "family" : "Wagner", "given" : "William R", "non-dropping-particle" : "", "parse-names" : false, "suffix" : "" } ], "container-title" : "Experimental eye research", "id" : "ITEM-1", "issued" : { "date-parts" : [ [ "2014", "3" ] ] }, "page" : "71-81", "publisher" : "Elsevier Ltd", "title" : "Corneal stromal stem cells versus corneal fibroblasts in generating structurally appropriate corneal stromal tissue.", "type" : "article-journal", "volume" : "120" }, "uris" : [ "http://www.mendeley.com/documents/?uuid=628b6235-8468-412b-a173-79495baa2d62" ] } ], "mendeley" : { "formattedCitation" : "&lt;sup&gt;73&lt;/sup&gt;", "plainTextFormattedCitation" : "73", "previouslyFormattedCitation" : "&lt;sup&gt;73&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73</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u w:color="24357D"/>
          <w:lang w:val="en-US"/>
        </w:rPr>
        <w:t xml:space="preserve"> This </w:t>
      </w:r>
      <w:r w:rsidRPr="002675C1">
        <w:rPr>
          <w:rFonts w:ascii="Book Antiqua" w:hAnsi="Book Antiqua" w:cs="Times New Roman"/>
          <w:i/>
          <w:color w:val="000000" w:themeColor="text1"/>
          <w:sz w:val="24"/>
          <w:szCs w:val="24"/>
          <w:u w:color="24357D"/>
          <w:lang w:val="en-US"/>
        </w:rPr>
        <w:t>in vitro</w:t>
      </w:r>
      <w:r w:rsidRPr="002675C1">
        <w:rPr>
          <w:rFonts w:ascii="Book Antiqua" w:hAnsi="Book Antiqua" w:cs="Times New Roman"/>
          <w:color w:val="000000" w:themeColor="text1"/>
          <w:sz w:val="24"/>
          <w:szCs w:val="24"/>
          <w:u w:color="24357D"/>
          <w:lang w:val="en-US"/>
        </w:rPr>
        <w:t xml:space="preserve"> secretion of stromal-like connective tissue points to a potential use of hCSSCs in tissue bioengineering. An interesting finding is that hCSSC may exhibit immune privilege: injected into mice corneas with scars, these cells did not elicit immune T-cell response</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02/stem.91.Stem", "author" : [ { "dropping-particle" : "", "family" : "Du", "given" : "Y.", "non-dropping-particle" : "", "parse-names" : false, "suffix" : "" }, { "dropping-particle" : "", "family" : "Carlson", "given" : "E. C.", "non-dropping-particle" : "", "parse-names" : false, "suffix" : "" }, { "dropping-particle" : "", "family" : "Funderburgh", "given" : "Martha L", "non-dropping-particle" : "", "parse-names" : false, "suffix" : "" }, { "dropping-particle" : "", "family" : "Birk", "given" : "D. E.", "non-dropping-particle" : "", "parse-names" : false, "suffix" : "" }, { "dropping-particle" : "", "family" : "Pearlman", "given" : "E.", "non-dropping-particle" : "", "parse-names" : false, "suffix" : "" }, { "dropping-particle" : "", "family" : "Guo", "given" : "N.", "non-dropping-particle" : "", "parse-names" : false, "suffix" : "" }, { "dropping-particle" : "", "family" : "Kao", "given" : "Winston W. Y.", "non-dropping-particle" : "", "parse-names" : false, "suffix" : "" }, { "dropping-particle" : "", "family" : "Funderburgh", "given" : "James L", "non-dropping-particle" : "", "parse-names" : false, "suffix" : "" } ], "container-title" : "Stem Cells", "id" : "ITEM-1", "issue" : "7", "issued" : { "date-parts" : [ [ "2009" ] ] }, "page" : "1635-42", "title" : "Stem cell therapy restores transparency to defective murine corneas", "type" : "article-journal", "volume" : "27" }, "uris" : [ "http://www.mendeley.com/documents/?uuid=f44cfc8f-a0fc-483d-9787-9451f4cb09d2" ] } ], "mendeley" : { "formattedCitation" : "&lt;sup&gt;82&lt;/sup&gt;", "plainTextFormattedCitation" : "82", "previouslyFormattedCitation" : "&lt;sup&gt;82&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82</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as it would be expected in a xenotransplantation model. As a matter of fact, a successful restoration of corneal organization and transparency was achieved after the injection</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02/stem.91.Stem", "author" : [ { "dropping-particle" : "", "family" : "Du", "given" : "Y.", "non-dropping-particle" : "", "parse-names" : false, "suffix" : "" }, { "dropping-particle" : "", "family" : "Carlson", "given" : "E. C.", "non-dropping-particle" : "", "parse-names" : false, "suffix" : "" }, { "dropping-particle" : "", "family" : "Funderburgh", "given" : "Martha L", "non-dropping-particle" : "", "parse-names" : false, "suffix" : "" }, { "dropping-particle" : "", "family" : "Birk", "given" : "D. E.", "non-dropping-particle" : "", "parse-names" : false, "suffix" : "" }, { "dropping-particle" : "", "family" : "Pearlman", "given" : "E.", "non-dropping-particle" : "", "parse-names" : false, "suffix" : "" }, { "dropping-particle" : "", "family" : "Guo", "given" : "N.", "non-dropping-particle" : "", "parse-names" : false, "suffix" : "" }, { "dropping-particle" : "", "family" : "Kao", "given" : "Winston W. Y.", "non-dropping-particle" : "", "parse-names" : false, "suffix" : "" }, { "dropping-particle" : "", "family" : "Funderburgh", "given" : "James L", "non-dropping-particle" : "", "parse-names" : false, "suffix" : "" } ], "container-title" : "Stem Cells", "id" : "ITEM-1", "issue" : "7", "issued" : { "date-parts" : [ [ "2009" ] ] }, "page" : "1635-42", "title" : "Stem cell therapy restores transparency to defective murine corneas", "type" : "article-journal", "volume" : "27" }, "uris" : [ "http://www.mendeley.com/documents/?uuid=f44cfc8f-a0fc-483d-9787-9451f4cb09d2" ] } ], "mendeley" : { "formattedCitation" : "&lt;sup&gt;82&lt;/sup&gt;", "plainTextFormattedCitation" : "82", "previouslyFormattedCitation" : "&lt;sup&gt;82&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82</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Therefore, besides the utility in bioengineering stromal tissue, hCSSC may have the potential to provide a direct cell-based therapeutic approach</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02/stem.1100.Concise", "author" : [ { "dropping-particle" : "", "family" : "Pinnamaneni", "given" : "Niveditha", "non-dropping-particle" : "", "parse-names" : false, "suffix" : "" }, { "dropping-particle" : "", "family" : "Funderburgh", "given" : "James L.", "non-dropping-particle" : "", "parse-names" : false, "suffix" : "" } ], "container-title" : "Stem Cells", "id" : "ITEM-1", "issue" : "6", "issued" : { "date-parts" : [ [ "2012" ] ] }, "page" : "1059-63", "title" : "Concise Review : Stem Cells in the Corneal Stroma", "type" : "article-journal", "volume" : "30" }, "uris" : [ "http://www.mendeley.com/documents/?uuid=2dbf9aee-9eb9-4cd3-85df-7671df9b580d" ] } ], "mendeley" : { "formattedCitation" : "&lt;sup&gt;83&lt;/sup&gt;", "plainTextFormattedCitation" : "83", "previouslyFormattedCitation" : "&lt;sup&gt;83&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83</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p>
    <w:p w14:paraId="5B69A93A" w14:textId="61E5133C" w:rsidR="006B263B" w:rsidRPr="002675C1" w:rsidRDefault="006B263B" w:rsidP="003E2055">
      <w:pPr>
        <w:widowControl w:val="0"/>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lang w:val="en-US"/>
        </w:rPr>
      </w:pPr>
      <w:r w:rsidRPr="002675C1">
        <w:rPr>
          <w:rFonts w:ascii="Book Antiqua" w:hAnsi="Book Antiqua" w:cs="Times New Roman"/>
          <w:color w:val="000000" w:themeColor="text1"/>
          <w:sz w:val="24"/>
          <w:szCs w:val="24"/>
          <w:lang w:val="en-US"/>
        </w:rPr>
        <w:t>Other engineering strategies for the corneal stroma include animal sources as a substitute of native tissue. Once rejection is a major obstacle to widespread use of xenotransplantation, fully acellular corneas have been proposed to overcome immune rejection. A decellularized animal tissue provides a three-dimensional ECM structure, favorable biocompatibility, adequate biomechanical tension and high transparency that mimics the native cornea and can be applied with or without the addition of a cellular component</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4103/0974-9233.106385", "ISSN" : "0975-1599", "PMID" : "23580850", "abstract" : "Repair and reconstruction of the cornea has historically relied on synthetic materials or tissue transplantation. However, the future holds promise for treatments using smart biomaterials and stem cells that direct tissue repair and regeneration to ultimately create new ocular structures that are indistinguishable from the original native tissue. The cornea is a remarkable engineering structure. By understanding the physical structure of the tissue and the resulting impact of the structure on biological function, we can design novel materials for a number of ophthalmic clinical applications. Furthermore, by extending this structure-function approach to characterizing corneal disease processes, new therapies can be engineered.", "author" : [ { "dropping-particle" : "", "family" : "Elisseeff", "given" : "Jennifer", "non-dropping-particle" : "", "parse-names" : false, "suffix" : "" }, { "dropping-particle" : "", "family" : "Madrid", "given" : "Marcos G", "non-dropping-particle" : "", "parse-names" : false, "suffix" : "" }, { "dropping-particle" : "", "family" : "Lu", "given" : "Qiaozhi", "non-dropping-particle" : "", "parse-names" : false, "suffix" : "" }, { "dropping-particle" : "", "family" : "Chae", "given" : "J Jeremy", "non-dropping-particle" : "", "parse-names" : false, "suffix" : "" }, { "dropping-particle" : "", "family" : "Guo", "given" : "Qiongyu", "non-dropping-particle" : "", "parse-names" : false, "suffix" : "" } ], "container-title" : "Middle East African journal of ophthalmology", "id" : "ITEM-1", "issue" : "1", "issued" : { "date-parts" : [ [ "2013" ] ] }, "page" : "38-45", "title" : "Future perspectives for regenerative medicine in ophthalmology.", "type" : "article-journal", "volume" : "20" }, "uris" : [ "http://www.mendeley.com/documents/?uuid=1f4a2f98-a6f6-454a-af3f-090ae7a4a600" ] } ], "mendeley" : { "formattedCitation" : "&lt;sup&gt;13&lt;/sup&gt;", "plainTextFormattedCitation" : "13", "previouslyFormattedCitation" : "&lt;sup&gt;13&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3</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Most studies use porcine corneas</w:t>
      </w:r>
      <w:r w:rsidR="006631D6"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ISBN" : "1090-0535 (Electronic)\\n1090-0535 (Linking)", "ISSN" : "1090-0535", "PMID" : "19052652", "abstract" : "PURPOSE: The tissue equivalent that mimics the structure and function of normal tissue is a major bioengineering challenge. Tissue engineered replacement of diseased or damaged tissue has become a reality for some types of tissue such as skin and cartilage. The tissue engineered corneal epithelium, stroma, and endothelium scaffold are promising concepts in overcoming the current limitations of a cornea replacement with an allograft. METHODS: The acellular corneal matrix from porcine (ACMP) was examined as a potential corneal cell sheet frame. The physical and mechanical properties of strength, expansion, transparency, and water content of the ACMP were measured. The major antigens of the cell components were completely removed with series of extraction methods, the major antigens of the cell components were identified by hematoxylin and eosin (HE), immunofluorescence staining, and scanning electron microscopy. The structural properties were investigated by HE stain and scanning electron microscopy. The three types of rabbit corneal cells were cultured in vitro, and characteristics were investigated by colony formation efficiency (CFE), BrdU staining, immunofluorescence staining, and western blot assay of keratin 3 (K3), vimentin, and aquaporin A. The biocompatibility of the ACMP was investigated for one month using rabbit corneal stroma and three types of cultured corneal cells both in vivo and in vitro. The three types of cultured rabbit corneal cells were seeded onto ACMP of each side at a cell density of 5.0 x 10(3) cells/mm(2). RESULTS: The optical and mechanical properties of the ACMP were similar to the normal porcine cornea. The collagen fiber interconnected to the network, formed regular collagen bundles of the ACMP, and was parallel to the corneal surface. The ACMP was transferred to the rabbit cornea stroma, which showed an intact epithelium and keratocytes in the implant region. There were no inflamed cells or new vessel invasion one month after transplantation. The three types of cultured rabbit corneal cells were positive for K3, vimentin, and aquaporin A. CFE and BrdU (5-bromo-2'-deoxyuridine) staining showed no statistical difference. The cultured rabbit corneal limbal epithelial cells, keratocyte cells, and endothelial cells formed a confluent cell sheet on the ACMP, which consisted of one to two cell layers. Immunofluorescence and scanning electron microscopy examination showed that the cells steadily adhered to the surface of the ACMP \u2026", "author" : [ { "dropping-particle" : "", "family" : "Xu", "given" : "Yong-Gen", "non-dropping-particle" : "", "parse-names" : false, "suffix" : "" }, { "dropping-particle" : "", "family" : "Xu", "given" : "Yong-Sheng", "non-dropping-particle" : "", "parse-names" : false, "suffix" : "" }, { "dropping-particle" : "", "family" : "Huang", "given" : "Chen", "non-dropping-particle" : "", "parse-names" : false, "suffix" : "" }, { "dropping-particle" : "", "family" : "Feng", "given" : "Yun", "non-dropping-particle" : "", "parse-names" : false, "suffix" : "" }, { "dropping-particle" : "", "family" : "Li", "given" : "Ying", "non-dropping-particle" : "", "parse-names" : false, "suffix" : "" }, { "dropping-particle" : "", "family" : "Wang", "given" : "Wei", "non-dropping-particle" : "", "parse-names" : false, "suffix" : "" } ], "container-title" : "Molecular vision", "id" : "ITEM-1", "issued" : { "date-parts" : [ [ "2008" ] ] }, "page" : "2180-2189", "title" : "Development of a rabbit corneal equivalent using an acellular corneal matrix of a porcine substrate.", "type" : "article-journal", "volume" : "14" }, "uris" : [ "http://www.mendeley.com/documents/?uuid=01ccb66b-9966-48b2-9802-645f981ec465" ] }, { "id" : "ITEM-2", "itemData" : { "DOI" : "10.3980/j.issn.2222-3959.2012.03.07", "ISSN" : "2227-4898", "PMID" : "22773974", "abstract" : "To establish an untransfected human corneal stromal (HCS) cell line and characterize its biocompatibility to acellular porcine corneal stroma (aPCS).", "author" : [ { "dropping-particle" : "", "family" : "Fan", "given" : "Ting-Jun", "non-dropping-particle" : "", "parse-names" : false, "suffix" : "" }, { "dropping-particle" : "", "family" : "Hu", "given" : "Xiu-Zhong", "non-dropping-particle" : "", "parse-names" : false, "suffix" : "" }, { "dropping-particle" : "", "family" : "Zhao", "given" : "Jun", "non-dropping-particle" : "", "parse-names" : false, "suffix" : "" }, { "dropping-particle" : "", "family" : "Niu", "given" : "Ying", "non-dropping-particle" : "", "parse-names" : false, "suffix" : "" }, { "dropping-particle" : "", "family" : "Zhao", "given" : "Wen-Zhuo", "non-dropping-particle" : "", "parse-names" : false, "suffix" : "" }, { "dropping-particle" : "", "family" : "Yu", "given" : "Miao-Miao", "non-dropping-particle" : "", "parse-names" : false, "suffix" : "" }, { "dropping-particle" : "", "family" : "Ge", "given" : "Yuan", "non-dropping-particle" : "", "parse-names" : false, "suffix" : "" } ], "container-title" : "International journal of ophthalmology", "id" : "ITEM-2", "issued" : { "date-parts" : [ [ "2012" ] ] }, "page" : "286-92", "title" : "Establishment of an untransfected human corneal stromal cell line and its biocompatibility to acellular porcine corneal stroma.", "type" : "article-journal", "volume" : "5" }, "uris" : [ "http://www.mendeley.com/documents/?uuid=b361e07b-2123-4dd4-8647-edc1a41c68f9" ] }, { "id" : "ITEM-3", "itemData" : { "DOI" : "10.1097/ICO.0b013e3181dc8184", "ISBN" : "0277-3740", "ISSN" : "0277-3740", "PMID" : "20861730", "abstract" : "The objective of this study was to produce a porcine corneal acellular matrix (ACM) and assess its possibility for biomedical applications.", "author" : [ { "dropping-particle" : "", "family" : "Zhou", "given" : "Yang", "non-dropping-particle" : "", "parse-names" : false, "suffix" : "" }, { "dropping-particle" : "", "family" : "Wu", "given" : "Zheng", "non-dropping-particle" : "", "parse-names" : false, "suffix" : "" }, { "dropping-particle" : "", "family" : "Ge", "given" : "Jian", "non-dropping-particle" : "", "parse-names" : false, "suffix" : "" }, { "dropping-particle" : "", "family" : "Wan", "given" : "Pengxia", "non-dropping-particle" : "", "parse-names" : false, "suffix" : "" }, { "dropping-particle" : "", "family" : "Li", "given" : "Naiyang", "non-dropping-particle" : "", "parse-names" : false, "suffix" : "" }, { "dropping-particle" : "", "family" : "Xiang", "given" : "Peng", "non-dropping-particle" : "", "parse-names" : false, "suffix" : "" }, { "dropping-particle" : "", "family" : "Gao", "given" : "Qianying", "non-dropping-particle" : "", "parse-names" : false, "suffix" : "" }, { "dropping-particle" : "", "family" : "Wang", "given" : "Zhichong", "non-dropping-particle" : "", "parse-names" : false, "suffix" : "" } ], "container-title" : "Cornea", "id" : "ITEM-3", "issued" : { "date-parts" : [ [ "2011" ] ] }, "page" : "73-82", "title" : "Development and characterization of acellular porcine corneal matrix using sodium dodecylsulfate.", "type" : "article-journal", "volume" : "30" }, "uris" : [ "http://www.mendeley.com/documents/?uuid=c54b41f6-390e-44db-8959-cb4bedfe8595" ] }, { "id" : "ITEM-4", "itemData" : { "DOI" : "10.1167/iovs.11-7273", "ISBN" : "0146-0404", "ISSN" : "0146-0404", "PMID" : "21743020", "abstract" : "Purpose. To solve the shortage of donor corneas, a decellularizing method based on hypertonic saline treatment was introduced, and a favorable outcome was observed in pig-to-rabbit lamellar corneal transplantation. This study was an investigation of the efficacy of pig-to-nonhuman primate lamellar corneal transplantation, using both decellularized and fresh porcine corneas to assess feasibility as a substitute for human corneas. Methods. Nine Chinese rhesus macaques underwent lamellar corneal transplantation using both decellularized (n = 5) and fresh (n = 4) porcine corneas. Clinically acceptable graft size (7.5 mm in diameter) and minimal immunosuppression based on topical and systemic corticosteroids were applied. Rejection signs, histology of porcine grafts, and serial changes in recipients' blood profile, including memory T-cell subset, anti-\u03b1-Gal and donor pig-specific antibodies, and complement were evaluated. Changes in aqueous complement concentration were also assessed at 4 weeks after transplantation. Results. Of the decellularized porcine lamellar grafts, 80% remained transparent for more than 6 months, whereas half of the fresh porcine lamellar grafts developed chronic rejection. Rejected grafts showed extensive cellular infiltration, predominantly CD8(+) T lymphocytes and macrophages. Immunologic profiles of the recipients with rejected grafts showed a significant increase in the concentration of aqueous complement, an enhancement of memory T cells, and an abrupt increase in donor pig-specific antibodies. Conclusions. The findings suggested that decellularized porcine cornea could be a promising substitute for human corneal allograft. Fresh porcine cornea may be a feasible option for a substitute if combined with more potent immunosuppression or if obtained from transgenic pigs with complement-regulatory proteins.", "author" : [ { "dropping-particle" : "", "family" : "Choi", "given" : "Hyuk Jin", "non-dropping-particle" : "", "parse-names" : false, "suffix" : "" }, { "dropping-particle" : "", "family" : "Kim", "given" : "Mee Kum", "non-dropping-particle" : "", "parse-names" : false, "suffix" : "" }, { "dropping-particle" : "", "family" : "Lee", "given" : "Hyun Ju", "non-dropping-particle" : "", "parse-names" : false, "suffix" : "" }, { "dropping-particle" : "", "family" : "Ko", "given" : "Jung Hwa", "non-dropping-particle" : "", "parse-names" : false, "suffix" : "" }, { "dropping-particle" : "", "family" : "Jeong", "given" : "So Hee", "non-dropping-particle" : "", "parse-names" : false, "suffix" : "" }, { "dropping-particle" : "", "family" : "Lee", "given" : "Jae-Il", "non-dropping-particle" : "", "parse-names" : false, "suffix" : "" }, { "dropping-particle" : "", "family" : "Oh", "given" : "Byoung-Chol", "non-dropping-particle" : "", "parse-names" : false, "suffix" : "" }, { "dropping-particle" : "", "family" : "Kang", "given" : "Hee Jung", "non-dropping-particle" : "", "parse-names" : false, "suffix" : "" }, { "dropping-particle" : "", "family" : "Wee", "given" : "Won Ryang", "non-dropping-particle" : "", "parse-names" : false, "suffix" : "" } ], "container-title" : "Investigative ophthalmology &amp; visual science", "id" : "ITEM-4", "issued" : { "date-parts" : [ [ "2011" ] ] }, "page" : "6643-6650", "title" : "Efficacy of Pig-to-Rhesus Lamellar Corneal Xenotransplantation.", "type" : "article-journal", "volume" : "52" }, "uris" : [ "http://www.mendeley.com/documents/?uuid=0b45e8da-e713-4554-9fec-c5950141d474" ] } ], "mendeley" : { "formattedCitation" : "&lt;sup&gt;84\u201387&lt;/sup&gt;", "plainTextFormattedCitation" : "84\u201387", "previouslyFormattedCitation" : "&lt;sup&gt;84\u201387&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84–87</w:t>
      </w:r>
      <w:r w:rsidRPr="002675C1">
        <w:rPr>
          <w:rFonts w:ascii="Book Antiqua" w:hAnsi="Book Antiqua" w:cs="Times New Roman"/>
          <w:color w:val="000000" w:themeColor="text1"/>
          <w:sz w:val="24"/>
          <w:szCs w:val="24"/>
          <w:vertAlign w:val="superscript"/>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but other sources such as cow</w:t>
      </w:r>
      <w:r w:rsidR="006631D6"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vertAlign w:val="superscript"/>
          <w:lang w:val="en-US"/>
        </w:rPr>
        <w:fldChar w:fldCharType="begin" w:fldLock="1"/>
      </w:r>
      <w:r w:rsidR="008C4E24" w:rsidRPr="002675C1">
        <w:rPr>
          <w:rFonts w:ascii="Book Antiqua" w:hAnsi="Book Antiqua" w:cs="Times New Roman"/>
          <w:color w:val="000000" w:themeColor="text1"/>
          <w:sz w:val="24"/>
          <w:szCs w:val="24"/>
          <w:vertAlign w:val="superscript"/>
          <w:lang w:val="en-US"/>
        </w:rPr>
        <w:instrText>ADDIN CSL_CITATION { "citationItems" : [ { "id" : "ITEM-1", "itemData" : { "DOI" : "10.1016/j.actbio.2009.02.011", "ISBN" : "1878-7568 (Electronic)\\r1742-7061 (Linking)", "ISSN" : "17427061", "PMID" : "19286434", "abstract" : "Scaffolds derived from processed tissues offer viable alternatives to synthetic polymers as biological scaffolds for regenerative medicine. Tissue-derived scaffolds provide an extracellular matrix (ECM) as the starting material for wound healing and the functional reconstruction of tissues, offering a potentially valuable approach for the replacement of damaged or missing tissues. Additionally, acellular tissue may provide a natural microenvironment for host-cell migration and the induction of stem cell differentiation to contribute to tissue regeneration. There are a number of processing methods that aim to stabilize and provide an immunologically inert tissue scaffold. Furthermore, these tissue-processing methods can often be applied to xenogenic transplants because the essential components of the ECM are often maintained between species. In this study, we applied several tissue-processing protocols to the cornea in order to obtain a decellularized cornea matrix that maintained the clarity and mechanical properties of the native tissue. Histology, mechanical testing and electron microscopy techniques were used to assess the cell extraction process and the organization of the remaining ECM. In vitro cell seeding experiments confirmed the processed corneas' biocompatibility. \u00a9 2009 Acta Materialia Inc.", "author" : [ { "dropping-particle" : "", "family" : "Ponce M\u00e1rquez", "given" : "Sara", "non-dropping-particle" : "", "parse-names" : false, "suffix" : "" }, { "dropping-particle" : "", "family" : "Mart\u00ednez", "given" : "Virginia S\u00e1ez", "non-dropping-particle" : "", "parse-names" : false, "suffix" : "" }, { "dropping-particle" : "", "family" : "McIntosh Ambrose", "given" : "Winnette", "non-dropping-particle" : "", "parse-names" : false, "suffix" : "" }, { "dropping-particle" : "", "family" : "Wang", "given" : "Jennie", "non-dropping-particle" : "", "parse-names" : false, "suffix" : "" }, { "dropping-particle" : "", "family" : "Gantxegui", "given" : "Nerea Garagorri", "non-dropping-particle" : "", "parse-names" : false, "suffix" : "" }, { "dropping-particle" : "", "family" : "Schein", "given" : "Oliver", "non-dropping-particle" : "", "parse-names" : false, "suffix" : "" }, { "dropping-particle" : "", "family" : "Elisseeff", "given" : "Jennifer", "non-dropping-particle" : "", "parse-names" : false, "suffix" : "" } ], "container-title" : "Acta Biomaterialia", "id" : "ITEM-1", "issued" : { "date-parts" : [ [ "2009" ] ] }, "page" : "1839-1847", "title" : "Decellularization of bovine corneas for tissue engineering applications", "type" : "article-journal", "volume" : "5" }, "uris" : [ "http://www.mendeley.com/documents/?uuid=a718f4b9-b429-4450-a93b-7641c904d724" ] } ], "mendeley" : { "formattedCitation" : "&lt;sup&gt;88&lt;/sup&gt;", "plainTextFormattedCitation" : "88", "previouslyFormattedCitation" : "&lt;sup&gt;88&lt;/sup&gt;" }, "properties" : { "noteIndex" : 0 }, "schema" : "https://github.com/citation-style-language/schema/raw/master/csl-citation.json" }</w:instrText>
      </w:r>
      <w:r w:rsidRPr="002675C1">
        <w:rPr>
          <w:rFonts w:ascii="Book Antiqua" w:hAnsi="Book Antiqua" w:cs="Times New Roman"/>
          <w:color w:val="000000" w:themeColor="text1"/>
          <w:sz w:val="24"/>
          <w:szCs w:val="24"/>
          <w:vertAlign w:val="superscript"/>
          <w:lang w:val="en-US"/>
        </w:rPr>
        <w:fldChar w:fldCharType="separate"/>
      </w:r>
      <w:r w:rsidR="008C4E24" w:rsidRPr="002675C1">
        <w:rPr>
          <w:rFonts w:ascii="Book Antiqua" w:hAnsi="Book Antiqua" w:cs="Times New Roman"/>
          <w:noProof/>
          <w:color w:val="000000" w:themeColor="text1"/>
          <w:sz w:val="24"/>
          <w:szCs w:val="24"/>
          <w:vertAlign w:val="superscript"/>
          <w:lang w:val="en-US"/>
        </w:rPr>
        <w:t>88</w:t>
      </w:r>
      <w:r w:rsidRPr="002675C1">
        <w:rPr>
          <w:rFonts w:ascii="Book Antiqua" w:hAnsi="Book Antiqua" w:cs="Times New Roman"/>
          <w:color w:val="000000" w:themeColor="text1"/>
          <w:sz w:val="24"/>
          <w:szCs w:val="24"/>
          <w:vertAlign w:val="superscript"/>
          <w:lang w:val="en-US"/>
        </w:rPr>
        <w:fldChar w:fldCharType="end"/>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t xml:space="preserve"> and cat</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208 [pii]", "ISBN" : "1090-0535 (Electronic)\\r1090-0535 (Linking)", "ISSN" : "1090-0535", "PMID" : "21850165", "abstract" : "Tectonic lamellar keratoplasty (TLKP) is a primary surgical procedure to improve the condition of the recipient bed in high-risk corneal transplantation. It is usually performed for a secondary optical penetrating keratoplasty (PKP). The present study was undertaken to explore a new strategy for TLKP using acellular corneal stroma (ACS) prepared by decellularization.", "author" : [ { "dropping-particle" : "", "family" : "Li", "given" : "Naiyang", "non-dropping-particle" : "", "parse-names" : false, "suffix" : "" }, { "dropping-particle" : "", "family" : "Wang", "given" : "Xiaoran", "non-dropping-particle" : "", "parse-names" : false, "suffix" : "" }, { "dropping-particle" : "", "family" : "Wan", "given" : "Pengxia", "non-dropping-particle" : "", "parse-names" : false, "suffix" : "" }, { "dropping-particle" : "", "family" : "Huang", "given" : "Minghai", "non-dropping-particle" : "", "parse-names" : false, "suffix" : "" }, { "dropping-particle" : "", "family" : "Wu", "given" : "Zheng", "non-dropping-particle" : "", "parse-names" : false, "suffix" : "" }, { "dropping-particle" : "", "family" : "Liang", "given" : "Xuanwei", "non-dropping-particle" : "", "parse-names" : false, "suffix" : "" }, { "dropping-particle" : "", "family" : "Liu", "given" : "Ying", "non-dropping-particle" : "", "parse-names" : false, "suffix" : "" }, { "dropping-particle" : "", "family" : "Ge", "given" : "Jian", "non-dropping-particle" : "", "parse-names" : false, "suffix" : "" }, { "dropping-particle" : "", "family" : "Huang", "given" : "Junqi", "non-dropping-particle" : "", "parse-names" : false, "suffix" : "" }, { "dropping-particle" : "", "family" : "Wang", "given" : "Zhichong", "non-dropping-particle" : "", "parse-names" : false, "suffix" : "" } ], "container-title" : "Molecular vision", "id" : "ITEM-1", "issued" : { "date-parts" : [ [ "2011" ] ] }, "page" : "1909-1917", "title" : "Tectonic lamellar keratoplasty with acellular corneal stroma in high-risk corneal transplantation.", "type" : "article-journal", "volume" : "17" }, "uris" : [ "http://www.mendeley.com/documents/?uuid=5a5f39a0-8730-4860-a972-c651f0a57d57" ] } ], "mendeley" : { "formattedCitation" : "&lt;sup&gt;89&lt;/sup&gt;", "plainTextFormattedCitation" : "89", "previouslyFormattedCitation" : "&lt;sup&gt;89&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89</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t xml:space="preserve"> are amenable for xenotransplantation. Since decellularized corneal stroma retains basement membrane components, it was used as a matrix scaffold for limbal stem cell expansion </w:t>
      </w:r>
      <w:r w:rsidRPr="002675C1">
        <w:rPr>
          <w:rFonts w:ascii="Book Antiqua" w:hAnsi="Book Antiqua" w:cs="Times New Roman"/>
          <w:i/>
          <w:color w:val="000000" w:themeColor="text1"/>
          <w:sz w:val="24"/>
          <w:szCs w:val="24"/>
          <w:lang w:val="en-US"/>
        </w:rPr>
        <w:t>in vitro</w:t>
      </w:r>
      <w:r w:rsidRPr="002675C1">
        <w:rPr>
          <w:rFonts w:ascii="Book Antiqua" w:hAnsi="Book Antiqua" w:cs="Times New Roman"/>
          <w:color w:val="000000" w:themeColor="text1"/>
          <w:sz w:val="24"/>
          <w:szCs w:val="24"/>
          <w:lang w:val="en-US"/>
        </w:rPr>
        <w:t>, and as a carrier for epithelial transplantation in animal models, with good results</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371/journal.pone.0093012", "ISSN" : "1932-6203", "PMID" : "24705327", "abstract" : "To construct an auto-tissue-engineered lamellar cornea (ATELC) for transplantation, based on acellular porcine corneal stroma and autologous corneal limbal explants, a dynamic culture process, which composed of a submersion culture, a perfusion culture and a dynamic air-liquid interface culture, was performed using appropriate parameters. The results showed that the ATELC-Dynamic possessed histological structure and DNA content that were similar to native lamellar cornea (NLC, p&gt;0.05). Compared to NLC, the protein contents of zonula occludens-1, desmocollin-2 and integrin \u03b24 in ATELC-Dynamic reached 93%, 89% and 73%, respectively. The basal cells of ATELC-Dynamic showed a better differentiation phenotype (K3-, P63+, ABCG2+) compared with that of ATELC in static air-lift culture (ATELC-Static, K3+, P63-, ABCG2-). Accordingly, the cell-cloning efficiency of ATELC-Dynamic (9.72\u00b13.5%) was significantly higher than that of ATELC-Static (2.13\u00b11.46%, p&lt;0.05). The levels of trans-epithelial electrical resistance, light transmittance and areal modulus variation in ATELC-Dynamic all reached those of NLC (p&gt;0.05). Rabbit lamellar keratoplasty showed that the barrier function of ATELC-Dynamic was intact, and there were no signs of epithelial shedding or neovascularization. Furthermore, the ATELC-Dynamic group had similar optical properties and wound healing processes compared with the NLC group. Thus, the sequential dynamic culture process that was designed according to corneal physiological characteristics could successfully reconstruct an auto-lamellar cornea with favorable morphological characteristics and satisfactory physiological function.", "author" : [ { "dropping-particle" : "", "family" : "Wu", "given" : "Zheng", "non-dropping-particle" : "", "parse-names" : false, "suffix" : "" }, { "dropping-particle" : "", "family" : "Zhou", "given" : "Qiang", "non-dropping-particle" : "", "parse-names" : false, "suffix" : "" }, { "dropping-particle" : "", "family" : "Duan", "given" : "Haoyun", "non-dropping-particle" : "", "parse-names" : false, "suffix" : "" }, { "dropping-particle" : "", "family" : "Wang", "given" : "Xiaoran", "non-dropping-particle" : "", "parse-names" : false, "suffix" : "" }, { "dropping-particle" : "", "family" : "Xiao", "given" : "Jianhui", "non-dropping-particle" : "", "parse-names" : false, "suffix" : "" }, { "dropping-particle" : "", "family" : "Duan", "given" : "Hucheng", "non-dropping-particle" : "", "parse-names" : false, "suffix" : "" }, { "dropping-particle" : "", "family" : "Li", "given" : "Naiyang", "non-dropping-particle" : "", "parse-names" : false, "suffix" : "" }, { "dropping-particle" : "", "family" : "Li", "given" : "Chaoyang", "non-dropping-particle" : "", "parse-names" : false, "suffix" : "" }, { "dropping-particle" : "", "family" : "Wan", "given" : "Pengxia", "non-dropping-particle" : "", "parse-names" : false, "suffix" : "" }, { "dropping-particle" : "", "family" : "Liu", "given" : "Ying", "non-dropping-particle" : "", "parse-names" : false, "suffix" : "" }, { "dropping-particle" : "", "family" : "Song", "given" : "Yiyue", "non-dropping-particle" : "", "parse-names" : false, "suffix" : "" }, { "dropping-particle" : "", "family" : "Zhou", "given" : "Chenjing", "non-dropping-particle" : "", "parse-names" : false, "suffix" : "" }, { "dropping-particle" : "", "family" : "Huang", "given" : "Zheqian", "non-dropping-particle" : "", "parse-names" : false, "suffix" : "" }, { "dropping-particle" : "", "family" : "Wang", "given" : "Zhichong", "non-dropping-particle" : "", "parse-names" : false, "suffix" : "" } ], "container-title" : "PloS one", "id" : "ITEM-1", "issue" : "4", "issued" : { "date-parts" : [ [ "2014", "1" ] ] }, "page" : "e93012", "title" : "Reconstruction of auto-tissue-engineered lamellar cornea by dynamic culture for transplantation: a rabbit model.", "type" : "article-journal", "volume" : "9" }, "uris" : [ "http://www.mendeley.com/documents/?uuid=2754ac34-84c8-417c-a77e-671b71203f59" ] }, { "id" : "ITEM-2", "itemData" : { "ISSN" : "0412-4081", "abstract" : "Objective: To evaluate the biocompatibility of xenogeneic acellular corneal stroma, the feasibility of tissue engineered corneal epithelial transplantation, and verify the long term survival of epithelial allograft. Methods: It was a experimental study. Porcine corneal stroma was treated by dispase followed by Triton-X-100 detergent. Treated porcine corneal stroma (group A) or fresh corneal stroma (group B) were put into the sac of rabbit cornea. Rabbit cornea without implantation of porcine corneal stroma was used as the control group (group C). Immunological rejection was evaluated in morphology, histopathology and immunohistochemistry in month 1, 3, 6. Female rabbit underwent lamellar keratoplasty (LK) using male tissue engineered corneal epithelium as donors, and immunological rejection after LK was analyzed. The corneas were collected at day 1, 3, 7, 15 and 30 after LK and evaluated by histopathology, immunohistochemistry and sex-determining region of Y-chromosome (SRY)-PCR analysis. Results: All corneas became transparent gradually after the transplantation of treated porcine corneal stroma and were not rejected. The epithelium, stroma, endothelium, Bowman's and Descemet's membrane were preserved in all corneas of group A and B in histological observations, collagen fibers were parallel, a few keratocytes presented in the acellular and fresh corneal stromas. The corneas of group C were normal in histological sections. No significant immune rejection was noted in any of the corneas. The corneas in the study of transplantation of tissue engineered cornea epithelium recovered smoothly in 3 or 4 days, turned transparent in 15 or 20 days after surgery and were not stained by fluorescein. Well-differentiated corneal epithelium were recognized at 15 and 30 days after LK. Many keratocytes infiltrated into the scaffold. SRY-PCR analysis showed that allogenic donor corneal epithelium cells could survive in recipients after a long-term observation. Conclusions: Acellular porcine corneal stroma shows a satisfying biocompatibility. Tissue engineered corneal epithelium using acellular porcine corneal stroma as carrier could be used as donors for LK with satisfactory results. Donor cells have the potential to survive in recipients after long-term observation.", "author" : [ { "dropping-particle" : "", "family" : "Fang", "given" : "X F", "non-dropping-particle" : "", "parse-names" : false, "suffix" : "" }, { "dropping-particle" : "", "family" : "Zhao", "given" : "J", "non-dropping-particle" : "", "parse-names" : false, "suffix" : "" }, { "dropping-particle" : "", "family" : "Shi", "given" : "W Y", "non-dropping-particle" : "", "parse-names" : false, "suffix" : "" }, { "dropping-particle" : "", "family" : "Xie", "given" : "L X C1 - embase 16/7/12", "non-dropping-particle" : "", "parse-names" : false, "suffix" : "" } ], "container-title" : "Chinese Journal of Ophthalmology", "id" : "ITEM-2", "issued" : { "date-parts" : [ [ "2008" ] ] }, "page" : "934-942 ST - Biocompatibility of acellular cornea", "title" : "Biocompatibility of acellular corneal stroma and transportation of tissue-engineered corneal epithelium", "type" : "article-journal", "volume" : "44" }, "uris" : [ "http://www.mendeley.com/documents/?uuid=dabfa6f1-1a2a-4f96-a6bd-ff9864a443ef" ] } ], "mendeley" : { "formattedCitation" : "&lt;sup&gt;90,91&lt;/sup&gt;", "plainTextFormattedCitation" : "90,91", "previouslyFormattedCitation" : "&lt;sup&gt;90,91&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90,91</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Decellularization may be applied not only to xenogeneic, but also to allogeneic cornea tissues for transplantation. Theoretically, this would reduce the complications associated with allogeneic corneal transplants and improve the clinical outcomes.  </w:t>
      </w:r>
    </w:p>
    <w:p w14:paraId="7F8DF24E" w14:textId="77777777" w:rsidR="006B263B" w:rsidRPr="002675C1" w:rsidRDefault="006B263B" w:rsidP="003F33D8">
      <w:pPr>
        <w:widowControl w:val="0"/>
        <w:autoSpaceDE w:val="0"/>
        <w:autoSpaceDN w:val="0"/>
        <w:adjustRightInd w:val="0"/>
        <w:spacing w:after="0" w:line="360" w:lineRule="auto"/>
        <w:jc w:val="both"/>
        <w:rPr>
          <w:rFonts w:ascii="Book Antiqua" w:hAnsi="Book Antiqua" w:cs="Times New Roman"/>
          <w:color w:val="000000" w:themeColor="text1"/>
          <w:sz w:val="24"/>
          <w:szCs w:val="24"/>
          <w:u w:color="24357D"/>
          <w:lang w:val="en-US"/>
        </w:rPr>
      </w:pPr>
    </w:p>
    <w:p w14:paraId="03958B2F" w14:textId="77777777" w:rsidR="006B263B" w:rsidRPr="002675C1" w:rsidRDefault="006B263B" w:rsidP="008C4E24">
      <w:pPr>
        <w:widowControl w:val="0"/>
        <w:autoSpaceDE w:val="0"/>
        <w:autoSpaceDN w:val="0"/>
        <w:adjustRightInd w:val="0"/>
        <w:spacing w:after="0" w:line="360" w:lineRule="auto"/>
        <w:jc w:val="both"/>
        <w:outlineLvl w:val="0"/>
        <w:rPr>
          <w:rFonts w:ascii="Book Antiqua" w:hAnsi="Book Antiqua" w:cs="Times New Roman"/>
          <w:b/>
          <w:color w:val="000000" w:themeColor="text1"/>
          <w:sz w:val="24"/>
          <w:szCs w:val="24"/>
          <w:u w:color="24357D"/>
          <w:lang w:val="en-US"/>
        </w:rPr>
      </w:pPr>
      <w:r w:rsidRPr="002675C1">
        <w:rPr>
          <w:rFonts w:ascii="Book Antiqua" w:hAnsi="Book Antiqua" w:cs="Times New Roman"/>
          <w:b/>
          <w:color w:val="000000" w:themeColor="text1"/>
          <w:sz w:val="24"/>
          <w:szCs w:val="24"/>
          <w:u w:color="24357D"/>
          <w:lang w:val="en-US"/>
        </w:rPr>
        <w:t>CORNEAL ENDOTHELIUM</w:t>
      </w:r>
    </w:p>
    <w:p w14:paraId="1B092C78" w14:textId="685FB4B4" w:rsidR="006B263B" w:rsidRPr="002675C1" w:rsidRDefault="006B263B" w:rsidP="003E2055">
      <w:pPr>
        <w:widowControl w:val="0"/>
        <w:autoSpaceDE w:val="0"/>
        <w:autoSpaceDN w:val="0"/>
        <w:adjustRightInd w:val="0"/>
        <w:spacing w:after="0" w:line="360" w:lineRule="auto"/>
        <w:ind w:firstLineChars="50" w:firstLine="120"/>
        <w:jc w:val="both"/>
        <w:rPr>
          <w:rFonts w:ascii="Book Antiqua" w:hAnsi="Book Antiqua" w:cs="Times New Roman"/>
          <w:color w:val="000000" w:themeColor="text1"/>
          <w:sz w:val="24"/>
          <w:szCs w:val="24"/>
          <w:u w:color="24357D"/>
          <w:lang w:val="en-US"/>
        </w:rPr>
      </w:pPr>
      <w:r w:rsidRPr="002675C1">
        <w:rPr>
          <w:rFonts w:ascii="Book Antiqua" w:hAnsi="Book Antiqua" w:cs="Times New Roman"/>
          <w:color w:val="000000" w:themeColor="text1"/>
          <w:sz w:val="24"/>
          <w:szCs w:val="24"/>
          <w:lang w:val="en-US"/>
        </w:rPr>
        <w:t>Corneal endothelium is a monolayer of cells that maintains a nonproliferative state, with cell density decreasing steadily under normal circumstances throughout life</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016/j.exer.2005.06.012", "ISSN" : "00144835", "PMID" : "16054624", "abstract" : "Corneal endothelium is the single-cell layer that forms a physical barrier between the corneal stroma and aqueous humour. The barrier and ionic 'pump' functions of corneal endothelium help regulate stromal hydration. Loss of endothelial cells due to increasing age, trauma, disease, dystrophy, or previous corneal transplants can reduce the density of endothelial cells to a critical point below which the stroma becomes edematous and visual acuity is lost. Throughout life, division of endothelial cells either does not occur or occurs at a rate too slow to adequately replace dead cells. Thus, the major means of repairing the monolayer is by cell migration and/or enlargement. The basis for the lack of endothelial cell proliferation is not yet fully understood, although it is clear that cells do retain proliferative capacity. Previous studies from this laboratory have identified certain environmental conditions that may be responsible for maintaining these cells in a non-replicative state in vivo. In addition, corneal endothelial cells exhibit intrinsic, age-related differences in relative proliferative capacity. The studies described below provide evidence to support the hypothesis that, with age, an increasing number of HCEC enter a replicative senescence-like state in which they become increasingly refractive to mitogenic stimulation. This decreasing sensitivity to mitogens appears to be mediated, at least in part, by age-dependent alterations in the relative expression and activity of the cyclin-dependent kinase inhibitors, p27KIP1, p16INK4A, and p21CIP1. ?? 2005 Elsevier Ltd. All rights reserved.", "author" : [ { "dropping-particle" : "", "family" : "Joyce", "given" : "Nancy C.", "non-dropping-particle" : "", "parse-names" : false, "suffix" : "" } ], "container-title" : "Experimental Eye Research", "id" : "ITEM-1", "issued" : { "date-parts" : [ [ "2005" ] ] }, "page" : "629-638", "title" : "Cell cycle status in human corneal endothelium", "type" : "article", "volume" : "81" }, "uris" : [ "http://www.mendeley.com/documents/?uuid=507df130-0802-40a7-a00b-68ae4991d416" ] }, { "id" : "ITEM-2", "itemData" : { "ISSN" : "0146-0404", "PMID" : "9071233", "abstract" : "PURPOSE: To obtain longitudinal data to estimate long-term morphometric changes in normal human corneal endothelia.\n\nMETHODS: Ten years after an initial study, the authors rephotographed the central corneal endothelium of 52 normal subjects with the same contact specular microscope. The findings for the 10 subjects younger than 18 years of age at the initial examination were considered separately. For the remaining 42 adult subjects, the time between examinations averaged 10.6 +/- 0.2 years (range, 10.1 to 11 years). At the recent examination, these subjects' ages averaged 59.5 +/- 16.8 years (range, 30 to 84 years). Outlines of 100 cells for each cornea were digitized.\n\nRESULTS: For the 42 adult subjects, the mean endothelial cell density decreased during the 10.6-year interval from 2715 +/- 301 cells/mm2 to 2539 +/- 284 cells/mm2 (P &lt; 0.001). The calculated exponential cell loss rate over this interval was 0.6% +/- 0.5% per year. There was no statistically significant correlation between cell loss rate and age. During the 10.6-year interval, the coefficient of variation of cell area increased from 0.26 +/- 0.05 to 0.29 +/- 0.06 (P &lt; 0.001), and the percentage of hexagonal cells decreased from 67% +/- 8% to 64% +/- 6% (P = 0.003). For the 10 subjects 5 to 15 years of age at the initial examination, the exponential cell loss rate was 1.1% +/- 0.8% per year.\n\nCONCLUSIONS: Human central endothelial cell density decreases at an average rate of approximately 0.6% per year in normal corneas throughout adult life, with gradual increases in polymegethism and pleomorphism.", "author" : [ { "dropping-particle" : "", "family" : "Bourne", "given" : "W M", "non-dropping-particle" : "", "parse-names" : false, "suffix" : "" }, { "dropping-particle" : "", "family" : "Nelson", "given" : "L R", "non-dropping-particle" : "", "parse-names" : false, "suffix" : "" }, { "dropping-particle" : "", "family" : "Hodge", "given" : "D O", "non-dropping-particle" : "", "parse-names" : false, "suffix" : "" } ], "container-title" : "Investigative ophthalmology &amp; visual science", "id" : "ITEM-2", "issue" : "3", "issued" : { "date-parts" : [ [ "1997", "3" ] ] }, "page" : "779-82", "title" : "Central corneal endothelial cell changes over a ten-year period.", "type" : "article-journal", "volume" : "38" }, "uris" : [ "http://www.mendeley.com/documents/?uuid=74c4d0df-d80b-4500-ad07-bd04e3239108" ] } ], "mendeley" : { "formattedCitation" : "&lt;sup&gt;92,93&lt;/sup&gt;", "plainTextFormattedCitation" : "92,93", "previouslyFormattedCitation" : "&lt;sup&gt;92,93&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92,93</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It has been for long believed that they do not replace themselves once they are lost in aging or diseases. On the contrary of corneal epithelial cells, which readily and continuously divide from limbal stem cells, corneal endothelial cells fail to expand </w:t>
      </w:r>
      <w:r w:rsidRPr="002675C1">
        <w:rPr>
          <w:rFonts w:ascii="Book Antiqua" w:hAnsi="Book Antiqua" w:cs="Times New Roman"/>
          <w:i/>
          <w:color w:val="000000" w:themeColor="text1"/>
          <w:sz w:val="24"/>
          <w:szCs w:val="24"/>
          <w:lang w:val="en-US"/>
        </w:rPr>
        <w:t>in vivo</w:t>
      </w:r>
      <w:r w:rsidRPr="002675C1">
        <w:rPr>
          <w:rFonts w:ascii="Book Antiqua" w:hAnsi="Book Antiqua" w:cs="Times New Roman"/>
          <w:color w:val="000000" w:themeColor="text1"/>
          <w:sz w:val="24"/>
          <w:szCs w:val="24"/>
          <w:lang w:val="en-US"/>
        </w:rPr>
        <w:t xml:space="preserve">, and expand slowly </w:t>
      </w:r>
      <w:r w:rsidRPr="002675C1">
        <w:rPr>
          <w:rFonts w:ascii="Book Antiqua" w:hAnsi="Book Antiqua" w:cs="Times New Roman"/>
          <w:i/>
          <w:color w:val="000000" w:themeColor="text1"/>
          <w:sz w:val="24"/>
          <w:szCs w:val="24"/>
          <w:lang w:val="en-US"/>
        </w:rPr>
        <w:t>in vitro</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author" : [ { "dropping-particle" : "", "family" : "Jumblatt", "given" : "Marcia M", "non-dropping-particle" : "", "parse-names" : false, "suffix" : "" }, { "dropping-particle" : "", "family" : "Maurice", "given" : "David M", "non-dropping-particle" : "", "parse-names" : false, "suffix" : "" }, { "dropping-particle" : "", "family" : "Mcculley", "given" : "James P", "non-dropping-particle" : "", "parse-names" : false, "suffix" : "" } ], "container-title" : "Investigative ophthalmology &amp; visual science", "id" : "ITEM-1", "issue" : "12", "issued" : { "date-parts" : [ [ "1978" ] ] }, "page" : "1135-41", "title" : "Transplantation of tissue-cultured corneal endothelium", "type" : "article-journal", "volume" : "17" }, "uris" : [ "http://www.mendeley.com/documents/?uuid=02f4031c-8bf6-437e-8805-99da59fdf2c8" ] }, { "id" : "ITEM-2", "itemData" : { "ISSN" : "0146-0404", "PMID" : "12091410", "abstract" : "PURPOSE: Contact inhibition has been implicated as an important antiproliferative mechanism in developing and mature corneal endothelium. Although exogenous TGF-beta2 and TGF-beta2 in aqueous humor suppress S-phase entry in cultured rat corneal endothelial cells, it is not known whether TGF-beta2 contributes to the mitotic inhibition that occurs during in vivo endothelial development. TGF-beta receptors I, II, and III must be coexpressed for a TGF-beta2-induced intracellular signal to be transmitted. The current study was conducted to determine whether TGF-beta2 contributes to mitotic inhibition during endothelial development, by investigating when these receptors become coexpressed in the endothelium of neonatal rats. Cyclin-dependent kinase inhibitors (CKIs), such as p27kip1 and p15INK4b, help mediate mitotic inhibition in other cell types. The role of CKIs in inhibiting proliferation in corneal endothelium was examined by first determining the kinetics of p27kip1 expression in neonatal rat corneal endothelium. Studies were then extended to cultured cells to more directly compare the effects of TGF-beta2 and cell-cell contact on the relative protein and mRNA expression of the CKIs, p27kip1, and p15INK4b.\n\nMETHODS: Immunocytochemistry (ICC) detected TGF-beta receptors I, II, and III (RI, RII, RIII, respectively) in the endothelium of rat corneas on postnatal days 1, 10, and 21, and in adult (3-month-old) rats. ICC for p27kip1 was conducted on postnatal days 1, 7, 14, and 21. Samples were taken for p27kip1 RT-PCR on postnatal days 7, 14, and 21 and from adult rats. The effect of TGF-beta2 on p27kip1 and p15INK4b expression was determined in G(0)-phase synchronized subconfluent rat corneal endothelial cells incubated for 24 hours in 10% serum +/- 5 ng/mL TGF-beta2. CKI expression was also examined in fully confluent cultures. RT-PCR and Western blot analysis detected p27kip1 and p15INK4b mRNA and protein expression, respectively. The effect of releasing cells from cell-cell contact on proliferation and p27kip1 protein expression was studied in confluent cultures treated for 1 hour with and without 2.0 mg/mL di-sodium EDTA and then maintained for 24 hours in 10% serum. Cultures were then either fixed for ICC of Ki67, a marker of actively cycling cells, or extracted for Western blot determination of p27kip1 protein.\n\nRESULTS: Positive staining for TGF-beta RIII was detected on postnatal day 10, and staining for RI and RII was detected on postnatal day 21. \u2026", "author" : [ { "dropping-particle" : "", "family" : "Joyce", "given" : "Nancy C", "non-dropping-particle" : "", "parse-names" : false, "suffix" : "" }, { "dropping-particle" : "", "family" : "Harris", "given" : "Deshea L", "non-dropping-particle" : "", "parse-names" : false, "suffix" : "" }, { "dropping-particle" : "", "family" : "Mello", "given" : "David M", "non-dropping-particle" : "", "parse-names" : false, "suffix" : "" } ], "container-title" : "Investigative ophthalmology &amp; visual science", "id" : "ITEM-2", "issue" : "7", "issued" : { "date-parts" : [ [ "2002", "7" ] ] }, "page" : "2152-9", "title" : "Mechanisms of mitotic inhibition in corneal endothelium: contact inhibition and TGF-beta2.", "type" : "article-journal", "volume" : "43" }, "uris" : [ "http://www.mendeley.com/documents/?uuid=56f287f6-a64a-4b5c-8cb7-dfeb4b138df9" ] } ], "mendeley" : { "formattedCitation" : "&lt;sup&gt;94,95&lt;/sup&gt;", "plainTextFormattedCitation" : "94,95", "previouslyFormattedCitation" : "&lt;sup&gt;94,95&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94,95</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Accumulating evidence, however, points to the existence of a </w:t>
      </w:r>
      <w:r w:rsidRPr="002675C1">
        <w:rPr>
          <w:rFonts w:ascii="Book Antiqua" w:hAnsi="Book Antiqua" w:cs="Times New Roman"/>
          <w:color w:val="000000" w:themeColor="text1"/>
          <w:sz w:val="24"/>
          <w:szCs w:val="24"/>
          <w:u w:color="24357D"/>
          <w:lang w:val="en-US"/>
        </w:rPr>
        <w:t xml:space="preserve">dormant progenitor cell population </w:t>
      </w:r>
      <w:r w:rsidRPr="002675C1">
        <w:rPr>
          <w:rFonts w:ascii="Book Antiqua" w:hAnsi="Book Antiqua" w:cs="Times New Roman"/>
          <w:color w:val="000000" w:themeColor="text1"/>
          <w:sz w:val="24"/>
          <w:szCs w:val="24"/>
          <w:lang w:val="en-US"/>
        </w:rPr>
        <w:t>located in the posterior limbus, the transitional area from the periphery of the endothelium and Schwalbe’s line to the anterior portion of the trabecular meshwork</w:t>
      </w:r>
      <w:r w:rsidRPr="002675C1">
        <w:rPr>
          <w:rFonts w:ascii="Book Antiqua" w:hAnsi="Book Antiqua" w:cs="Times New Roman"/>
          <w:color w:val="000000" w:themeColor="text1"/>
          <w:sz w:val="24"/>
          <w:szCs w:val="24"/>
          <w:u w:color="24357D"/>
          <w:lang w:val="en-US"/>
        </w:rPr>
        <w:t>. These putative progenitor cells are likely to be capable of producing both endothelial and trabecular cells</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55/2011/412743", "ISBN" : "1110-7243", "ISSN" : "11107243", "PMID" : "22187525", "abstract" : "Several adult stem cell types have been found in different parts of the eye, including the corneal epithelium, conjunctiva, and retina. In addition to these, there have been accumulating evidence that some stem-like cells reside in the transition area between the peripheral corneal endothelium (CE) and the anterior nonfiltering portion of the trabecular meshwork (TM), which is known as the Schwalbe's Ring region. These stem/progenitor cells may supply new cells for the CE and TM. In fact, the CE and TM share certain similarities in terms of their embryonic origin and proliferative capacity in vivo. In this paper, we discuss the putative stem cell source which has the potential for replacement of lost and nonfunctional cells in CE diseases and glaucoma. The future development of personalized stem cell therapies for the CE and TM may reduce the requirement of corneal grafts and surgical treatments in glaucoma.", "author" : [ { "dropping-particle" : "", "family" : "Yu", "given" : "Wing Yan", "non-dropping-particle" : "", "parse-names" : false, "suffix" : "" }, { "dropping-particle" : "", "family" : "Sheridan", "given" : "Carl", "non-dropping-particle" : "", "parse-names" : false, "suffix" : "" }, { "dropping-particle" : "", "family" : "Grierson", "given" : "Ian", "non-dropping-particle" : "", "parse-names" : false, "suffix" : "" }, { "dropping-particle" : "", "family" : "Mason", "given" : "Sharon", "non-dropping-particle" : "", "parse-names" : false, "suffix" : "" }, { "dropping-particle" : "", "family" : "Kearns", "given" : "Victoria", "non-dropping-particle" : "", "parse-names" : false, "suffix" : "" }, { "dropping-particle" : "", "family" : "Lo", "given" : "Amy Cheuk Yin", "non-dropping-particle" : "", "parse-names" : false, "suffix" : "" }, { "dropping-particle" : "", "family" : "Wong", "given" : "David", "non-dropping-particle" : "", "parse-names" : false, "suffix" : "" } ], "container-title" : "Journal of Biomedicine and Biotechnology", "id" : "ITEM-1", "issued" : { "date-parts" : [ [ "2011" ] ] }, "page" : "412743", "title" : "Progenitors for the corneal endothelium and trabecular meshwork: A potential source for personalized stem cell therapy in corneal endothelial diseases and glaucoma", "type" : "article-journal", "volume" : "2011" }, "uris" : [ "http://www.mendeley.com/documents/?uuid=ed499f46-5d49-4157-bab7-955c08f33401" ] } ], "mendeley" : { "formattedCitation" : "&lt;sup&gt;96&lt;/sup&gt;", "plainTextFormattedCitation" : "96", "previouslyFormattedCitation" : "&lt;sup&gt;96&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96</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Identification of a circumferential and discontinuous cord of cells with unusual ultrastructural features along the Schwalbe’s line in monkeys dates from 1982</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author" : [ { "dropping-particle" : "", "family" : "Raviola", "given" : "Giuseppina", "non-dropping-particle" : "", "parse-names" : false, "suffix" : "" } ], "container-title" : "Investigative ophthalmology &amp; visual science", "id" : "ITEM-1", "issue" : "1", "issued" : { "date-parts" : [ [ "1982" ] ] }, "page" : "45-56", "title" : "Schwalbe line's cells : a new cell type in the trabecular meshwork of Macaca mulatta", "type" : "article-journal", "volume" : "22" }, "uris" : [ "http://www.mendeley.com/documents/?uuid=0e671a9a-7e8e-45ae-8295-86a8c69d91f6" ] } ], "mendeley" : { "formattedCitation" : "&lt;sup&gt;97&lt;/sup&gt;", "plainTextFormattedCitation" : "97", "previouslyFormattedCitation" : "&lt;sup&gt;97&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97</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Attention to these cells was drawn later, when repopulation of trabecular cells after argon laser trabeculoplasty was reported</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001/archopht.1988.01060130590044", "ISSN" : "0003-9950", "PMID" : "3355425", "abstract" : "The usefulness of argon laser trabeculoplasty (ALT) in the treatment of some patients with glaucoma has been established; yet, the mechanism of ALT is not understood. The hypothesis that the mechanism involves trabecular cell division was examined. Autoradiographic assessment of tritiated thymidine incorporation into trabecular cell DNA in a human corneoscleral explant organ culture system demonstrated a basal level of DNA replication that increased by 180% in the two days immediately after ALT. When labeling was initiated five days after ALT, DNA replication declined to 70% of the control level. The autoradiographic findings were confirmed using biochemical evaluation of tritiated thymidine incorporation into acid-precipitable macromolecules (DNA) in excised trabecular meshwork. One biologic response of the trabecular meshwork after laser trabeculoplasty is a change in the level of ongoing trabecular cell division.", "author" : [ { "dropping-particle" : "", "family" : "Bylsma", "given" : "S S", "non-dropping-particle" : "", "parse-names" : false, "suffix" : "" }, { "dropping-particle" : "", "family" : "Samples", "given" : "J R", "non-dropping-particle" : "", "parse-names" : false, "suffix" : "" }, { "dropping-particle" : "", "family" : "Acott", "given" : "T S", "non-dropping-particle" : "", "parse-names" : false, "suffix" : "" }, { "dropping-particle" : "", "family" : "Buskirk", "given" : "E M", "non-dropping-particle" : "Van", "parse-names" : false, "suffix" : "" } ], "container-title" : "Archives of ophthalmology", "id" : "ITEM-1", "issued" : { "date-parts" : [ [ "1988" ] ] }, "page" : "544-547", "title" : "Trabecular cell division after argon laser trabeculoplasty.", "type" : "article-journal", "volume" : "106" }, "uris" : [ "http://www.mendeley.com/documents/?uuid=a74cf537-0ec5-4246-aeef-340556eaba7c" ] }, { "id" : "ITEM-2", "itemData" : { "ISSN" : "0002-9394", "PMID" : "2502925", "abstract" : "To study further the transient increase in trabecular cell division within the first two days after laser trabeculoplasty in human corneoscleral explant organ cultures, we used a pulse-chase protocol in which immediately after laser treatment 3H-thymidine was added to the culture medium for 48 hours (the pulse period). Fresh medium without radiolabel was then added for variable times (the chase period) before termination of the experiment. Autoradiography was used to follow changes in the regional distribution of the cells that divided during the pulse period and had 3H-thymidine-labeled DNA. Laser-treated explants, evaluated after a pulse with no chase, showed a fourfold increase in cell division (P less than .001) over nontreated controls. Nearly 60% of this cell division was localized to the anterior, nonfiltering region of the trabecular meshwork where it inserts into the cornea beneath Schwalbe's line. Trabecular cell division in other regions of the meshwork was not increased over controls at this time. After seven or 14 days of chase without radiolabel, the regional distribution of radiolabeled cells changed in laser-treated explants but not in controls. By 14 days, only 26% of the labeled cells remained in this anterior insert region, while 60% were found in the region of the burn sites. Macroautoradiography of whole explants corroborated these observations. Our data support the hypothesis that laser trabeculoplasty causes early cell division by a population of cells in the anterior meshwork; these new cells then migrate and repopulate the burn sites over the next few weeks.", "author" : [ { "dropping-particle" : "", "family" : "Acott", "given" : "T S", "non-dropping-particle" : "", "parse-names" : false, "suffix" : "" }, { "dropping-particle" : "", "family" : "Samples", "given" : "J R", "non-dropping-particle" : "", "parse-names" : false, "suffix" : "" }, { "dropping-particle" : "", "family" : "Bradley", "given" : "J M", "non-dropping-particle" : "", "parse-names" : false, "suffix" : "" }, { "dropping-particle" : "", "family" : "Bacon", "given" : "D R", "non-dropping-particle" : "", "parse-names" : false, "suffix" : "" }, { "dropping-particle" : "", "family" : "Bylsma", "given" : "S S", "non-dropping-particle" : "", "parse-names" : false, "suffix" : "" }, { "dropping-particle" : "", "family" : "Buskirk", "given" : "E M", "non-dropping-particle" : "Van", "parse-names" : false, "suffix" : "" } ], "container-title" : "American Journal of Ophthalmologyournal of ophthalmology", "id" : "ITEM-2", "issue" : "1", "issued" : { "date-parts" : [ [ "1989", "8", "15" ] ] }, "page" : "1-6", "title" : "Trabecular repopulation by anterior trabecular meshwork cells after laser trabeculoplasty.", "type" : "article-journal", "volume" : "107" }, "uris" : [ "http://www.mendeley.com/documents/?uuid=36c965b1-a26f-4637-ace2-84ec5f5b4137" ] } ], "mendeley" : { "formattedCitation" : "&lt;sup&gt;98,99&lt;/sup&gt;", "plainTextFormattedCitation" : "98,99", "previouslyFormattedCitation" : "&lt;sup&gt;98,99&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98,99</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Possibly, these cells are invigorated and proliferate after laser trabeculoplasty through the release of growth factors and cytokines</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55/2011/412743", "ISBN" : "1110-7243", "ISSN" : "11107243", "PMID" : "22187525", "abstract" : "Several adult stem cell types have been found in different parts of the eye, including the corneal epithelium, conjunctiva, and retina. In addition to these, there have been accumulating evidence that some stem-like cells reside in the transition area between the peripheral corneal endothelium (CE) and the anterior nonfiltering portion of the trabecular meshwork (TM), which is known as the Schwalbe's Ring region. These stem/progenitor cells may supply new cells for the CE and TM. In fact, the CE and TM share certain similarities in terms of their embryonic origin and proliferative capacity in vivo. In this paper, we discuss the putative stem cell source which has the potential for replacement of lost and nonfunctional cells in CE diseases and glaucoma. The future development of personalized stem cell therapies for the CE and TM may reduce the requirement of corneal grafts and surgical treatments in glaucoma.", "author" : [ { "dropping-particle" : "", "family" : "Yu", "given" : "Wing Yan", "non-dropping-particle" : "", "parse-names" : false, "suffix" : "" }, { "dropping-particle" : "", "family" : "Sheridan", "given" : "Carl", "non-dropping-particle" : "", "parse-names" : false, "suffix" : "" }, { "dropping-particle" : "", "family" : "Grierson", "given" : "Ian", "non-dropping-particle" : "", "parse-names" : false, "suffix" : "" }, { "dropping-particle" : "", "family" : "Mason", "given" : "Sharon", "non-dropping-particle" : "", "parse-names" : false, "suffix" : "" }, { "dropping-particle" : "", "family" : "Kearns", "given" : "Victoria", "non-dropping-particle" : "", "parse-names" : false, "suffix" : "" }, { "dropping-particle" : "", "family" : "Lo", "given" : "Amy Cheuk Yin", "non-dropping-particle" : "", "parse-names" : false, "suffix" : "" }, { "dropping-particle" : "", "family" : "Wong", "given" : "David", "non-dropping-particle" : "", "parse-names" : false, "suffix" : "" } ], "container-title" : "Journal of Biomedicine and Biotechnology", "id" : "ITEM-1", "issued" : { "date-parts" : [ [ "2011" ] ] }, "page" : "412743", "title" : "Progenitors for the corneal endothelium and trabecular meshwork: A potential source for personalized stem cell therapy in corneal endothelial diseases and glaucoma", "type" : "article-journal", "volume" : "2011" }, "uris" : [ "http://www.mendeley.com/documents/?uuid=ed499f46-5d49-4157-bab7-955c08f33401" ] } ], "mendeley" : { "formattedCitation" : "&lt;sup&gt;96&lt;/sup&gt;", "plainTextFormattedCitation" : "96", "previouslyFormattedCitation" : "&lt;sup&gt;96&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96</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p>
    <w:p w14:paraId="49FBB961" w14:textId="09975B88" w:rsidR="006B263B" w:rsidRPr="002675C1" w:rsidRDefault="006B263B" w:rsidP="003E2055">
      <w:pPr>
        <w:widowControl w:val="0"/>
        <w:autoSpaceDE w:val="0"/>
        <w:autoSpaceDN w:val="0"/>
        <w:adjustRightInd w:val="0"/>
        <w:spacing w:after="0" w:line="360" w:lineRule="auto"/>
        <w:ind w:firstLineChars="250" w:firstLine="600"/>
        <w:jc w:val="both"/>
        <w:rPr>
          <w:rFonts w:ascii="Book Antiqua" w:hAnsi="Book Antiqua" w:cs="Times New Roman"/>
          <w:color w:val="000000" w:themeColor="text1"/>
          <w:sz w:val="24"/>
          <w:szCs w:val="24"/>
          <w:u w:color="24357D"/>
          <w:lang w:val="en-US"/>
        </w:rPr>
      </w:pPr>
      <w:r w:rsidRPr="002675C1">
        <w:rPr>
          <w:rFonts w:ascii="Book Antiqua" w:hAnsi="Book Antiqua" w:cs="Times New Roman"/>
          <w:color w:val="000000" w:themeColor="text1"/>
          <w:sz w:val="24"/>
          <w:szCs w:val="24"/>
          <w:lang w:val="en-US"/>
        </w:rPr>
        <w:t>There is substantial evidence that the human corneal endothelium cells hold different characteristics according to their position in the cornea. Stained corneas revealed that cell density at the peripheral inner cornea, up to 1.6 mm from Schwalbe line, is about 30% higher than in the central cornea</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ISSN" : "0146-0404", "PMID" : "6365828", "abstract" : "The density distribution of endothelial cells was determined, directly and indirectly, by counting cells and cell nuclei in two separate groups of unpaired human corneas. Four areas, measuring 1 square mm each, were counted in the corneal center as well as in the periphery close to Schwalbe's line. In 19 Orcein-stained corneas, the peripheral density of nuclei was 3632/mm2 +/- 592 (SD) as compared with central counts of 2778 mm2 +/- 284 (SD). The other group of 22 corneas, stained supravitally with Alizarin-red revealed a peripheral cell density of 3696/mm2 +/- 721 (SD), in contrast with a central density of 2811/mm2 +/- 425 (SD). There was also an uneven density distribution in the central endothelium. The average difference between the highest and lowest central square millimeter counts in the two groups was 8.0 +/- 7.7% (SD) and 9.0 +/- 3.6% (SD), respectively. The data indicate a nonuniform endothelial cell density distribution in the human cornea that may have clinical implications.", "author" : [ { "dropping-particle" : "", "family" : "Schimmelpfennig", "given" : "B H", "non-dropping-particle" : "", "parse-names" : false, "suffix" : "" } ], "container-title" : "Investigative ophthalmology &amp; visual science", "id" : "ITEM-1", "issue" : "2", "issued" : { "date-parts" : [ [ "1984", "2" ] ] }, "page" : "223-9", "title" : "Direct and indirect determination of nonuniform cell density distribution in human corneal endothelium.", "type" : "article-journal", "volume" : "25" }, "uris" : [ "http://www.mendeley.com/documents/?uuid=63402750-e760-43fc-b0ef-02a81cc0b80a" ] } ], "mendeley" : { "formattedCitation" : "&lt;sup&gt;100&lt;/sup&gt;", "plainTextFormattedCitation" : "100", "previouslyFormattedCitation" : "&lt;sup&gt;100&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00</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Additionally, specular microscopy documented the uneven cell distribution from center to periphery </w:t>
      </w:r>
      <w:r w:rsidRPr="002675C1">
        <w:rPr>
          <w:rFonts w:ascii="Book Antiqua" w:hAnsi="Book Antiqua" w:cs="Times New Roman"/>
          <w:i/>
          <w:color w:val="000000" w:themeColor="text1"/>
          <w:sz w:val="24"/>
          <w:szCs w:val="24"/>
          <w:lang w:val="en-US"/>
        </w:rPr>
        <w:t>in vivo</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016/S0002-9394(02)02237-7", "ISSN" : "00029394", "author" : [ { "dropping-particle" : "", "family" : "Amann", "given" : "Josef", "non-dropping-particle" : "", "parse-names" : false, "suffix" : "" }, { "dropping-particle" : "", "family" : "Holley", "given" : "Glenn P", "non-dropping-particle" : "", "parse-names" : false, "suffix" : "" }, { "dropping-particle" : "", "family" : "Lee", "given" : "Sang-BuMm", "non-dropping-particle" : "", "parse-names" : false, "suffix" : "" }, { "dropping-particle" : "", "family" : "Edelhauser", "given" : "Henry F", "non-dropping-particle" : "", "parse-names" : false, "suffix" : "" } ], "container-title" : "American Journal of Ophthalmology", "id" : "ITEM-1", "issue" : "5", "issued" : { "date-parts" : [ [ "2003", "5" ] ] }, "page" : "584-590", "title" : "Increased endothelial cell density in the paracentral and peripheral regionsof the human cornea", "type" : "article-journal", "volume" : "135" }, "uris" : [ "http://www.mendeley.com/documents/?uuid=5f88bdd2-85ea-42ad-bc58-65c8ffc440ea" ] } ], "mendeley" : { "formattedCitation" : "&lt;sup&gt;101&lt;/sup&gt;", "plainTextFormattedCitation" : "101", "previouslyFormattedCitation" : "&lt;sup&gt;101&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01</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The reason for this difference is not known, albeit it has been suggested that the peripheral cornea may provide a physiologic reserve and storage region of endothelial cells for continuous, lifetime cellular supply for the central cornea</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016/S0002-9394(02)02237-7", "ISSN" : "00029394", "author" : [ { "dropping-particle" : "", "family" : "Amann", "given" : "Josef", "non-dropping-particle" : "", "parse-names" : false, "suffix" : "" }, { "dropping-particle" : "", "family" : "Holley", "given" : "Glenn P", "non-dropping-particle" : "", "parse-names" : false, "suffix" : "" }, { "dropping-particle" : "", "family" : "Lee", "given" : "Sang-BuMm", "non-dropping-particle" : "", "parse-names" : false, "suffix" : "" }, { "dropping-particle" : "", "family" : "Edelhauser", "given" : "Henry F", "non-dropping-particle" : "", "parse-names" : false, "suffix" : "" } ], "container-title" : "American Journal of Ophthalmology", "id" : "ITEM-1", "issue" : "5", "issued" : { "date-parts" : [ [ "2003", "5" ] ] }, "page" : "584-590", "title" : "Increased endothelial cell density in the paracentral and peripheral regionsof the human cornea", "type" : "article-journal", "volume" : "135" }, "uris" : [ "http://www.mendeley.com/documents/?uuid=5f88bdd2-85ea-42ad-bc58-65c8ffc440ea" ] } ], "mendeley" : { "formattedCitation" : "&lt;sup&gt;101&lt;/sup&gt;", "plainTextFormattedCitation" : "101", "previouslyFormattedCitation" : "&lt;sup&gt;101&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01</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Bednarz and coworkers showed that cells isolated from the central part are densely packed and exhibit no mitogenic activity, while cells derived from the peripheral part of the cornea are characterized by mitogenic activity but their cell-to-cell attachment seems to be less tight than </w:t>
      </w:r>
      <w:r w:rsidRPr="002675C1">
        <w:rPr>
          <w:rFonts w:ascii="Book Antiqua" w:hAnsi="Book Antiqua" w:cs="Times New Roman"/>
          <w:i/>
          <w:color w:val="000000" w:themeColor="text1"/>
          <w:sz w:val="24"/>
          <w:szCs w:val="24"/>
          <w:lang w:val="en-US"/>
        </w:rPr>
        <w:t>in vivo</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007/s11626-998-0097-7", "ISBN" : "1071-2690 (Print)\\r1071-2690 (Linking)", "ISSN" : "1071-2690", "PMID" : "9542652", "abstract" : "Several methods for isolation and cultivation of human corneal endothelial cells have been described during the last few decades. In contrast to the situation in vivo, the cultured cells show mitogenic activity but often lose their typical morphological appearance. In this paper, we describe a technique to isolate and cultivate morphologically unchanged endothelium from the human cornea. This method revealed different characteristics of endothelial cells according to their position within the human cornea. Endothelial cells isolated from the central part have a morphology similar to that of cells in vivo (i.e., they are densely packed and show no mitogenic activity). In contrast, endothelial cells derived from the peripheral part of the cornea are characterized by mitogenic activity but their cell-to-cell attachment seems to be less tight than in vivo. The significance of these two different endothelial cell types for wound healing in the human cornea is discussed.", "author" : [ { "dropping-particle" : "", "family" : "Bednarz", "given" : "J", "non-dropping-particle" : "", "parse-names" : false, "suffix" : "" }, { "dropping-particle" : "", "family" : "Rodokanaki-von Schrenck", "given" : "A", "non-dropping-particle" : "", "parse-names" : false, "suffix" : "" }, { "dropping-particle" : "", "family" : "Engelmann", "given" : "K", "non-dropping-particle" : "", "parse-names" : false, "suffix" : "" } ], "container-title" : "In vitro cellular &amp; developmental biology animal", "id" : "ITEM-1", "issue" : "2", "issued" : { "date-parts" : [ [ "1998" ] ] }, "page" : "149-53", "title" : "Different characteristics of endothelial cells from central and peripheral human cornea in primary culture and after subculture.", "type" : "article-journal", "volume" : "34" }, "uris" : [ "http://www.mendeley.com/documents/?uuid=1a68b943-f6f6-4284-b2e3-590585e193fd" ] } ], "mendeley" : { "formattedCitation" : "&lt;sup&gt;102&lt;/sup&gt;", "plainTextFormattedCitation" : "102", "previouslyFormattedCitation" : "&lt;sup&gt;102&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02</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Konomi </w:t>
      </w:r>
      <w:r w:rsidRPr="002675C1">
        <w:rPr>
          <w:rFonts w:ascii="Book Antiqua" w:hAnsi="Book Antiqua" w:cs="Times New Roman"/>
          <w:i/>
          <w:color w:val="000000" w:themeColor="text1"/>
          <w:sz w:val="24"/>
          <w:szCs w:val="24"/>
          <w:lang w:val="en-US"/>
        </w:rPr>
        <w:t>et al</w:t>
      </w:r>
      <w:r w:rsidR="003E2055" w:rsidRPr="002675C1">
        <w:rPr>
          <w:rFonts w:ascii="Book Antiqua" w:hAnsi="Book Antiqua" w:cs="Times New Roman"/>
          <w:color w:val="000000" w:themeColor="text1"/>
          <w:sz w:val="24"/>
          <w:szCs w:val="24"/>
          <w:u w:color="24357D"/>
          <w:vertAlign w:val="superscript"/>
          <w:lang w:val="en-US"/>
        </w:rPr>
        <w:t>[</w:t>
      </w:r>
      <w:r w:rsidR="003E2055" w:rsidRPr="002675C1">
        <w:rPr>
          <w:rFonts w:ascii="Book Antiqua" w:hAnsi="Book Antiqua" w:cs="Times New Roman"/>
          <w:color w:val="000000" w:themeColor="text1"/>
          <w:sz w:val="24"/>
          <w:szCs w:val="24"/>
          <w:u w:color="24357D"/>
          <w:lang w:val="en-US"/>
        </w:rPr>
        <w:fldChar w:fldCharType="begin" w:fldLock="1"/>
      </w:r>
      <w:r w:rsidR="003E2055" w:rsidRPr="002675C1">
        <w:rPr>
          <w:rFonts w:ascii="Book Antiqua" w:hAnsi="Book Antiqua" w:cs="Times New Roman"/>
          <w:color w:val="000000" w:themeColor="text1"/>
          <w:sz w:val="24"/>
          <w:szCs w:val="24"/>
          <w:u w:color="24357D"/>
          <w:lang w:val="en-US"/>
        </w:rPr>
        <w:instrText>ADDIN CSL_CITATION { "citationItems" : [ { "id" : "ITEM-1", "itemData" : { "DOI" : "10.1167/iovs.05-0245", "ISSN" : "0146-0404", "PMID" : "16249484", "abstract" : "PURPOSE: To compare the relative proliferative capacity between human corneal endothelial cells (HCECs) cultured from the central and peripheral areas of the cornea.\n\nMETHODS: Human corneas were divided into two groups based on donor age (younger group, &lt; or =30 years of age; older group, &gt; or =50 years of age). Corneas were trephined, and Descemet's membrane with HCECs was stripped from the central (0-6.75 mm) and peripheral (6.75-9.5 mm) areas. HCECs were then isolated from Descemet's membrane and cultivated. An equal number of passage-1 endothelial cells from each area were seeded, and the number of cells was determined at various times after seeding. Doubling times of cells from each area were compared. The antibody against minichromosome maintenance-2 (MCM2) protein was tested for replication competence.\n\nRESULTS: Morphologically, HCECs from the central area were similar to cells from the peripheral area. The doubling time (in hours) of HCECs from the central area was 35.20 in the younger group (n = 4) and 54.54 in the older group (n = 4) and from the peripheral area, 29.37 in the younger group and 46.23 in the older group. There was no significant difference (younger: P = 0.515; older: P = 0.222) between the central and peripheral area in each age group. MCM2-positive cells were consistently observed in cultures from the central, as well as peripheral, area. There was no significant difference (younger: P = 0.929; older: P = 0.613) in the percentage of MCM2-positive cells between these two areas in either age group. Even though there was no significant difference, there was a tendency toward increased doubling time and decreased percentage of MCM2 in the central area of the older group.\n\nCONCLUSIONS: These results indicate that corneal endothelial cells from both the central and peripheral areas retain potential proliferative capacity.", "author" : [ { "dropping-particle" : "", "family" : "Konomi", "given" : "Kenji", "non-dropping-particle" : "", "parse-names" : false, "suffix" : "" }, { "dropping-particle" : "", "family" : "Zhu", "given" : "Cheng", "non-dropping-particle" : "", "parse-names" : false, "suffix" : "" }, { "dropping-particle" : "", "family" : "Harris", "given" : "Deshea", "non-dropping-particle" : "", "parse-names" : false, "suffix" : "" }, { "dropping-particle" : "", "family" : "Joyce", "given" : "Nancy C", "non-dropping-particle" : "", "parse-names" : false, "suffix" : "" } ], "container-title" : "Investigative ophthalmology &amp; visual science", "id" : "ITEM-1", "issue" : "11", "issued" : { "date-parts" : [ [ "2005", "11" ] ] }, "page" : "4086-91", "title" : "Comparison of the proliferative capacity of human corneal endothelial cells from the central and peripheral areas.", "type" : "article-journal", "volume" : "46" }, "uris" : [ "http://www.mendeley.com/documents/?uuid=80a6ddbf-46b9-4de8-96ac-ed85cdbfac8a" ] } ], "mendeley" : { "formattedCitation" : "&lt;sup&gt;103&lt;/sup&gt;", "plainTextFormattedCitation" : "103", "previouslyFormattedCitation" : "&lt;sup&gt;103&lt;/sup&gt;" }, "properties" : { "noteIndex" : 0 }, "schema" : "https://github.com/citation-style-language/schema/raw/master/csl-citation.json" }</w:instrText>
      </w:r>
      <w:r w:rsidR="003E2055" w:rsidRPr="002675C1">
        <w:rPr>
          <w:rFonts w:ascii="Book Antiqua" w:hAnsi="Book Antiqua" w:cs="Times New Roman"/>
          <w:color w:val="000000" w:themeColor="text1"/>
          <w:sz w:val="24"/>
          <w:szCs w:val="24"/>
          <w:u w:color="24357D"/>
          <w:lang w:val="en-US"/>
        </w:rPr>
        <w:fldChar w:fldCharType="separate"/>
      </w:r>
      <w:r w:rsidR="003E2055" w:rsidRPr="002675C1">
        <w:rPr>
          <w:rFonts w:ascii="Book Antiqua" w:hAnsi="Book Antiqua" w:cs="Times New Roman"/>
          <w:noProof/>
          <w:color w:val="000000" w:themeColor="text1"/>
          <w:sz w:val="24"/>
          <w:szCs w:val="24"/>
          <w:u w:color="24357D"/>
          <w:vertAlign w:val="superscript"/>
          <w:lang w:val="en-US"/>
        </w:rPr>
        <w:t>103</w:t>
      </w:r>
      <w:r w:rsidR="003E2055" w:rsidRPr="002675C1">
        <w:rPr>
          <w:rFonts w:ascii="Book Antiqua" w:hAnsi="Book Antiqua" w:cs="Times New Roman"/>
          <w:color w:val="000000" w:themeColor="text1"/>
          <w:sz w:val="24"/>
          <w:szCs w:val="24"/>
          <w:u w:color="24357D"/>
          <w:lang w:val="en-US"/>
        </w:rPr>
        <w:fldChar w:fldCharType="end"/>
      </w:r>
      <w:r w:rsidR="003E2055"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lang w:val="en-US"/>
        </w:rPr>
        <w:t xml:space="preserve"> studied human donor corneas with different donor ages and found that cells from both </w:t>
      </w:r>
      <w:r w:rsidRPr="002675C1">
        <w:rPr>
          <w:rFonts w:ascii="Book Antiqua" w:hAnsi="Book Antiqua" w:cs="Times New Roman"/>
          <w:color w:val="000000" w:themeColor="text1"/>
          <w:sz w:val="24"/>
          <w:szCs w:val="24"/>
          <w:u w:color="24357D"/>
          <w:lang w:val="en-US"/>
        </w:rPr>
        <w:t>the central and peripheral areas retain potential proliferative capacity, although the doubling time tended to be higher for cells from the central cornea and from older donors</w:t>
      </w:r>
      <w:r w:rsidR="00A536F9" w:rsidRPr="002675C1">
        <w:rPr>
          <w:rFonts w:ascii="Book Antiqua" w:hAnsi="Book Antiqua" w:cs="Times New Roman"/>
          <w:color w:val="000000" w:themeColor="text1"/>
          <w:sz w:val="24"/>
          <w:szCs w:val="24"/>
          <w:u w:color="24357D"/>
          <w:lang w:val="en-US"/>
        </w:rPr>
        <w:t>.</w:t>
      </w:r>
    </w:p>
    <w:p w14:paraId="5903AA82" w14:textId="4924B9B0" w:rsidR="006B263B" w:rsidRPr="002675C1" w:rsidRDefault="006B263B" w:rsidP="003E2055">
      <w:pPr>
        <w:spacing w:after="0" w:line="360" w:lineRule="auto"/>
        <w:ind w:firstLineChars="200" w:firstLine="480"/>
        <w:jc w:val="both"/>
        <w:rPr>
          <w:rFonts w:ascii="Book Antiqua" w:hAnsi="Book Antiqua" w:cs="Times New Roman"/>
          <w:color w:val="000000" w:themeColor="text1"/>
          <w:sz w:val="24"/>
          <w:szCs w:val="24"/>
          <w:u w:color="24357D"/>
          <w:lang w:val="en-US"/>
        </w:rPr>
      </w:pPr>
      <w:r w:rsidRPr="002675C1">
        <w:rPr>
          <w:rFonts w:ascii="Book Antiqua" w:hAnsi="Book Antiqua" w:cs="Times New Roman"/>
          <w:color w:val="000000" w:themeColor="text1"/>
          <w:sz w:val="24"/>
          <w:szCs w:val="24"/>
          <w:u w:color="24357D"/>
          <w:lang w:val="en-US"/>
        </w:rPr>
        <w:t>Data from molecular marker studies provide support for the existence of a stem-like cell niche at the corneal endothelium. D</w:t>
      </w:r>
      <w:r w:rsidRPr="002675C1">
        <w:rPr>
          <w:rFonts w:ascii="Book Antiqua" w:hAnsi="Book Antiqua" w:cs="Times New Roman"/>
          <w:color w:val="000000" w:themeColor="text1"/>
          <w:sz w:val="24"/>
          <w:szCs w:val="24"/>
          <w:lang w:val="en-US"/>
        </w:rPr>
        <w:t>issected endothelial tissues from human and rabbits exhibited positive telomerase activity in the peripheral and intermediate sections, but no activity was observed in the central endothelial tissues or the limbus between the trabecular meshwork and Schwalbe’s line</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ISSN" : "1090-0535", "PMID" : "16205623", "abstract" : "PURPOSE: The well-known reluctance of human corneal endothelial cells (HCECs) to divide has continually intrigued investigators. Related to this, the discovery of an increased endothelial cell population in the periphery of the human cornea has prompted an investigation for evidence of the existence of stem-like cells in the endothelial periphery. Showing that stem cells or transient amplifying cells may exist in the periphery might explain the origin of HCECs and indicate a source for these cells in wound repair. In addition, these cells might be of value in culturing or as a source for the synthesis of artificial corneas.\n\nMETHODS: Human corneas with attached scleral rims were obtained from eye banks and were assayed for telomerase activity and BrdU (bromodeoxyridine) incorporation to determine, respectively, the presence of a stem-like cell marker and replicative activity. In the case of telomerase activity, the tissues were divided into central, intermediate and peripheral areas by the use of trephines. BrdU staining (using alkaline phosphatase bound secondary antibody) was performed on whole corneas plus scleral rims exposed to BrdU antibodies on the endothelial side whereas BrdU fluorescence (using fluorescein bound secondary antibody) was obtained from transverse sections of the these tissues by the same procedure. Some corneas were wounded to determine whether the wounded areas stimulated BrdU (by staining or fluorescence) followed by the synthesis of transforming growth factor beta (TGFbeta). The latter was determined by quantitative ELISA. Rabbit corneas were also assayed for BrdU incorporation to compare their evidence of cell division with that of humans.\n\nRESULTS: After dividing corneas into central, intermediate, and peripheral sections, the dissected endothelial tissues exhibited positive telomerase activity in the peripheral and intermediate sections. No activity was observed in the central endothelial tissues or the limbus between the trabecular meshwork and Schwalbe's line. BrdU staining with alkaline phosphatase was occasionally observed in the wounded area's human corneal endothelial cells after wounding. When BrdU fluorescence assays were made on corneal transverse sections with fluorescein, fluorescence occurred in an area just at and adjacent to the trabecular meshwork, but was not seen at the corneal endothelium. After wounding, BrdU fluorescence extended into the corneal endothelium. TGF-beta levels were increased in fluids bath\u2026", "author" : [ { "dropping-particle" : "", "family" : "Whikehart", "given" : "David R", "non-dropping-particle" : "", "parse-names" : false, "suffix" : "" }, { "dropping-particle" : "", "family" : "Parikh", "given" : "Chirag H", "non-dropping-particle" : "", "parse-names" : false, "suffix" : "" }, { "dropping-particle" : "V", "family" : "Vaughn", "given" : "Alexia", "non-dropping-particle" : "", "parse-names" : false, "suffix" : "" }, { "dropping-particle" : "", "family" : "Mishler", "given" : "Kathy", "non-dropping-particle" : "", "parse-names" : false, "suffix" : "" }, { "dropping-particle" : "", "family" : "Edelhauser", "given" : "Henry F", "non-dropping-particle" : "", "parse-names" : false, "suffix" : "" } ], "container-title" : "Molecular vision", "id" : "ITEM-1", "issue" : "January", "issued" : { "date-parts" : [ [ "2005", "1" ] ] }, "page" : "816-24", "title" : "Evidence suggesting the existence of stem cells for the human corneal endothelium.", "type" : "article-journal", "volume" : "11" }, "uris" : [ "http://www.mendeley.com/documents/?uuid=acaf9d31-dd42-4408-ae23-6e99a050f6d9" ] } ], "mendeley" : { "formattedCitation" : "&lt;sup&gt;104&lt;/sup&gt;", "plainTextFormattedCitation" : "104", "previouslyFormattedCitation" : "&lt;sup&gt;104&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04</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Telomerase activity is a characteristic marker for transient amplifying cells. The same study also tested endothelial cells for alkaline phosphatase-catalyzed bromodeoxyuridine (BrdU) labeling, which demonstrates cell division. In the case of rabbit corneal endothelium, which is known to divide with regularity, BrdU staining was always seen following a mechanical wound, but in the human corneal endothelium, staining only occurred at the wound site in 10% of the corneas tested</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ISSN" : "1090-0535", "PMID" : "16205623", "abstract" : "PURPOSE: The well-known reluctance of human corneal endothelial cells (HCECs) to divide has continually intrigued investigators. Related to this, the discovery of an increased endothelial cell population in the periphery of the human cornea has prompted an investigation for evidence of the existence of stem-like cells in the endothelial periphery. Showing that stem cells or transient amplifying cells may exist in the periphery might explain the origin of HCECs and indicate a source for these cells in wound repair. In addition, these cells might be of value in culturing or as a source for the synthesis of artificial corneas.\n\nMETHODS: Human corneas with attached scleral rims were obtained from eye banks and were assayed for telomerase activity and BrdU (bromodeoxyridine) incorporation to determine, respectively, the presence of a stem-like cell marker and replicative activity. In the case of telomerase activity, the tissues were divided into central, intermediate and peripheral areas by the use of trephines. BrdU staining (using alkaline phosphatase bound secondary antibody) was performed on whole corneas plus scleral rims exposed to BrdU antibodies on the endothelial side whereas BrdU fluorescence (using fluorescein bound secondary antibody) was obtained from transverse sections of the these tissues by the same procedure. Some corneas were wounded to determine whether the wounded areas stimulated BrdU (by staining or fluorescence) followed by the synthesis of transforming growth factor beta (TGFbeta). The latter was determined by quantitative ELISA. Rabbit corneas were also assayed for BrdU incorporation to compare their evidence of cell division with that of humans.\n\nRESULTS: After dividing corneas into central, intermediate, and peripheral sections, the dissected endothelial tissues exhibited positive telomerase activity in the peripheral and intermediate sections. No activity was observed in the central endothelial tissues or the limbus between the trabecular meshwork and Schwalbe's line. BrdU staining with alkaline phosphatase was occasionally observed in the wounded area's human corneal endothelial cells after wounding. When BrdU fluorescence assays were made on corneal transverse sections with fluorescein, fluorescence occurred in an area just at and adjacent to the trabecular meshwork, but was not seen at the corneal endothelium. After wounding, BrdU fluorescence extended into the corneal endothelium. TGF-beta levels were increased in fluids bath\u2026", "author" : [ { "dropping-particle" : "", "family" : "Whikehart", "given" : "David R", "non-dropping-particle" : "", "parse-names" : false, "suffix" : "" }, { "dropping-particle" : "", "family" : "Parikh", "given" : "Chirag H", "non-dropping-particle" : "", "parse-names" : false, "suffix" : "" }, { "dropping-particle" : "V", "family" : "Vaughn", "given" : "Alexia", "non-dropping-particle" : "", "parse-names" : false, "suffix" : "" }, { "dropping-particle" : "", "family" : "Mishler", "given" : "Kathy", "non-dropping-particle" : "", "parse-names" : false, "suffix" : "" }, { "dropping-particle" : "", "family" : "Edelhauser", "given" : "Henry F", "non-dropping-particle" : "", "parse-names" : false, "suffix" : "" } ], "container-title" : "Molecular vision", "id" : "ITEM-1", "issue" : "January", "issued" : { "date-parts" : [ [ "2005", "1" ] ] }, "page" : "816-24", "title" : "Evidence suggesting the existence of stem cells for the human corneal endothelium.", "type" : "article-journal", "volume" : "11" }, "uris" : [ "http://www.mendeley.com/documents/?uuid=acaf9d31-dd42-4408-ae23-6e99a050f6d9" ] } ], "mendeley" : { "formattedCitation" : "&lt;sup&gt;104&lt;/sup&gt;", "plainTextFormattedCitation" : "104", "previouslyFormattedCitation" : "&lt;sup&gt;104&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04</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Such results corroborate a typical lack of propensity toward cell division in wounding response in the human endothelium. Another cellular </w:t>
      </w:r>
      <w:r w:rsidRPr="002675C1">
        <w:rPr>
          <w:rFonts w:ascii="Book Antiqua" w:hAnsi="Book Antiqua" w:cs="Times New Roman"/>
          <w:color w:val="000000" w:themeColor="text1"/>
          <w:sz w:val="24"/>
          <w:szCs w:val="24"/>
          <w:u w:color="24357D"/>
          <w:lang w:val="en-US"/>
        </w:rPr>
        <w:t xml:space="preserve">marker for proliferation is Ki67, which is detected in the nucleus of proliferating cells. Ki67 antibody staining produces characteristic patterns depending on cell position within the cycle, so it makes possible to quantify cell cycle entry and completion </w:t>
      </w:r>
      <w:r w:rsidRPr="002675C1">
        <w:rPr>
          <w:rFonts w:ascii="Book Antiqua" w:hAnsi="Book Antiqua" w:cs="Times New Roman"/>
          <w:i/>
          <w:color w:val="000000" w:themeColor="text1"/>
          <w:sz w:val="24"/>
          <w:szCs w:val="24"/>
          <w:u w:color="24357D"/>
          <w:lang w:val="en-US"/>
        </w:rPr>
        <w:t>in vitro</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ISSN" : "0146-0404", "PMID" : "10711678", "abstract" : "PURPOSE: To compare cell cycle kinetics in corneal endothelial cells from young and old donors.\n\nMETHODS: Human corneas were obtained from the eye bank and separated into two groups: young (19 corneas, &lt;30 years of age) and old (40 corneas, &gt;50 years of age). Corneas were cut in quarters, and the endothelium was released from contact inhibition by producing a 2-mm scrape wound. Unwounded endothelium acted as a negative control. Corneal pieces were exposed for 24, 36, 48, 60, 72, and 84 hours to medium containing 10% fetal bovine serum, 20 ng/ml fibroblast growth factor, and 50 mg/ml gentamicin or the same medium supplemented with 10 ng/ml epidermal growth factor (EGF). Tissue was fixed, immunostained for Ki67 (a marker for the late G1-through M-phase) or for 5-bromo-2'-deoxyuridine (BrdU; a marker for the S-phase), and mounted in medium containing propidium iodide (PI) to visualize all nuclei. Confocal images were evaluated using an image analysis program to count Ki67-positive and PI-stained cells and to evaluate cell cycle position. Cells were counted in 15x100 microm2 areas randomly selected from each wound, and the mean was used for subsequent calculations.\n\nRESULTS: Human corneal endothelial cells could be reliably scored for their position within the cell cycle using Ki67 staining patterns. In both age groups, cells repopulating the wound area stained positively for Ki67, whereas no Ki67 staining was observed in unwounded areas under any condition tested. Cells from old donors treated with fetal bovine serum and FGF stained positively for Ki67, indicating that these cells were actively cycling. Compared with cells from young donors, old cells entered the cell cycle more slowly (48 versus 36 hours), the peak of Ki67 staining occurred later (72 versus 60 hours), and fewer cells proliferated (23% versus 47%) or exhibited mitotic figures (4% versus 7%). Addition of EGF to the culture medium increased Ki67 staining in both groups, but the effect on old cells was more dramatic. More cells from old donors entered the cell cycle by 36 hours after wounding, the number of proliferating cells increased 1.6-fold, and the relative number of mitotic figures increased 2.5-fold over cells treated in the absence of EGF.\n\nCONCLUSIONS: Regardless of donor age, corneal endothelial cells can enter and complete the cell cycle. In the presence of fetal bovine serum and FGF, cells from old donors can proliferate but respond more slowly and to a lesser extent than cells f\u2026", "author" : [ { "dropping-particle" : "", "family" : "Senoo", "given" : "T", "non-dropping-particle" : "", "parse-names" : false, "suffix" : "" }, { "dropping-particle" : "", "family" : "Joyce", "given" : "N C", "non-dropping-particle" : "", "parse-names" : false, "suffix" : "" } ], "container-title" : "Investigative ophthalmology &amp; visual science", "id" : "ITEM-1", "issue" : "3", "issued" : { "date-parts" : [ [ "2000", "3" ] ] }, "page" : "660-7", "title" : "Cell cycle kinetics in corneal endothelium from old and young donors.", "type" : "article-journal", "volume" : "41" }, "uris" : [ "http://www.mendeley.com/documents/?uuid=d342ef97-2517-40c6-a232-33ba7df4030d" ] } ], "mendeley" : { "formattedCitation" : "&lt;sup&gt;105&lt;/sup&gt;", "plainTextFormattedCitation" : "105", "previouslyFormattedCitation" : "&lt;sup&gt;105&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105</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w:t>
      </w:r>
      <w:r w:rsidRPr="002675C1">
        <w:rPr>
          <w:rFonts w:ascii="Book Antiqua" w:hAnsi="Book Antiqua" w:cs="Times New Roman"/>
          <w:color w:val="000000" w:themeColor="text1"/>
          <w:sz w:val="24"/>
          <w:szCs w:val="24"/>
          <w:lang w:val="en-US"/>
        </w:rPr>
        <w:t>Stem cell markers that were also identified in the posterior limbus cells are nestin and alkaline phosphatase</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v13/a224 [pii]", "ISBN" : "1090-0535 (Electronic)\\r1090-0535 (Linking)", "ISSN" : "1090-0535", "PMID" : "17982423", "abstract" : "PURPOSE: The corneal endothelium is a monolayer of cells in the posterior cornea that is responsible for maintaining a clear cornea. Corneal endothelial cells may be induced to divide, but it has been held that they do not divide in the normal cornea of an adult human. Some studies have suggested that a stem cell population for the corneal endothelium exists. This population could give rise to mature corneal endothelial cells and may reside either in the peripheral corneal endothelium or in the adjacent posterior limbus. This study was initiated to demonstrate the presence of such stem cells in the region of the posterior limbus and to show the response of these cells to corneal wounding. METHODS: Unwounded and wounded corneas with their attached limbal sections were analyzed by immunofluorescence for the presence of nestin, telomerase, Oct-3/4, Pax-6, Wnt-1, and Sox-2. Alkaline phosphatase activity was observed with an enzyme-based reaction that produced a fluorescent product. RESULTS: In the unwounded cornea, stem cell markers nestin, alkaline phosphatase, and telomerase were found in the trabecular meshwork (TM) and in the transition zone between the TM and the corneal endothelial periphery (including Schwalbe's line). Telomerase was also present in the peripheral corneal endothelium. When wounded corneas and their attached limbii were tested, the same markers were found. However, after wounding, additional stem cell markers, Oct-3/4 (in the TM) and Wnt-1 (in both the TM and the transition zone), appeared. Moreover, the differentiation markers Pax-6 and Sox-2 were seen. Pax-6 and Sox-2 were also manifest in the peripheral endothelium post-wounding. CONCLUSIONS: Well documented specific stem cell markers were found in the TM and the transition zone of the human posterior limbus. Wounding of the corneas activated the production of two additional stem cell markers (Oct-3/4, Wnt-1) as well as two differentiation markers (Pax-6, Sox-2), the latter of which also appeared in the corneal endothelial periphery. It is suggested that stem cells reside in the posterior limbus and respond to corneal wounding to initiate an endothelial repair process. The stem cells may also contribute to a normal, slow replacement of corneal endothelial cells.", "author" : [ { "dropping-particle" : "", "family" : "McGowan", "given" : "Sara L", "non-dropping-particle" : "", "parse-names" : false, "suffix" : "" }, { "dropping-particle" : "", "family" : "Edelhauser", "given" : "Henry F", "non-dropping-particle" : "", "parse-names" : false, "suffix" : "" }, { "dropping-particle" : "", "family" : "Pfister", "given" : "Roswell R", "non-dropping-particle" : "", "parse-names" : false, "suffix" : "" }, { "dropping-particle" : "", "family" : "Whikehart", "given" : "David R", "non-dropping-particle" : "", "parse-names" : false, "suffix" : "" } ], "container-title" : "Molecular vision", "id" : "ITEM-1", "issued" : { "date-parts" : [ [ "2007" ] ] }, "page" : "1984-2000", "title" : "Stem cell markers in the human posterior limbus and corneal endothelium of unwounded and wounded corneas.", "type" : "article-journal", "volume" : "13" }, "uris" : [ "http://www.mendeley.com/documents/?uuid=a3f5aa15-36e6-4986-8c89-9e872d018d31" ] } ], "mendeley" : { "formattedCitation" : "&lt;sup&gt;106&lt;/sup&gt;", "plainTextFormattedCitation" : "106", "previouslyFormattedCitation" : "&lt;sup&gt;106&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06</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Human corneal endothelial cell precursors have been isolated using the sphere-forming assay and express</w:t>
      </w:r>
      <w:r w:rsidR="003E2055" w:rsidRPr="002675C1">
        <w:rPr>
          <w:rFonts w:ascii="Book Antiqua" w:hAnsi="Book Antiqua" w:cs="Times New Roman"/>
          <w:color w:val="000000" w:themeColor="text1"/>
          <w:sz w:val="24"/>
          <w:szCs w:val="24"/>
          <w:lang w:val="en-US"/>
        </w:rPr>
        <w:t>ed markers of the mesenchymal (</w:t>
      </w:r>
      <w:r w:rsidRPr="002675C1">
        <w:rPr>
          <w:rFonts w:ascii="Book Antiqua" w:hAnsi="Book Antiqua" w:cs="Times New Roman"/>
          <w:color w:val="000000" w:themeColor="text1"/>
          <w:sz w:val="24"/>
          <w:szCs w:val="24"/>
          <w:lang w:val="en-US"/>
        </w:rPr>
        <w:t>-smooth muscle actin) and neural (</w:t>
      </w:r>
      <w:r w:rsidRPr="002675C1">
        <w:rPr>
          <w:rFonts w:ascii="Book Antiqua" w:hAnsi="Book Antiqua" w:cs="Times New Roman"/>
          <w:color w:val="000000" w:themeColor="text1"/>
          <w:sz w:val="24"/>
          <w:szCs w:val="24"/>
          <w:lang w:val="en-US"/>
        </w:rPr>
        <w:t>3-tublin, glial fibrillary acidic protein) lineages, although none of these are specific markers of endothe</w:t>
      </w:r>
      <w:r w:rsidR="00A536F9" w:rsidRPr="002675C1">
        <w:rPr>
          <w:rFonts w:ascii="Book Antiqua" w:hAnsi="Book Antiqua" w:cs="Times New Roman"/>
          <w:color w:val="000000" w:themeColor="text1"/>
          <w:sz w:val="24"/>
          <w:szCs w:val="24"/>
          <w:lang w:val="en-US"/>
        </w:rPr>
        <w:t>lial cells or their progenitors</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167/iovs.04-1263", "ISSN" : "0146-0404", "PMID" : "15851561", "abstract" : "PURPOSE: To isolate precursors of human corneal endothelial cells (HCECs) in vitro.\n\nMETHODS: HCECs were subjected to a sphere-forming assay in which spheres floated in serum-free medium containing growth factors. To promote differentiation, the isolated sphere colonies were plated in dishes coated with poly-L-lysine (PLL)/laminin or fetal bovine endothelium extracellular matrix. Marker expression of neural and mesenchymal cells was examined in the sphere colonies and their progenies by immunocytochemistry and/or reverse transcription-polymerase chain reaction (RT-PCR). Adherent differentiated cells from the sphere colonies were evaluated morphologically and functionally.\n\nRESULTS: HCECs formed primary and secondary spherical colonies, as shown by sphere-forming assay in vitro. The colonies expressed nestin, beta3-tublin, glial fibrillary acidic protein, and alpha-smooth muscle actin on immunocytochemistry. The progeny, proliferating on extracellular matrix derived from bovine corneal endothelium, but not on PLL/laminin-coated and noncoated dishes, expressed nestin and beta3-tublin. These markers were confirmed by RT-PCR. Adherent differentiated cells from the sphere colonies had an HCEC-like hexagonal shape and satisfactory transport activity that is essential in HCECs.\n\nCONCLUSIONS: These findings indicate that the HCEC contains precursor cells with a propensity to differentiate into HCECs and that these cells can also produce neuronal and mesenchymal cell proteins.", "author" : [ { "dropping-particle" : "", "family" : "Yokoo", "given" : "Seiichi", "non-dropping-particle" : "", "parse-names" : false, "suffix" : "" }, { "dropping-particle" : "", "family" : "Yamagami", "given" : "Satoru", "non-dropping-particle" : "", "parse-names" : false, "suffix" : "" }, { "dropping-particle" : "", "family" : "Yanagi", "given" : "Yasuo", "non-dropping-particle" : "", "parse-names" : false, "suffix" : "" }, { "dropping-particle" : "", "family" : "Uchida", "given" : "Saiko", "non-dropping-particle" : "", "parse-names" : false, "suffix" : "" }, { "dropping-particle" : "", "family" : "Mimura", "given" : "Tatsuya", "non-dropping-particle" : "", "parse-names" : false, "suffix" : "" }, { "dropping-particle" : "", "family" : "Usui", "given" : "Tomohiko", "non-dropping-particle" : "", "parse-names" : false, "suffix" : "" }, { "dropping-particle" : "", "family" : "Amano", "given" : "Shiro", "non-dropping-particle" : "", "parse-names" : false, "suffix" : "" } ], "container-title" : "Investigative ophthalmology &amp; visual science", "id" : "ITEM-1", "issue" : "5", "issued" : { "date-parts" : [ [ "2005", "5" ] ] }, "page" : "1626-31", "title" : "Human corneal endothelial cell precursors isolated by sphere-forming assay.", "type" : "article-journal", "volume" : "46" }, "uris" : [ "http://www.mendeley.com/documents/?uuid=0c0b4f6d-fd5c-486e-bd17-1e35daf1501c" ] } ], "mendeley" : { "formattedCitation" : "&lt;sup&gt;107&lt;/sup&gt;", "plainTextFormattedCitation" : "107", "previouslyFormattedCitation" : "&lt;sup&gt;107&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07</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More recently, two monoclonal antibodies taken together, anti-GPC4 and anti-CD200, were found t</w:t>
      </w:r>
      <w:r w:rsidR="004B2752" w:rsidRPr="002675C1">
        <w:rPr>
          <w:rFonts w:ascii="Book Antiqua" w:hAnsi="Book Antiqua" w:cs="Times New Roman"/>
          <w:color w:val="000000" w:themeColor="text1"/>
          <w:sz w:val="24"/>
          <w:szCs w:val="24"/>
          <w:lang w:val="en-US"/>
        </w:rPr>
        <w:t>o stain HCECs with specificity</w:t>
      </w:r>
      <w:r w:rsidR="00A536F9" w:rsidRPr="002675C1">
        <w:rPr>
          <w:rFonts w:ascii="Book Antiqua" w:hAnsi="Book Antiqua" w:cs="Times New Roman"/>
          <w:color w:val="000000" w:themeColor="text1"/>
          <w:sz w:val="24"/>
          <w:szCs w:val="24"/>
          <w:vertAlign w:val="superscript"/>
          <w:lang w:val="en-US"/>
        </w:rPr>
        <w:t>[</w:t>
      </w:r>
      <w:r w:rsidRPr="002675C1">
        <w:rPr>
          <w:rFonts w:ascii="Book Antiqua" w:hAnsi="Book Antiqua" w:cs="Times New Roman"/>
          <w:color w:val="000000" w:themeColor="text1"/>
          <w:sz w:val="24"/>
          <w:szCs w:val="24"/>
          <w:lang w:val="en-US"/>
        </w:rPr>
        <w:fldChar w:fldCharType="begin" w:fldLock="1"/>
      </w:r>
      <w:r w:rsidR="008C4E24" w:rsidRPr="002675C1">
        <w:rPr>
          <w:rFonts w:ascii="Book Antiqua" w:hAnsi="Book Antiqua" w:cs="Times New Roman"/>
          <w:color w:val="000000" w:themeColor="text1"/>
          <w:sz w:val="24"/>
          <w:szCs w:val="24"/>
          <w:lang w:val="en-US"/>
        </w:rPr>
        <w:instrText>ADDIN CSL_CITATION { "citationItems" : [ { "id" : "ITEM-1", "itemData" : { "DOI" : "10.1167/iovs.13-11754", "ISSN" : "1552-5783", "PMID" : "23744997", "abstract" : "PURPOSE: There is a lack of definitive cell surface markers to differentiate cultured human corneal endothelial cells (HCECs) from stromal fibroblasts, which could contaminate HCEC cultures. The aim of our study is to discover cell surface antigens on HCECs that can be used to identify and purify HCECs from stromal fibroblasts.\n\nMETHODS: RNA sequencing (RNA-seq) was used to find differentially overexpressed genes in HCECs and commercial antibodies against these overexpressed antigens were screened by immunofluorescence assay. Similarly, 242 commercial antibodies against cell-surface antigens also were screened. Selected antibodies were used to sort HCECs from stromal fibroblasts by fluorescence-activated cell sorting (FACS).\n\nRESULTS: Two monoclonal antibodies, anti-GPC4 and anti-CD200, were identified to stain HCECs specifically. FACS was used successfully to sort HCECs away from stromal fibroblasts. Recovery efficiency of HCECs after sorting using anti-GPC4 antibody was higher compared to anti-CD200 antibody, but purity of HCECs culture using either antibody was comparable.\n\nCONCLUSIONS: Taken together, the anti-GPC4 and anti-CD200 antibodies can be useful for purification and identification of HCECs in cultures containing stromal fibroblasts.", "author" : [ { "dropping-particle" : "", "family" : "Cheong", "given" : "Yuen Kuen", "non-dropping-particle" : "", "parse-names" : false, "suffix" : "" }, { "dropping-particle" : "", "family" : "Ngoh", "given" : "Zi Xian", "non-dropping-particle" : "", "parse-names" : false, "suffix" : "" }, { "dropping-particle" : "", "family" : "Peh", "given" : "Gary Swee Lim", "non-dropping-particle" : "", "parse-names" : false, "suffix" : "" }, { "dropping-particle" : "", "family" : "Ang", "given" : "Heng-Pei", "non-dropping-particle" : "", "parse-names" : false, "suffix" : "" }, { "dropping-particle" : "", "family" : "Seah", "given" : "Xin-Yi", "non-dropping-particle" : "", "parse-names" : false, "suffix" : "" }, { "dropping-particle" : "", "family" : "Chng", "given" : "Zhenzhi", "non-dropping-particle" : "", "parse-names" : false, "suffix" : "" }, { "dropping-particle" : "", "family" : "Colman", "given" : "Alan", "non-dropping-particle" : "", "parse-names" : false, "suffix" : "" }, { "dropping-particle" : "", "family" : "Mehta", "given" : "Jodhbir S", "non-dropping-particle" : "", "parse-names" : false, "suffix" : "" }, { "dropping-particle" : "", "family" : "Sun", "given" : "William", "non-dropping-particle" : "", "parse-names" : false, "suffix" : "" } ], "container-title" : "Investigative ophthalmology &amp; visual science", "id" : "ITEM-1", "issue" : "7", "issued" : { "date-parts" : [ [ "2013", "7" ] ] }, "page" : "4538-47", "title" : "Identification of cell surface markers glypican-4 and CD200 that differentiate human corneal endothelium from stromal fibroblasts.", "type" : "article-journal", "volume" : "54" }, "uris" : [ "http://www.mendeley.com/documents/?uuid=d6b0f78c-bc99-4951-9c21-11c4e47c39bf" ] } ], "mendeley" : { "formattedCitation" : "&lt;sup&gt;108&lt;/sup&gt;", "plainTextFormattedCitation" : "108", "previouslyFormattedCitation" : "&lt;sup&gt;108&lt;/sup&gt;" }, "properties" : { "noteIndex" : 0 }, "schema" : "https://github.com/citation-style-language/schema/raw/master/csl-citation.json" }</w:instrText>
      </w:r>
      <w:r w:rsidRPr="002675C1">
        <w:rPr>
          <w:rFonts w:ascii="Book Antiqua" w:hAnsi="Book Antiqua" w:cs="Times New Roman"/>
          <w:color w:val="000000" w:themeColor="text1"/>
          <w:sz w:val="24"/>
          <w:szCs w:val="24"/>
          <w:lang w:val="en-US"/>
        </w:rPr>
        <w:fldChar w:fldCharType="separate"/>
      </w:r>
      <w:r w:rsidR="008C4E24" w:rsidRPr="002675C1">
        <w:rPr>
          <w:rFonts w:ascii="Book Antiqua" w:hAnsi="Book Antiqua" w:cs="Times New Roman"/>
          <w:noProof/>
          <w:color w:val="000000" w:themeColor="text1"/>
          <w:sz w:val="24"/>
          <w:szCs w:val="24"/>
          <w:vertAlign w:val="superscript"/>
          <w:lang w:val="en-US"/>
        </w:rPr>
        <w:t>108</w:t>
      </w:r>
      <w:r w:rsidRPr="002675C1">
        <w:rPr>
          <w:rFonts w:ascii="Book Antiqua" w:hAnsi="Book Antiqua" w:cs="Times New Roman"/>
          <w:color w:val="000000" w:themeColor="text1"/>
          <w:sz w:val="24"/>
          <w:szCs w:val="24"/>
          <w:lang w:val="en-US"/>
        </w:rPr>
        <w:fldChar w:fldCharType="end"/>
      </w:r>
      <w:r w:rsidR="00A536F9" w:rsidRPr="002675C1">
        <w:rPr>
          <w:rFonts w:ascii="Book Antiqua" w:hAnsi="Book Antiqua" w:cs="Times New Roman"/>
          <w:color w:val="000000" w:themeColor="text1"/>
          <w:sz w:val="24"/>
          <w:szCs w:val="24"/>
          <w:vertAlign w:val="superscript"/>
          <w:lang w:val="en-US"/>
        </w:rPr>
        <w:t>]</w:t>
      </w:r>
      <w:r w:rsidR="00A536F9" w:rsidRPr="002675C1">
        <w:rPr>
          <w:rFonts w:ascii="Book Antiqua" w:hAnsi="Book Antiqua" w:cs="Times New Roman"/>
          <w:color w:val="000000" w:themeColor="text1"/>
          <w:sz w:val="24"/>
          <w:szCs w:val="24"/>
          <w:lang w:val="en-US"/>
        </w:rPr>
        <w:t>.</w:t>
      </w:r>
      <w:r w:rsidRPr="002675C1">
        <w:rPr>
          <w:rFonts w:ascii="Book Antiqua" w:hAnsi="Book Antiqua" w:cs="Times New Roman"/>
          <w:color w:val="000000" w:themeColor="text1"/>
          <w:sz w:val="24"/>
          <w:szCs w:val="24"/>
          <w:lang w:val="en-US"/>
        </w:rPr>
        <w:t xml:space="preserve"> The finding is useful for purification of cultures that may be contaminated by stromal fibroblasts. </w:t>
      </w:r>
      <w:r w:rsidRPr="002675C1">
        <w:rPr>
          <w:rFonts w:ascii="Book Antiqua" w:hAnsi="Book Antiqua" w:cs="Times New Roman"/>
          <w:color w:val="000000" w:themeColor="text1"/>
          <w:sz w:val="24"/>
          <w:szCs w:val="24"/>
          <w:u w:color="24357D"/>
          <w:lang w:val="en-US"/>
        </w:rPr>
        <w:t xml:space="preserve">Since the endothelial cells are not expected to proliferate </w:t>
      </w:r>
      <w:r w:rsidRPr="002675C1">
        <w:rPr>
          <w:rFonts w:ascii="Book Antiqua" w:hAnsi="Book Antiqua" w:cs="Times New Roman"/>
          <w:i/>
          <w:color w:val="000000" w:themeColor="text1"/>
          <w:sz w:val="24"/>
          <w:szCs w:val="24"/>
          <w:u w:color="24357D"/>
          <w:lang w:val="en-US"/>
        </w:rPr>
        <w:t>in vivo</w:t>
      </w:r>
      <w:r w:rsidRPr="002675C1">
        <w:rPr>
          <w:rFonts w:ascii="Book Antiqua" w:hAnsi="Book Antiqua" w:cs="Times New Roman"/>
          <w:color w:val="000000" w:themeColor="text1"/>
          <w:sz w:val="24"/>
          <w:szCs w:val="24"/>
          <w:u w:color="24357D"/>
          <w:lang w:val="en-US"/>
        </w:rPr>
        <w:t xml:space="preserve">, isolation and stimulation of cell division </w:t>
      </w:r>
      <w:r w:rsidRPr="002675C1">
        <w:rPr>
          <w:rFonts w:ascii="Book Antiqua" w:hAnsi="Book Antiqua" w:cs="Times New Roman"/>
          <w:i/>
          <w:color w:val="000000" w:themeColor="text1"/>
          <w:sz w:val="24"/>
          <w:szCs w:val="24"/>
          <w:u w:color="24357D"/>
          <w:lang w:val="en-US"/>
        </w:rPr>
        <w:t>in vitro</w:t>
      </w:r>
      <w:r w:rsidRPr="002675C1">
        <w:rPr>
          <w:rFonts w:ascii="Book Antiqua" w:hAnsi="Book Antiqua" w:cs="Times New Roman"/>
          <w:color w:val="000000" w:themeColor="text1"/>
          <w:sz w:val="24"/>
          <w:szCs w:val="24"/>
          <w:u w:color="24357D"/>
          <w:lang w:val="en-US"/>
        </w:rPr>
        <w:t xml:space="preserve"> is an important step towards cell replacement therapy</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371/journal.pone.0050993", "ISSN" : "1932-6203", "PMID" : "23226443", "abstract" : "Current treatments for reversible blindness caused by corneal endothelial cell failure involve replacing the failed endothelium with donor tissue using a one donor-one recipient strategy. Due to the increasing pressure of a worldwide donor cornea shortage there has been considerable interest in developing alternative strategies to treat endothelial disorders using expanded cell replacement therapy. Protocols have been developed which allow successful expansion of endothelial cells in vitro but this approach requires a supporting material that would allow easy transfer of cells to the recipient. We describe the first use of plastic compressed collagen as a highly effective, novel carrier for human corneal endothelial cells. A human corneal endothelial cell line and primary human corneal endothelial cells retained their characteristic cobblestone morphology and expression of tight junction protein ZO-1 and pump protein Na+/K+ ATPase \u03b11 after culture on collagen constructs for up to 14 days. Additionally, ultrastructural analysis suggested a well-integrated endothelial layer with tightly opposed cells and apical microvilli. Plastic compressed collagen is a superior biomaterial in terms of its speed and ease of production and its ability to be manipulated in a clinically relevant manner without breakage. This method provides expanded endothelial cells with a substrate that could be suitable for transplantation allowing one donor cornea to potentially treat multiple patients.", "author" : [ { "dropping-particle" : "", "family" : "Levis", "given" : "Hannah J", "non-dropping-particle" : "", "parse-names" : false, "suffix" : "" }, { "dropping-particle" : "", "family" : "Peh", "given" : "Gary S L", "non-dropping-particle" : "", "parse-names" : false, "suffix" : "" }, { "dropping-particle" : "", "family" : "Toh", "given" : "Kah-Peng", "non-dropping-particle" : "", "parse-names" : false, "suffix" : "" }, { "dropping-particle" : "", "family" : "Poh", "given" : "Rebekah", "non-dropping-particle" : "", "parse-names" : false, "suffix" : "" }, { "dropping-particle" : "", "family" : "Shortt", "given" : "Alex J", "non-dropping-particle" : "", "parse-names" : false, "suffix" : "" }, { "dropping-particle" : "", "family" : "Drake", "given" : "Rosemary a L", "non-dropping-particle" : "", "parse-names" : false, "suffix" : "" }, { "dropping-particle" : "", "family" : "Mehta", "given" : "Jodhbir S", "non-dropping-particle" : "", "parse-names" : false, "suffix" : "" }, { "dropping-particle" : "", "family" : "Daniels", "given" : "Julie T", "non-dropping-particle" : "", "parse-names" : false, "suffix" : "" } ], "container-title" : "PloS one", "id" : "ITEM-1", "issue" : "11", "issued" : { "date-parts" : [ [ "2012", "1" ] ] }, "page" : "e50993", "title" : "Plastic compressed collagen as a novel carrier for expanded human corneal endothelial cells for transplantation.", "type" : "article-journal", "volume" : "7" }, "uris" : [ "http://www.mendeley.com/documents/?uuid=196aa736-4c93-45fc-b7f3-57f2b3f823f7" ] } ], "mendeley" : { "formattedCitation" : "&lt;sup&gt;109&lt;/sup&gt;", "plainTextFormattedCitation" : "109", "previouslyFormattedCitation" : "&lt;sup&gt;109&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109</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w:t>
      </w:r>
    </w:p>
    <w:p w14:paraId="05872C1C" w14:textId="77777777" w:rsidR="003E2055" w:rsidRPr="002675C1" w:rsidRDefault="006B263B" w:rsidP="003E2055">
      <w:pPr>
        <w:spacing w:after="0" w:line="360" w:lineRule="auto"/>
        <w:ind w:firstLineChars="200" w:firstLine="480"/>
        <w:jc w:val="both"/>
        <w:rPr>
          <w:rFonts w:ascii="Book Antiqua" w:eastAsia="宋体" w:hAnsi="Book Antiqua" w:cs="Times New Roman"/>
          <w:color w:val="000000" w:themeColor="text1"/>
          <w:sz w:val="24"/>
          <w:szCs w:val="24"/>
          <w:u w:color="24357D"/>
          <w:lang w:val="en-US" w:eastAsia="zh-CN"/>
        </w:rPr>
      </w:pPr>
      <w:r w:rsidRPr="002675C1">
        <w:rPr>
          <w:rFonts w:ascii="Book Antiqua" w:hAnsi="Book Antiqua" w:cs="Times New Roman"/>
          <w:color w:val="000000" w:themeColor="text1"/>
          <w:sz w:val="24"/>
          <w:szCs w:val="24"/>
          <w:u w:color="24357D"/>
          <w:lang w:val="en-US"/>
        </w:rPr>
        <w:t>Human corneal endothelial cells proliferate and replicate under special conditions. In medium containing fetal bovine serum and fibroblast growth factor, cells from older donors proliferated but responded more slowly and to a lesser extent than cells from younger donors. When epidermal growth factor added to the medium, cells from older donors were stimulated to enter the cell cycle faster and the amount of actively cycling cells and mitotic figures increased</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ISSN" : "0146-0404", "PMID" : "10711678", "abstract" : "PURPOSE: To compare cell cycle kinetics in corneal endothelial cells from young and old donors.\n\nMETHODS: Human corneas were obtained from the eye bank and separated into two groups: young (19 corneas, &lt;30 years of age) and old (40 corneas, &gt;50 years of age). Corneas were cut in quarters, and the endothelium was released from contact inhibition by producing a 2-mm scrape wound. Unwounded endothelium acted as a negative control. Corneal pieces were exposed for 24, 36, 48, 60, 72, and 84 hours to medium containing 10% fetal bovine serum, 20 ng/ml fibroblast growth factor, and 50 mg/ml gentamicin or the same medium supplemented with 10 ng/ml epidermal growth factor (EGF). Tissue was fixed, immunostained for Ki67 (a marker for the late G1-through M-phase) or for 5-bromo-2'-deoxyuridine (BrdU; a marker for the S-phase), and mounted in medium containing propidium iodide (PI) to visualize all nuclei. Confocal images were evaluated using an image analysis program to count Ki67-positive and PI-stained cells and to evaluate cell cycle position. Cells were counted in 15x100 microm2 areas randomly selected from each wound, and the mean was used for subsequent calculations.\n\nRESULTS: Human corneal endothelial cells could be reliably scored for their position within the cell cycle using Ki67 staining patterns. In both age groups, cells repopulating the wound area stained positively for Ki67, whereas no Ki67 staining was observed in unwounded areas under any condition tested. Cells from old donors treated with fetal bovine serum and FGF stained positively for Ki67, indicating that these cells were actively cycling. Compared with cells from young donors, old cells entered the cell cycle more slowly (48 versus 36 hours), the peak of Ki67 staining occurred later (72 versus 60 hours), and fewer cells proliferated (23% versus 47%) or exhibited mitotic figures (4% versus 7%). Addition of EGF to the culture medium increased Ki67 staining in both groups, but the effect on old cells was more dramatic. More cells from old donors entered the cell cycle by 36 hours after wounding, the number of proliferating cells increased 1.6-fold, and the relative number of mitotic figures increased 2.5-fold over cells treated in the absence of EGF.\n\nCONCLUSIONS: Regardless of donor age, corneal endothelial cells can enter and complete the cell cycle. In the presence of fetal bovine serum and FGF, cells from old donors can proliferate but respond more slowly and to a lesser extent than cells f\u2026", "author" : [ { "dropping-particle" : "", "family" : "Senoo", "given" : "T", "non-dropping-particle" : "", "parse-names" : false, "suffix" : "" }, { "dropping-particle" : "", "family" : "Joyce", "given" : "N C", "non-dropping-particle" : "", "parse-names" : false, "suffix" : "" } ], "container-title" : "Investigative ophthalmology &amp; visual science", "id" : "ITEM-1", "issue" : "3", "issued" : { "date-parts" : [ [ "2000", "3" ] ] }, "page" : "660-7", "title" : "Cell cycle kinetics in corneal endothelium from old and young donors.", "type" : "article-journal", "volume" : "41" }, "uris" : [ "http://www.mendeley.com/documents/?uuid=d342ef97-2517-40c6-a232-33ba7df4030d" ] } ], "mendeley" : { "formattedCitation" : "&lt;sup&gt;105&lt;/sup&gt;", "plainTextFormattedCitation" : "105", "previouslyFormattedCitation" : "&lt;sup&gt;105&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105</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An important factor to activate endothelial cell cycle is the disruption of cell-cell contact. Zhu and colleagues demonstrated that maturation of intercellular adherent junctions correlates with a rapid decline of the proliferative potential in endothelial cel</w:t>
      </w:r>
      <w:r w:rsidR="00A536F9" w:rsidRPr="002675C1">
        <w:rPr>
          <w:rFonts w:ascii="Book Antiqua" w:hAnsi="Book Antiqua" w:cs="Times New Roman"/>
          <w:color w:val="000000" w:themeColor="text1"/>
          <w:sz w:val="24"/>
          <w:szCs w:val="24"/>
          <w:u w:color="24357D"/>
          <w:lang w:val="en-US"/>
        </w:rPr>
        <w:t>l monolayers during cultivation</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67/iovs.08-1693", "ISBN" : "1552-5783 (Electronic)\\n0146-0404 (Linking)", "PMID" : "18502989", "abstract" : "PURPOSE: Human corneal endothelial cell (HCEC) proliferation is controlled by HCEC junctions, but the mechanism of proliferation remains unknown. The authors sought to characterize adherent junction components of in vivo HCECs and to compare their gene expression and their proliferative potential with those of in vitro counterparts. METHODS: Stripped human Descemet membranes were digested with collagenase A, and the resultant HCEC aggregates were cultured for 7, 14, and 21 days in supplemented hormonal epithelial medium (SHEM). The growth of HCEC monolayers was monitored by BrdU labeling performed 24 hours before termination. In vivo and in vitro HCECs were subjected to immunostaining to FITC-phalloidin and antibodies to different junction components and BrdU. Their mRNA expressions were determined by RT-PCR. RESULTS: In vivo HCECs expressed transcripts of N-, VE-, E-, and P-cadherins, alpha-, beta-, gamma-, and p120-catenins, and p190. In vitro HCEC counterparts also expressed all these mRNAs except P-cadherin. In vivo HCECs displayed continuous circular F-actin, N-cadherin, beta- and p120-catenins, and p190, discontinuous circular VE-cadherin bands at or close to cell junctions, and E-cadherin in the cytoplasm. Such an in vivo pattern was gradually achieved by in vitro HCECs at day 21 and was correlated with a progressive decline of BrdU labeling. CONCLUSIONS: In vivo and in vitro HCECs displayed distinct protein cytolocalization of N-, VE-, and E-cadherins, beta- and p120-catenins, and p190. Progressive maturation of adherent junctions was associated with a decline of the proliferative potential. This information allows us to devise new strategies to engineer in vitro HCECs by targeting these components.", "author" : [ { "dropping-particle" : "", "family" : "Zhu", "given" : "Y T", "non-dropping-particle" : "", "parse-names" : false, "suffix" : "" }, { "dropping-particle" : "", "family" : "Hayashida", "given" : "Y", "non-dropping-particle" : "", "parse-names" : false, "suffix" : "" }, { "dropping-particle" : "", "family" : "Kheirkhah", "given" : "A", "non-dropping-particle" : "", "parse-names" : false, "suffix" : "" }, { "dropping-particle" : "", "family" : "He", "given" : "H", "non-dropping-particle" : "", "parse-names" : false, "suffix" : "" }, { "dropping-particle" : "", "family" : "Chen", "given" : "S Y", "non-dropping-particle" : "", "parse-names" : false, "suffix" : "" }, { "dropping-particle" : "", "family" : "Tseng", "given" : "S C", "non-dropping-particle" : "", "parse-names" : false, "suffix" : "" } ], "container-title" : "Invest Ophthalmol Vis Sci", "id" : "ITEM-1", "issue" : "9", "issued" : { "date-parts" : [ [ "2008" ] ] }, "page" : "3879-86", "title" : "Characterization and comparison of intercellular adherent junctions expressed by human corneal endothelial cells in vivo and in vitro", "type" : "article-journal", "volume" : "49" }, "uris" : [ "http://www.mendeley.com/documents/?uuid=7f700ea1-36cd-43eb-b3d5-e623755b0e43" ] } ], "mendeley" : { "formattedCitation" : "&lt;sup&gt;110&lt;/sup&gt;", "plainTextFormattedCitation" : "110", "previouslyFormattedCitation" : "&lt;sup&gt;110&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110</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To overcome that, EDTA solution was used in an organ culture model once it has the ability to release endothelial cells from cell–cell contact. After treatment of the intact endothelial monolayer with EDTA, approximately 17% of the cell population entered the cell cycle</w:t>
      </w:r>
      <w:r w:rsidR="00A536F9"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ISSN" : "0146-0404", "PMID" : "10967047", "abstract" : "PURPOSE: To determine whether it is possible to induce proliferation in the endothelium of older donor corneas by treatment of the intact monolayer with EDTA.\n\nMETHODS: Corneas from donors 52 to 75 years of age were obtained from an eye bank and were usually cut in quarters to increase sample size. The effect of EDTA dose (0.02-2.0 mg/ml) and incubation time (6, 30, and 60 minutes) on endothelial cell-cell contacts was evaluated by staining for ZO-1, a cell junction marker. Cell death was tested by a commercial live-dead assay. Corneal pieces were incubated for 0, 24, 48, or 60 hours in culture medium (M-199, 10% fetal bovine serum, 10 ng/ml epidermal growth factor, 20 ng/ml fibroblast growth factor) before EDTA treatment. After treatment, pieces were incubated in the same medium for 24, 48, 72, or 96 hours to permit cell cycle entry. Tissue was fixed, stained for Ki67 (a marker for late G1-phase through the M-phase), and mounted in medium containing propidium iodide to visualize all nuclei. Confocal images were evaluated by computer (Image software; NIH, Bethesda, MD) to count Ki67-positive and propidium iodide-stained cells.\n\nRESULTS: EDTA released corneal endothelial cell-cell contacts in a dose- and time-dependent manner. At doses and incubation times tested, EDTA did not induce significant cell death. Preincubation in culture medium for 24 hours was needed for endothelial cells to efficiently initiate proliferation in response to EDTA. The endothelium of corneas incubated in mitogen-containing medium for up to 108 hours without EDTA treatment did not stain for Ki67. EDTA at 2.0 mg/ml for 60 minutes appeared optimal and stimulated 16% to 18% of the cells to proliferate. Ki67-positive mitotic figures were visible 48 hours after exposure to EDTA. Formation of daughter cells was visible after double-staining for Ki67 and ZO-1.\n\nCONCLUSIONS: EDTA released cells from contact inhibition and promoted proliferation in corneal endothelium from older donors. The authors hypothesize that corneal endothelium from older individuals divide in situ when exposed to positive growth factors under conditions in which cells have been transiently released from contact inhibition.", "author" : [ { "dropping-particle" : "", "family" : "Senoo", "given" : "T", "non-dropping-particle" : "", "parse-names" : false, "suffix" : "" }, { "dropping-particle" : "", "family" : "Obara", "given" : "Y", "non-dropping-particle" : "", "parse-names" : false, "suffix" : "" }, { "dropping-particle" : "", "family" : "Joyce", "given" : "N C", "non-dropping-particle" : "", "parse-names" : false, "suffix" : "" } ], "container-title" : "Investigative ophthalmology &amp; visual science", "id" : "ITEM-1", "issue" : "10", "issued" : { "date-parts" : [ [ "2000", "9" ] ] }, "page" : "2930-5", "title" : "EDTA: a promoter of proliferation in human corneal endothelium.", "type" : "article-journal", "volume" : "41" }, "uris" : [ "http://www.mendeley.com/documents/?uuid=5842c1b5-f25b-40c2-bd11-398ca315dc8d" ] } ], "mendeley" : { "formattedCitation" : "&lt;sup&gt;111&lt;/sup&gt;", "plainTextFormattedCitation" : "111", "previouslyFormattedCitation" : "&lt;sup&gt;111&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111</w:t>
      </w:r>
      <w:r w:rsidRPr="002675C1">
        <w:rPr>
          <w:rFonts w:ascii="Book Antiqua" w:hAnsi="Book Antiqua" w:cs="Times New Roman"/>
          <w:color w:val="000000" w:themeColor="text1"/>
          <w:sz w:val="24"/>
          <w:szCs w:val="24"/>
          <w:u w:color="24357D"/>
          <w:lang w:val="en-US"/>
        </w:rPr>
        <w:fldChar w:fldCharType="end"/>
      </w:r>
      <w:r w:rsidR="00A536F9" w:rsidRPr="002675C1">
        <w:rPr>
          <w:rFonts w:ascii="Book Antiqua" w:hAnsi="Book Antiqua" w:cs="Times New Roman"/>
          <w:color w:val="000000" w:themeColor="text1"/>
          <w:sz w:val="24"/>
          <w:szCs w:val="24"/>
          <w:u w:color="24357D"/>
          <w:vertAlign w:val="superscript"/>
          <w:lang w:val="en-US"/>
        </w:rPr>
        <w:t>]</w:t>
      </w:r>
      <w:r w:rsidR="00A536F9"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The use of EDTA alone, rather than a trypsin/EDTA solution to digest cells, may afford a greater cell survival rate</w:t>
      </w:r>
      <w:r w:rsidR="003218D4"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ISSN" : "1678-2925", "PMID" : "23715152", "abstract" : "Endothelial keratoplasty has been adopted by corneal surgeons worldwide as an alternative to penetrating keratoplasty (PK) in the treatment of corneal endothelial disorders. Since the first surgeries in 1998, different surgical techniques have been used to replace the diseased endothelium. Compared with penetrating keratoplasty, all these techniques may provide faster and better visual rehabilitation with minimal change in refractive power of the transplanted cornea, minimal induced astigmatism, elimination of suture-induced complications and late wound dehiscence, and a reduced demand for postoperative care. Translational research involving cell-based therapy is the next step in work on endothelial keratoplasty. The present review updates information on comparisons among different techniques and predicts the direction of future treatment.", "author" : [ { "dropping-particle" : "", "family" : "Grottone", "given" : "Gustavo Teixeira", "non-dropping-particle" : "", "parse-names" : false, "suffix" : "" }, { "dropping-particle" : "", "family" : "Pereira", "given" : "Nicolas Ces\u00e1rio", "non-dropping-particle" : "", "parse-names" : false, "suffix" : "" }, { "dropping-particle" : "", "family" : "Gomes", "given" : "Jos\u00e9 \u00c1lvaro Pereira", "non-dropping-particle" : "", "parse-names" : false, "suffix" : "" } ], "container-title" : "Arquivos brasileiros de oftalmologia", "id" : "ITEM-1", "issue" : "6", "issued" : { "date-parts" : [ [ "2012" ] ] }, "page" : "439-46", "title" : "Endothelial keratoplasty: evolution and horizons.", "type" : "article-journal", "volume" : "75" }, "uris" : [ "http://www.mendeley.com/documents/?uuid=5e9e3518-8dc7-4405-bb97-d757862a7fa1" ] } ], "mendeley" : { "formattedCitation" : "&lt;sup&gt;112&lt;/sup&gt;", "plainTextFormattedCitation" : "112", "previouslyFormattedCitation" : "&lt;sup&gt;112&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112</w:t>
      </w:r>
      <w:r w:rsidRPr="002675C1">
        <w:rPr>
          <w:rFonts w:ascii="Book Antiqua" w:hAnsi="Book Antiqua" w:cs="Times New Roman"/>
          <w:color w:val="000000" w:themeColor="text1"/>
          <w:sz w:val="24"/>
          <w:szCs w:val="24"/>
          <w:u w:color="24357D"/>
          <w:lang w:val="en-US"/>
        </w:rPr>
        <w:fldChar w:fldCharType="end"/>
      </w:r>
      <w:r w:rsidR="003218D4" w:rsidRPr="002675C1">
        <w:rPr>
          <w:rFonts w:ascii="Book Antiqua" w:hAnsi="Book Antiqua" w:cs="Times New Roman"/>
          <w:color w:val="000000" w:themeColor="text1"/>
          <w:sz w:val="24"/>
          <w:szCs w:val="24"/>
          <w:u w:color="24357D"/>
          <w:vertAlign w:val="superscript"/>
          <w:lang w:val="en-US"/>
        </w:rPr>
        <w:t>]</w:t>
      </w:r>
      <w:r w:rsidR="003218D4"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Also, the presence of L-ascorbic acid 2-phosphate (Asc-2P) in the culture was found to increase the proliferation of endothelial cells. Asc-2P is an antioxidant derivative of Asc that upregulates hepatocyte growth factor production </w:t>
      </w:r>
      <w:r w:rsidRPr="002675C1">
        <w:rPr>
          <w:rFonts w:ascii="Book Antiqua" w:hAnsi="Book Antiqua" w:cs="Times New Roman"/>
          <w:i/>
          <w:color w:val="000000" w:themeColor="text1"/>
          <w:sz w:val="24"/>
          <w:szCs w:val="24"/>
          <w:u w:color="24357D"/>
          <w:lang w:val="en-US"/>
        </w:rPr>
        <w:t>in vitro</w:t>
      </w:r>
      <w:r w:rsidR="003218D4"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67/iovs.12-10146", "ISSN" : "1552-5783", "PMID" : "23081981", "abstract" : "PURPOSE: To investigate the mechanisms by which L-ascorbic acid 2-phosphate (Asc-2P) increases the proliferation of human corneal endothelial cells (HCECs).\n\nMETHODS: Growth of cultured HCECs was examined in the presence of various antioxidants, including Asc-2P, retinyl acetate (vitamin A), reduced glutathione, oxidized glutathione, carnosine, and sodium alpha-tocopherol phosphate (a water-soluble vitamin E derivative). Synthesis of type I, III, and IV collagen by HCECs cultured with or without Asc-2P was evaluated by measuring cell lysates and conditioned medium with Western blotting, immunocytochemistry, or enzyme-linked immunosorbent assay (ELISA). The gene expression profiles of HCECs cultured with or without Asc-2P were compared by microarray analysis to determine critical proliferative factors, and the proliferative response of these cells to selected factors was tested.\n\nRESULTS: Among the antioxidants tested, only Asc-2P promoted the growth of HCECs. Asc-2P did not promote deposition of type I, III, or IV collagen. Microarray analysis revealed that several cytokines were potently upregulated by Asc-2P, but among them, only hepatocyte growth factor (HGF) stimulated HCEC growth. ELISA revealed the upregulation of HGF protein production by Asc-2P, while the stimulatory effect of Asc-2P was abolished by an anti-HGF neutralizing antibody or PHA-665752 (a specific inhibitor of the HGF receptor, c-Met).\n\nCONCLUSIONS: Asc-2P increases the proliferation of cultured HCECs through upregulation of HGF production via an HGF/c-Met autocrine loop.", "author" : [ { "dropping-particle" : "", "family" : "Kimoto", "given" : "Miwa", "non-dropping-particle" : "", "parse-names" : false, "suffix" : "" }, { "dropping-particle" : "", "family" : "Shima", "given" : "Nobuyuki", "non-dropping-particle" : "", "parse-names" : false, "suffix" : "" }, { "dropping-particle" : "", "family" : "Yamaguchi", "given" : "Masahiro", "non-dropping-particle" : "", "parse-names" : false, "suffix" : "" }, { "dropping-particle" : "", "family" : "Amano", "given" : "Shiro", "non-dropping-particle" : "", "parse-names" : false, "suffix" : "" }, { "dropping-particle" : "", "family" : "Yamagami", "given" : "Satoru", "non-dropping-particle" : "", "parse-names" : false, "suffix" : "" } ], "container-title" : "Investigative ophthalmology &amp; visual science", "id" : "ITEM-1", "issue" : "12", "issued" : { "date-parts" : [ [ "2012", "11" ] ] }, "page" : "7583-9", "title" : "Role of hepatocyte growth factor in promoting the growth of human corneal endothelial cells stimulated by L-ascorbic acid 2-phosphate.", "type" : "article-journal", "volume" : "53" }, "uris" : [ "http://www.mendeley.com/documents/?uuid=b7dec2f0-0255-4357-96c4-61c5b4761acc" ] } ], "mendeley" : { "formattedCitation" : "&lt;sup&gt;113&lt;/sup&gt;", "plainTextFormattedCitation" : "113", "previouslyFormattedCitation" : "&lt;sup&gt;113&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113</w:t>
      </w:r>
      <w:r w:rsidRPr="002675C1">
        <w:rPr>
          <w:rFonts w:ascii="Book Antiqua" w:hAnsi="Book Antiqua" w:cs="Times New Roman"/>
          <w:color w:val="000000" w:themeColor="text1"/>
          <w:sz w:val="24"/>
          <w:szCs w:val="24"/>
          <w:u w:color="24357D"/>
          <w:lang w:val="en-US"/>
        </w:rPr>
        <w:fldChar w:fldCharType="end"/>
      </w:r>
      <w:r w:rsidR="003218D4" w:rsidRPr="002675C1">
        <w:rPr>
          <w:rFonts w:ascii="Book Antiqua" w:hAnsi="Book Antiqua" w:cs="Times New Roman"/>
          <w:color w:val="000000" w:themeColor="text1"/>
          <w:sz w:val="24"/>
          <w:szCs w:val="24"/>
          <w:u w:color="24357D"/>
          <w:vertAlign w:val="superscript"/>
          <w:lang w:val="en-US"/>
        </w:rPr>
        <w:t>]</w:t>
      </w:r>
      <w:r w:rsidR="003218D4" w:rsidRPr="002675C1">
        <w:rPr>
          <w:rFonts w:ascii="Book Antiqua" w:hAnsi="Book Antiqua" w:cs="Times New Roman"/>
          <w:color w:val="000000" w:themeColor="text1"/>
          <w:sz w:val="24"/>
          <w:szCs w:val="24"/>
          <w:u w:color="24357D"/>
          <w:lang w:val="en-US"/>
        </w:rPr>
        <w:t>.</w:t>
      </w:r>
    </w:p>
    <w:p w14:paraId="4996A620" w14:textId="0C7D1F63" w:rsidR="002A6403" w:rsidRPr="002675C1" w:rsidRDefault="006B263B" w:rsidP="003E2055">
      <w:pPr>
        <w:spacing w:after="0" w:line="360" w:lineRule="auto"/>
        <w:ind w:firstLineChars="200" w:firstLine="480"/>
        <w:jc w:val="both"/>
        <w:rPr>
          <w:rFonts w:ascii="Book Antiqua" w:hAnsi="Book Antiqua" w:cs="Times New Roman"/>
          <w:color w:val="000000" w:themeColor="text1"/>
          <w:sz w:val="24"/>
          <w:szCs w:val="24"/>
          <w:u w:color="24357D"/>
          <w:lang w:val="en-US"/>
        </w:rPr>
      </w:pPr>
      <w:r w:rsidRPr="002675C1">
        <w:rPr>
          <w:rFonts w:ascii="Book Antiqua" w:hAnsi="Book Antiqua" w:cs="Times New Roman"/>
          <w:color w:val="000000" w:themeColor="text1"/>
          <w:sz w:val="24"/>
          <w:szCs w:val="24"/>
          <w:u w:color="24357D"/>
          <w:lang w:val="en-US"/>
        </w:rPr>
        <w:t>Further advance is required for the delivering method. Different cell carriers have been tested in animal models, and the main challenges are to achieve biomaterial transparency, structural strength and integration with native tissues</w:t>
      </w:r>
      <w:r w:rsidR="003218D4"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4103/0974-9233.106385", "ISSN" : "0975-1599", "PMID" : "23580850", "abstract" : "Repair and reconstruction of the cornea has historically relied on synthetic materials or tissue transplantation. However, the future holds promise for treatments using smart biomaterials and stem cells that direct tissue repair and regeneration to ultimately create new ocular structures that are indistinguishable from the original native tissue. The cornea is a remarkable engineering structure. By understanding the physical structure of the tissue and the resulting impact of the structure on biological function, we can design novel materials for a number of ophthalmic clinical applications. Furthermore, by extending this structure-function approach to characterizing corneal disease processes, new therapies can be engineered.", "author" : [ { "dropping-particle" : "", "family" : "Elisseeff", "given" : "Jennifer", "non-dropping-particle" : "", "parse-names" : false, "suffix" : "" }, { "dropping-particle" : "", "family" : "Madrid", "given" : "Marcos G", "non-dropping-particle" : "", "parse-names" : false, "suffix" : "" }, { "dropping-particle" : "", "family" : "Lu", "given" : "Qiaozhi", "non-dropping-particle" : "", "parse-names" : false, "suffix" : "" }, { "dropping-particle" : "", "family" : "Chae", "given" : "J Jeremy", "non-dropping-particle" : "", "parse-names" : false, "suffix" : "" }, { "dropping-particle" : "", "family" : "Guo", "given" : "Qiongyu", "non-dropping-particle" : "", "parse-names" : false, "suffix" : "" } ], "container-title" : "Middle East African journal of ophthalmology", "id" : "ITEM-1", "issue" : "1", "issued" : { "date-parts" : [ [ "2013" ] ] }, "page" : "38-45", "title" : "Future perspectives for regenerative medicine in ophthalmology.", "type" : "article-journal", "volume" : "20" }, "uris" : [ "http://www.mendeley.com/documents/?uuid=1f4a2f98-a6f6-454a-af3f-090ae7a4a600" ] }, { "id" : "ITEM-2", "itemData" : { "DOI" : "10.1097/TP.0b013e3182111f01", "ISBN" : "0041-1337", "ISSN" : "0041-1337", "PMID" : "21358368", "abstract" : "The monolayer of cells forming the human corneal endothelium is critical to the maintenance of corneal transparency and is not known to regenerate in vivo. Thus, dysfunction of these cells constitutes the most often cited reasons for the 150,000 or so corneal transplants performed yearly. Although current corneal transplantation is more than 90% successful at 1 year, longer term results are not as encouraging with approximately 70% success at 5 years. Nonimmunologic graft failure and allograft endothelial rejection are the main problems. Furthermore, the global shortage of donor corneas greatly restricts several corneal transplantations performed. With advances in understanding corneal endothelial cell biology, it is now possible to cultivate human corneal endothelial cells (HCECs) in vitro, thus providing new opportunities to develop novel tissue-engineered human corneal endothelium. This review will provide an overview of (a) the characteristics of human corneal endothelium; (b) past and present HCECs isolation and culture protocols; (c) various potential carriers for the generation of tissue-engineered corneal endothelium, together with some of the functional studies reported in various animal models; and (d) the current rapid advancements in surgical techniques for keratoplasty. A successful combination of tissue-engineered human corneal endothelium coupled with innovative and groundbreaking surgical procedures will bridge basic research involving cultured HCECs, bringing it from bench to bedside.", "author" : [ { "dropping-particle" : "", "family" : "Peh", "given" : "Gary S L", "non-dropping-particle" : "", "parse-names" : false, "suffix" : "" }, { "dropping-particle" : "", "family" : "Beuerman", "given" : "Roger W", "non-dropping-particle" : "", "parse-names" : false, "suffix" : "" }, { "dropping-particle" : "", "family" : "Colman", "given" : "Alan", "non-dropping-particle" : "", "parse-names" : false, "suffix" : "" }, { "dropping-particle" : "", "family" : "Tan", "given" : "Donald T", "non-dropping-particle" : "", "parse-names" : false, "suffix" : "" }, { "dropping-particle" : "", "family" : "Mehta", "given" : "Jodhbir S", "non-dropping-particle" : "", "parse-names" : false, "suffix" : "" } ], "container-title" : "Transplantation", "id" : "ITEM-2", "issued" : { "date-parts" : [ [ "2011" ] ] }, "page" : "811-819", "title" : "Human corneal endothelial cell expansion for corneal endothelium transplantation: an overview.", "type" : "article-journal", "volume" : "91" }, "uris" : [ "http://www.mendeley.com/documents/?uuid=25a694b6-c1a4-4364-9b36-18dcc6e6f1f7" ] } ], "mendeley" : { "formattedCitation" : "&lt;sup&gt;13,114&lt;/sup&gt;", "plainTextFormattedCitation" : "13,114", "previouslyFormattedCitation" : "&lt;sup&gt;13,114&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13,114</w:t>
      </w:r>
      <w:r w:rsidRPr="002675C1">
        <w:rPr>
          <w:rFonts w:ascii="Book Antiqua" w:hAnsi="Book Antiqua" w:cs="Times New Roman"/>
          <w:color w:val="000000" w:themeColor="text1"/>
          <w:sz w:val="24"/>
          <w:szCs w:val="24"/>
          <w:u w:color="24357D"/>
          <w:lang w:val="en-US"/>
        </w:rPr>
        <w:fldChar w:fldCharType="end"/>
      </w:r>
      <w:r w:rsidR="003218D4" w:rsidRPr="002675C1">
        <w:rPr>
          <w:rFonts w:ascii="Book Antiqua" w:hAnsi="Book Antiqua" w:cs="Times New Roman"/>
          <w:color w:val="000000" w:themeColor="text1"/>
          <w:sz w:val="24"/>
          <w:szCs w:val="24"/>
          <w:u w:color="24357D"/>
          <w:vertAlign w:val="superscript"/>
          <w:lang w:val="en-US"/>
        </w:rPr>
        <w:t>]</w:t>
      </w:r>
      <w:r w:rsidR="003218D4"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w:t>
      </w:r>
      <w:r w:rsidR="009B588B" w:rsidRPr="002675C1">
        <w:rPr>
          <w:rFonts w:ascii="Book Antiqua" w:eastAsiaTheme="minorEastAsia" w:hAnsi="Book Antiqua" w:cs="Times New Roman"/>
          <w:color w:val="000000" w:themeColor="text1"/>
          <w:sz w:val="24"/>
          <w:szCs w:val="24"/>
          <w:lang w:val="en-US"/>
        </w:rPr>
        <w:t>One approach to deliver cultured endothelial cells through direct injection employed magnetic attraction to attach cells to the Descemet’s membrane, thus preventing them to disperse in the anterior chamber</w:t>
      </w:r>
      <w:r w:rsidR="003218D4" w:rsidRPr="002675C1">
        <w:rPr>
          <w:rFonts w:ascii="Book Antiqua" w:eastAsiaTheme="minorEastAsia" w:hAnsi="Book Antiqua" w:cs="Times New Roman"/>
          <w:color w:val="000000" w:themeColor="text1"/>
          <w:sz w:val="24"/>
          <w:szCs w:val="24"/>
          <w:vertAlign w:val="superscript"/>
          <w:lang w:val="en-US"/>
        </w:rPr>
        <w:t>[</w:t>
      </w:r>
      <w:r w:rsidR="006B6D0D" w:rsidRPr="002675C1">
        <w:rPr>
          <w:rFonts w:ascii="Book Antiqua" w:eastAsiaTheme="minorEastAsia" w:hAnsi="Book Antiqua" w:cs="Times New Roman"/>
          <w:color w:val="000000" w:themeColor="text1"/>
          <w:sz w:val="24"/>
          <w:szCs w:val="24"/>
          <w:lang w:val="en-US"/>
        </w:rPr>
        <w:fldChar w:fldCharType="begin" w:fldLock="1"/>
      </w:r>
      <w:r w:rsidR="008C4E24" w:rsidRPr="002675C1">
        <w:rPr>
          <w:rFonts w:ascii="Book Antiqua" w:eastAsiaTheme="minorEastAsia" w:hAnsi="Book Antiqua" w:cs="Times New Roman"/>
          <w:color w:val="000000" w:themeColor="text1"/>
          <w:sz w:val="24"/>
          <w:szCs w:val="24"/>
          <w:lang w:val="en-US"/>
        </w:rPr>
        <w:instrText>ADDIN CSL_CITATION { "citationItems" : [ { "id" : "ITEM-1", "itemData" : { "DOI" : "10.1016/S0014-4835(03)00057-5", "ISBN" : "0014-4835 (Print)\\n0014-4835 (Linking)", "ISSN" : "00144835", "PMID" : "12742357", "abstract" : "Purpose. To evaluate the feasibility of a novel method of magnetic attraction of iron-endocytosed corneal endothelial cells to Descemet's membrane. Methods. Cultured rabbit corneal endothelial cells (RCEC) were exposed to spherical iron powder at various concentration ranging 0-100??moll-1. After 24hr, the cell density and morphology were evaluated. RCEC that had been exposed to spherical iron powder (RCEC-iron), were trypsinized and poured onto a culture dish where a neodium magnet was fixated paracentrally. After 24hr, the cell density was measured at the areas with and without a magnet. Rabbits' corneas were cryo-injuried to detach corneal endothelial cells and 1??105/200??l RCEC-iron were injected into the anterior chamber. Neogium magnet was fixed on the lid for 24hr to attract RCEC to Descemet's membrane. Each operated eye was observed up to 2 months after the injury. RCEC group (rabbits with cryo-injury and injection of normal cultured RCEC) and cryo group (rabbits with cryo-injury but without injection of RCEC) served as controls. Results. The RCEC-iron density on the dish decreased in the medium containing iron powder of 10??moll-1 or more. When RCEC had been exposed to iron powder of between 5 and 10??moll-1, the ratio of RCEC in the field with a magnet to RCEC in the field without a magnet increased. In the RCEC-iron group, the mean corneal thickness gradually decreased and was significantly less than in the other two groups at 2, 4, and 8 weeks after the cell injection. Fluorescein microscopic examination showed a monolayer of DiI-labelled cells on the Descemet's membrane. Conclusion. Magnetic attachment of iron-endocytosed corneal endothelial cells to Descemet's nembrane can be a method of choice for corneal endothelial decompensation. ?? 2003 Elsevier Science Ltd. All rights reserved.", "author" : [ { "dropping-particle" : "", "family" : "Mimura", "given" : "Tatsuya", "non-dropping-particle" : "", "parse-names" : false, "suffix" : "" }, { "dropping-particle" : "", "family" : "Shimomura", "given" : "Naoki", "non-dropping-particle" : "", "parse-names" : false, "suffix" : "" }, { "dropping-particle" : "", "family" : "Usui", "given" : "Tomohiko", "non-dropping-particle" : "", "parse-names" : false, "suffix" : "" }, { "dropping-particle" : "", "family" : "Noda", "given" : "Yasuo", "non-dropping-particle" : "", "parse-names" : false, "suffix" : "" }, { "dropping-particle" : "", "family" : "Kaji", "given" : "Yuichi", "non-dropping-particle" : "", "parse-names" : false, "suffix" : "" }, { "dropping-particle" : "", "family" : "Yamgami", "given" : "Satoru", "non-dropping-particle" : "", "parse-names" : false, "suffix" : "" }, { "dropping-particle" : "", "family" : "Amano", "given" : "Shiro", "non-dropping-particle" : "", "parse-names" : false, "suffix" : "" }, { "dropping-particle" : "", "family" : "Miyata", "given" : "Kazunori", "non-dropping-particle" : "", "parse-names" : false, "suffix" : "" }, { "dropping-particle" : "", "family" : "Araie", "given" : "Makoto", "non-dropping-particle" : "", "parse-names" : false, "suffix" : "" } ], "container-title" : "Experimental Eye Research", "id" : "ITEM-1", "issued" : { "date-parts" : [ [ "2003" ] ] }, "page" : "745-751", "title" : "Magnetic attraction of iron-endocytosed corneal endothelial cells to Descemet's membrane", "type" : "article-journal", "volume" : "76" }, "uris" : [ "http://www.mendeley.com/documents/?uuid=72734c1e-57aa-4759-98db-9af6a6b497b0" ] } ], "mendeley" : { "formattedCitation" : "&lt;sup&gt;115&lt;/sup&gt;", "plainTextFormattedCitation" : "115", "previouslyFormattedCitation" : "&lt;sup&gt;115&lt;/sup&gt;" }, "properties" : { "noteIndex" : 0 }, "schema" : "https://github.com/citation-style-language/schema/raw/master/csl-citation.json" }</w:instrText>
      </w:r>
      <w:r w:rsidR="006B6D0D" w:rsidRPr="002675C1">
        <w:rPr>
          <w:rFonts w:ascii="Book Antiqua" w:eastAsiaTheme="minorEastAsia" w:hAnsi="Book Antiqua" w:cs="Times New Roman"/>
          <w:color w:val="000000" w:themeColor="text1"/>
          <w:sz w:val="24"/>
          <w:szCs w:val="24"/>
          <w:lang w:val="en-US"/>
        </w:rPr>
        <w:fldChar w:fldCharType="separate"/>
      </w:r>
      <w:r w:rsidR="008C4E24" w:rsidRPr="002675C1">
        <w:rPr>
          <w:rFonts w:ascii="Book Antiqua" w:eastAsiaTheme="minorEastAsia" w:hAnsi="Book Antiqua" w:cs="Times New Roman"/>
          <w:noProof/>
          <w:color w:val="000000" w:themeColor="text1"/>
          <w:sz w:val="24"/>
          <w:szCs w:val="24"/>
          <w:vertAlign w:val="superscript"/>
          <w:lang w:val="en-US"/>
        </w:rPr>
        <w:t>115</w:t>
      </w:r>
      <w:r w:rsidR="006B6D0D" w:rsidRPr="002675C1">
        <w:rPr>
          <w:rFonts w:ascii="Book Antiqua" w:eastAsiaTheme="minorEastAsia" w:hAnsi="Book Antiqua" w:cs="Times New Roman"/>
          <w:color w:val="000000" w:themeColor="text1"/>
          <w:sz w:val="24"/>
          <w:szCs w:val="24"/>
          <w:lang w:val="en-US"/>
        </w:rPr>
        <w:fldChar w:fldCharType="end"/>
      </w:r>
      <w:r w:rsidR="003218D4" w:rsidRPr="002675C1">
        <w:rPr>
          <w:rFonts w:ascii="Book Antiqua" w:eastAsiaTheme="minorEastAsia" w:hAnsi="Book Antiqua" w:cs="Times New Roman"/>
          <w:color w:val="000000" w:themeColor="text1"/>
          <w:sz w:val="24"/>
          <w:szCs w:val="24"/>
          <w:vertAlign w:val="superscript"/>
          <w:lang w:val="en-US"/>
        </w:rPr>
        <w:t>]</w:t>
      </w:r>
      <w:r w:rsidR="003218D4" w:rsidRPr="002675C1">
        <w:rPr>
          <w:rFonts w:ascii="Book Antiqua" w:eastAsiaTheme="minorEastAsia" w:hAnsi="Book Antiqua" w:cs="Times New Roman"/>
          <w:color w:val="000000" w:themeColor="text1"/>
          <w:sz w:val="24"/>
          <w:szCs w:val="24"/>
          <w:lang w:val="en-US"/>
        </w:rPr>
        <w:t>.</w:t>
      </w:r>
      <w:r w:rsidR="009B588B" w:rsidRPr="002675C1">
        <w:rPr>
          <w:rFonts w:ascii="Book Antiqua" w:eastAsiaTheme="minorEastAsia" w:hAnsi="Book Antiqua" w:cs="Times New Roman"/>
          <w:color w:val="000000" w:themeColor="text1"/>
          <w:sz w:val="24"/>
          <w:szCs w:val="24"/>
          <w:lang w:val="en-US"/>
        </w:rPr>
        <w:t xml:space="preserve"> Mimura </w:t>
      </w:r>
      <w:r w:rsidR="009B588B" w:rsidRPr="002675C1">
        <w:rPr>
          <w:rFonts w:ascii="Book Antiqua" w:eastAsiaTheme="minorEastAsia" w:hAnsi="Book Antiqua" w:cs="Times New Roman"/>
          <w:i/>
          <w:color w:val="000000" w:themeColor="text1"/>
          <w:sz w:val="24"/>
          <w:szCs w:val="24"/>
          <w:lang w:val="en-US"/>
        </w:rPr>
        <w:t>et al</w:t>
      </w:r>
      <w:r w:rsidR="003E2055" w:rsidRPr="002675C1">
        <w:rPr>
          <w:rFonts w:ascii="Book Antiqua" w:eastAsiaTheme="minorEastAsia" w:hAnsi="Book Antiqua" w:cs="Times New Roman"/>
          <w:color w:val="000000" w:themeColor="text1"/>
          <w:sz w:val="24"/>
          <w:szCs w:val="24"/>
          <w:vertAlign w:val="superscript"/>
          <w:lang w:val="en-US"/>
        </w:rPr>
        <w:t>[</w:t>
      </w:r>
      <w:r w:rsidR="003E2055" w:rsidRPr="002675C1">
        <w:rPr>
          <w:rFonts w:ascii="Book Antiqua" w:eastAsiaTheme="minorEastAsia" w:hAnsi="Book Antiqua" w:cs="Times New Roman"/>
          <w:color w:val="000000" w:themeColor="text1"/>
          <w:sz w:val="24"/>
          <w:szCs w:val="24"/>
          <w:lang w:val="en-US"/>
        </w:rPr>
        <w:fldChar w:fldCharType="begin" w:fldLock="1"/>
      </w:r>
      <w:r w:rsidR="003E2055" w:rsidRPr="002675C1">
        <w:rPr>
          <w:rFonts w:ascii="Book Antiqua" w:eastAsiaTheme="minorEastAsia" w:hAnsi="Book Antiqua" w:cs="Times New Roman"/>
          <w:color w:val="000000" w:themeColor="text1"/>
          <w:sz w:val="24"/>
          <w:szCs w:val="24"/>
          <w:lang w:val="en-US"/>
        </w:rPr>
        <w:instrText>ADDIN CSL_CITATION { "citationItems" : [ { "id" : "ITEM-1", "itemData" : { "DOI" : "10.1016/S0014-4835(03)00057-5", "ISBN" : "0014-4835 (Print)\\n0014-4835 (Linking)", "ISSN" : "00144835", "PMID" : "12742357", "abstract" : "Purpose. To evaluate the feasibility of a novel method of magnetic attraction of iron-endocytosed corneal endothelial cells to Descemet's membrane. Methods. Cultured rabbit corneal endothelial cells (RCEC) were exposed to spherical iron powder at various concentration ranging 0-100??moll-1. After 24hr, the cell density and morphology were evaluated. RCEC that had been exposed to spherical iron powder (RCEC-iron), were trypsinized and poured onto a culture dish where a neodium magnet was fixated paracentrally. After 24hr, the cell density was measured at the areas with and without a magnet. Rabbits' corneas were cryo-injuried to detach corneal endothelial cells and 1??105/200??l RCEC-iron were injected into the anterior chamber. Neogium magnet was fixed on the lid for 24hr to attract RCEC to Descemet's membrane. Each operated eye was observed up to 2 months after the injury. RCEC group (rabbits with cryo-injury and injection of normal cultured RCEC) and cryo group (rabbits with cryo-injury but without injection of RCEC) served as controls. Results. The RCEC-iron density on the dish decreased in the medium containing iron powder of 10??moll-1 or more. When RCEC had been exposed to iron powder of between 5 and 10??moll-1, the ratio of RCEC in the field with a magnet to RCEC in the field without a magnet increased. In the RCEC-iron group, the mean corneal thickness gradually decreased and was significantly less than in the other two groups at 2, 4, and 8 weeks after the cell injection. Fluorescein microscopic examination showed a monolayer of DiI-labelled cells on the Descemet's membrane. Conclusion. Magnetic attachment of iron-endocytosed corneal endothelial cells to Descemet's nembrane can be a method of choice for corneal endothelial decompensation. ?? 2003 Elsevier Science Ltd. All rights reserved.", "author" : [ { "dropping-particle" : "", "family" : "Mimura", "given" : "Tatsuya", "non-dropping-particle" : "", "parse-names" : false, "suffix" : "" }, { "dropping-particle" : "", "family" : "Shimomura", "given" : "Naoki", "non-dropping-particle" : "", "parse-names" : false, "suffix" : "" }, { "dropping-particle" : "", "family" : "Usui", "given" : "Tomohiko", "non-dropping-particle" : "", "parse-names" : false, "suffix" : "" }, { "dropping-particle" : "", "family" : "Noda", "given" : "Yasuo", "non-dropping-particle" : "", "parse-names" : false, "suffix" : "" }, { "dropping-particle" : "", "family" : "Kaji", "given" : "Yuichi", "non-dropping-particle" : "", "parse-names" : false, "suffix" : "" }, { "dropping-particle" : "", "family" : "Yamgami", "given" : "Satoru", "non-dropping-particle" : "", "parse-names" : false, "suffix" : "" }, { "dropping-particle" : "", "family" : "Amano", "given" : "Shiro", "non-dropping-particle" : "", "parse-names" : false, "suffix" : "" }, { "dropping-particle" : "", "family" : "Miyata", "given" : "Kazunori", "non-dropping-particle" : "", "parse-names" : false, "suffix" : "" }, { "dropping-particle" : "", "family" : "Araie", "given" : "Makoto", "non-dropping-particle" : "", "parse-names" : false, "suffix" : "" } ], "container-title" : "Experimental Eye Research", "id" : "ITEM-1", "issued" : { "date-parts" : [ [ "2003" ] ] }, "page" : "745-751", "title" : "Magnetic attraction of iron-endocytosed corneal endothelial cells to Descemet's membrane", "type" : "article-journal", "volume" : "76" }, "uris" : [ "http://www.mendeley.com/documents/?uuid=72734c1e-57aa-4759-98db-9af6a6b497b0" ] }, { "id" : "ITEM-2", "itemData" : { "DOI" : "10.1016/j.exer.2004.08.021", "ISBN" : "0014-4835 (Print)\\r0014-4835 (Linking)", "ISSN" : "00144835", "PMID" : "15670793", "abstract" : "The long-term efficacy and safety of transplanting iron-endocytosing cultured corneal endothelial cells (CECs) with magnetic attraction were evaluated. Rabbit corneas were subjected to cryo-injury to detach CECs. Cultured rabbit CECs (RCEC) were exposed to spherical iron powder and then injected into the anterior chamber, after which a neogium magnet was fixed on the eyelid for 24 hr to attract the cells to Descemet's membrane (RCEC-iron group, n=4). An RCEC group (cryo-injury and injection of normal cultured RCEC, n=4) and a Cryo group (cryo-injury without injection of RCEC, n=4) served as controls. Intraocular pressure was measured for 12 months after surgery. Corneal findings on slit lamp biomicroscopy, RCEC density, the electro-retinogram (ERG), and residual iron in the ocular tissues were evaluated at final assessment. Intraocular pressure did not increase in any group throughout 12 months of observation. At the final assessment, the average corneal edema score of the RCEC-iron group was significantly lower than that of the RCEC or Cryo groups (p=0.021). The average CEC density of the RCEC-iron group was 2581??230 cells mm-2 (mean??sd), whereas no CECs were observed on the inner surface of the central cornea in the RCEC and Cryo groups. No significant differences of the ERG (a- and b-wave amplitudes, and b-wave/a-wave ratio) were detected among the groups. Iron powder was not detected by Berlin blue staining in the ocular tissues of the RCEC-iron group. Apoptotic cells were not observed in the endothelium by terminal transferase-mediated nick-end labeling. Transplanted iron-endocytosing RCEC remained viable for 12 months after surgery. There were no detectable ocular complications after the transplantation of iron-endocytosing cultured RCEC. Magnetic attachment of iron-endocytosing CECs can be an effective and safe method for corneal endothelial repair. ?? 2004 Elsevier Ltd. All rights reserved.", "author" : [ { "dropping-particle" : "", "family" : "Mimura", "given" : "Tatsuya", "non-dropping-particle" : "", "parse-names" : false, "suffix" : "" }, { "dropping-particle" : "", "family" : "Yamagami", "given" : "Satoru", "non-dropping-particle" : "", "parse-names" : false, "suffix" : "" }, { "dropping-particle" : "", "family" : "Usui", "given" : "Tomohiko", "non-dropping-particle" : "", "parse-names" : false, "suffix" : "" }, { "dropping-particle" : "", "family" : "Ishii", "given" : "Yasuo", "non-dropping-particle" : "", "parse-names" : false, "suffix" : "" }, { "dropping-particle" : "", "family" : "Ono", "given" : "Kyoko", "non-dropping-particle" : "", "parse-names" : false, "suffix" : "" }, { "dropping-particle" : "", "family" : "Yokoo", "given" : "Seiich", "non-dropping-particle" : "", "parse-names" : false, "suffix" : "" }, { "dropping-particle" : "", "family" : "Funatsu", "given" : "Hideharu", "non-dropping-particle" : "", "parse-names" : false, "suffix" : "" }, { "dropping-particle" : "", "family" : "Araie", "given" : "Makoto", "non-dropping-particle" : "", "parse-names" : false, "suffix" : "" }, { "dropping-particle" : "", "family" : "Amano", "given" : "Shiro", "non-dropping-particle" : "", "parse-names" : false, "suffix" : "" } ], "container-title" : "Experimental Eye Research", "id" : "ITEM-2", "issued" : { "date-parts" : [ [ "2005" ] ] }, "page" : "149-157", "title" : "Long-term outcome of iron-endocytosing cultured corneal endothelial cell transplantation with magnetic attraction", "type" : "article-journal", "volume" : "80" }, "uris" : [ "http://www.mendeley.com/documents/?uuid=aec3b34b-f27f-4fb8-9cbb-e134a706c95c" ] } ], "mendeley" : { "formattedCitation" : "&lt;sup&gt;115,116&lt;/sup&gt;", "plainTextFormattedCitation" : "115,116", "previouslyFormattedCitation" : "&lt;sup&gt;115,116&lt;/sup&gt;" }, "properties" : { "noteIndex" : 0 }, "schema" : "https://github.com/citation-style-language/schema/raw/master/csl-citation.json" }</w:instrText>
      </w:r>
      <w:r w:rsidR="003E2055" w:rsidRPr="002675C1">
        <w:rPr>
          <w:rFonts w:ascii="Book Antiqua" w:eastAsiaTheme="minorEastAsia" w:hAnsi="Book Antiqua" w:cs="Times New Roman"/>
          <w:color w:val="000000" w:themeColor="text1"/>
          <w:sz w:val="24"/>
          <w:szCs w:val="24"/>
          <w:lang w:val="en-US"/>
        </w:rPr>
        <w:fldChar w:fldCharType="separate"/>
      </w:r>
      <w:r w:rsidR="003E2055" w:rsidRPr="002675C1">
        <w:rPr>
          <w:rFonts w:ascii="Book Antiqua" w:eastAsiaTheme="minorEastAsia" w:hAnsi="Book Antiqua" w:cs="Times New Roman"/>
          <w:noProof/>
          <w:color w:val="000000" w:themeColor="text1"/>
          <w:sz w:val="24"/>
          <w:szCs w:val="24"/>
          <w:vertAlign w:val="superscript"/>
          <w:lang w:val="en-US"/>
        </w:rPr>
        <w:t>115,116</w:t>
      </w:r>
      <w:r w:rsidR="003E2055" w:rsidRPr="002675C1">
        <w:rPr>
          <w:rFonts w:ascii="Book Antiqua" w:eastAsiaTheme="minorEastAsia" w:hAnsi="Book Antiqua" w:cs="Times New Roman"/>
          <w:color w:val="000000" w:themeColor="text1"/>
          <w:sz w:val="24"/>
          <w:szCs w:val="24"/>
          <w:lang w:val="en-US"/>
        </w:rPr>
        <w:fldChar w:fldCharType="end"/>
      </w:r>
      <w:r w:rsidR="003E2055" w:rsidRPr="002675C1">
        <w:rPr>
          <w:rFonts w:ascii="Book Antiqua" w:eastAsiaTheme="minorEastAsia" w:hAnsi="Book Antiqua" w:cs="Times New Roman"/>
          <w:color w:val="000000" w:themeColor="text1"/>
          <w:sz w:val="24"/>
          <w:szCs w:val="24"/>
          <w:vertAlign w:val="superscript"/>
          <w:lang w:val="en-US"/>
        </w:rPr>
        <w:t>]</w:t>
      </w:r>
      <w:r w:rsidR="009B588B" w:rsidRPr="002675C1">
        <w:rPr>
          <w:rFonts w:ascii="Book Antiqua" w:eastAsiaTheme="minorEastAsia" w:hAnsi="Book Antiqua" w:cs="Times New Roman"/>
          <w:color w:val="000000" w:themeColor="text1"/>
          <w:sz w:val="24"/>
          <w:szCs w:val="24"/>
          <w:lang w:val="en-US"/>
        </w:rPr>
        <w:t xml:space="preserve"> </w:t>
      </w:r>
      <w:r w:rsidR="00842F5B" w:rsidRPr="002675C1">
        <w:rPr>
          <w:rFonts w:ascii="Book Antiqua" w:eastAsiaTheme="minorEastAsia" w:hAnsi="Book Antiqua" w:cs="Times New Roman"/>
          <w:color w:val="000000" w:themeColor="text1"/>
          <w:sz w:val="24"/>
          <w:szCs w:val="24"/>
          <w:lang w:val="en-US"/>
        </w:rPr>
        <w:t xml:space="preserve">incorporated iron powder spheres in </w:t>
      </w:r>
      <w:r w:rsidR="009B588B" w:rsidRPr="002675C1">
        <w:rPr>
          <w:rFonts w:ascii="Book Antiqua" w:eastAsiaTheme="minorEastAsia" w:hAnsi="Book Antiqua" w:cs="Times New Roman"/>
          <w:color w:val="000000" w:themeColor="text1"/>
          <w:sz w:val="24"/>
          <w:szCs w:val="24"/>
          <w:lang w:val="en-US"/>
        </w:rPr>
        <w:t xml:space="preserve">rabbit corneal </w:t>
      </w:r>
      <w:r w:rsidR="00842F5B" w:rsidRPr="002675C1">
        <w:rPr>
          <w:rFonts w:ascii="Book Antiqua" w:eastAsiaTheme="minorEastAsia" w:hAnsi="Book Antiqua" w:cs="Times New Roman"/>
          <w:color w:val="000000" w:themeColor="text1"/>
          <w:sz w:val="24"/>
          <w:szCs w:val="24"/>
          <w:lang w:val="en-US"/>
        </w:rPr>
        <w:t>e</w:t>
      </w:r>
      <w:r w:rsidR="009B588B" w:rsidRPr="002675C1">
        <w:rPr>
          <w:rFonts w:ascii="Book Antiqua" w:eastAsiaTheme="minorEastAsia" w:hAnsi="Book Antiqua" w:cs="Times New Roman"/>
          <w:color w:val="000000" w:themeColor="text1"/>
          <w:sz w:val="24"/>
          <w:szCs w:val="24"/>
          <w:lang w:val="en-US"/>
        </w:rPr>
        <w:t xml:space="preserve">ndothelial cells </w:t>
      </w:r>
      <w:r w:rsidR="00842F5B" w:rsidRPr="002675C1">
        <w:rPr>
          <w:rFonts w:ascii="Book Antiqua" w:eastAsiaTheme="minorEastAsia" w:hAnsi="Book Antiqua" w:cs="Times New Roman"/>
          <w:color w:val="000000" w:themeColor="text1"/>
          <w:sz w:val="24"/>
          <w:szCs w:val="24"/>
          <w:lang w:val="en-US"/>
        </w:rPr>
        <w:t>and</w:t>
      </w:r>
      <w:r w:rsidR="002A6403" w:rsidRPr="002675C1">
        <w:rPr>
          <w:rFonts w:ascii="Book Antiqua" w:eastAsiaTheme="minorEastAsia" w:hAnsi="Book Antiqua" w:cs="Times New Roman"/>
          <w:color w:val="000000" w:themeColor="text1"/>
          <w:sz w:val="24"/>
          <w:szCs w:val="24"/>
          <w:lang w:val="en-US"/>
        </w:rPr>
        <w:t xml:space="preserve"> </w:t>
      </w:r>
      <w:r w:rsidR="00842F5B" w:rsidRPr="002675C1">
        <w:rPr>
          <w:rFonts w:ascii="Book Antiqua" w:eastAsiaTheme="minorEastAsia" w:hAnsi="Book Antiqua" w:cs="Times New Roman"/>
          <w:color w:val="000000" w:themeColor="text1"/>
          <w:sz w:val="24"/>
          <w:szCs w:val="24"/>
          <w:lang w:val="en-US"/>
        </w:rPr>
        <w:t xml:space="preserve">a neodymium magnet was placed anterior to the eyelid </w:t>
      </w:r>
      <w:r w:rsidR="002A6403" w:rsidRPr="002675C1">
        <w:rPr>
          <w:rFonts w:ascii="Book Antiqua" w:eastAsiaTheme="minorEastAsia" w:hAnsi="Book Antiqua" w:cs="Times New Roman"/>
          <w:color w:val="000000" w:themeColor="text1"/>
          <w:sz w:val="24"/>
          <w:szCs w:val="24"/>
          <w:lang w:val="en-US"/>
        </w:rPr>
        <w:t xml:space="preserve">to attract the particles after cell suspension injection. They demonstrated </w:t>
      </w:r>
      <w:r w:rsidR="009B588B" w:rsidRPr="002675C1">
        <w:rPr>
          <w:rFonts w:ascii="Book Antiqua" w:eastAsiaTheme="minorEastAsia" w:hAnsi="Book Antiqua" w:cs="Times New Roman"/>
          <w:color w:val="000000" w:themeColor="text1"/>
          <w:sz w:val="24"/>
          <w:szCs w:val="24"/>
          <w:lang w:val="en-US"/>
        </w:rPr>
        <w:t>that the use of 5-10 micromoles of iron powder solution was associated with</w:t>
      </w:r>
      <w:r w:rsidR="002A6403" w:rsidRPr="002675C1">
        <w:rPr>
          <w:rFonts w:ascii="Book Antiqua" w:eastAsiaTheme="minorEastAsia" w:hAnsi="Book Antiqua" w:cs="Times New Roman"/>
          <w:color w:val="000000" w:themeColor="text1"/>
          <w:sz w:val="24"/>
          <w:szCs w:val="24"/>
          <w:lang w:val="en-US"/>
        </w:rPr>
        <w:t xml:space="preserve"> good cell survival rate and 12 mo later </w:t>
      </w:r>
      <w:r w:rsidR="009B588B" w:rsidRPr="002675C1">
        <w:rPr>
          <w:rFonts w:ascii="Book Antiqua" w:eastAsiaTheme="minorEastAsia" w:hAnsi="Book Antiqua" w:cs="Times New Roman"/>
          <w:color w:val="000000" w:themeColor="text1"/>
          <w:sz w:val="24"/>
          <w:szCs w:val="24"/>
          <w:lang w:val="en-US"/>
        </w:rPr>
        <w:t>no noticeable tox</w:t>
      </w:r>
      <w:r w:rsidR="002A6403" w:rsidRPr="002675C1">
        <w:rPr>
          <w:rFonts w:ascii="Book Antiqua" w:eastAsiaTheme="minorEastAsia" w:hAnsi="Book Antiqua" w:cs="Times New Roman"/>
          <w:color w:val="000000" w:themeColor="text1"/>
          <w:sz w:val="24"/>
          <w:szCs w:val="24"/>
          <w:lang w:val="en-US"/>
        </w:rPr>
        <w:t>icity wa</w:t>
      </w:r>
      <w:r w:rsidR="00297678" w:rsidRPr="002675C1">
        <w:rPr>
          <w:rFonts w:ascii="Book Antiqua" w:eastAsiaTheme="minorEastAsia" w:hAnsi="Book Antiqua" w:cs="Times New Roman"/>
          <w:color w:val="000000" w:themeColor="text1"/>
          <w:sz w:val="24"/>
          <w:szCs w:val="24"/>
          <w:lang w:val="en-US"/>
        </w:rPr>
        <w:t>s present.</w:t>
      </w:r>
      <w:r w:rsidR="006B6D0D" w:rsidRPr="002675C1">
        <w:rPr>
          <w:rFonts w:ascii="Book Antiqua" w:eastAsiaTheme="minorEastAsia" w:hAnsi="Book Antiqua" w:cs="Times New Roman"/>
          <w:color w:val="000000" w:themeColor="text1"/>
          <w:sz w:val="24"/>
          <w:szCs w:val="24"/>
          <w:lang w:val="en-US"/>
        </w:rPr>
        <w:t xml:space="preserve"> </w:t>
      </w:r>
      <w:r w:rsidR="002A6403" w:rsidRPr="002675C1">
        <w:rPr>
          <w:rFonts w:ascii="Book Antiqua" w:eastAsiaTheme="minorEastAsia" w:hAnsi="Book Antiqua" w:cs="Times New Roman"/>
          <w:color w:val="000000" w:themeColor="text1"/>
          <w:sz w:val="24"/>
          <w:szCs w:val="24"/>
          <w:lang w:val="en-US"/>
        </w:rPr>
        <w:t xml:space="preserve"> Since </w:t>
      </w:r>
      <w:r w:rsidR="008F0991" w:rsidRPr="002675C1">
        <w:rPr>
          <w:rFonts w:ascii="Book Antiqua" w:eastAsiaTheme="minorEastAsia" w:hAnsi="Book Antiqua" w:cs="Times New Roman"/>
          <w:color w:val="000000" w:themeColor="text1"/>
          <w:sz w:val="24"/>
          <w:szCs w:val="24"/>
          <w:lang w:val="en-US"/>
        </w:rPr>
        <w:t>rabbit’s</w:t>
      </w:r>
      <w:r w:rsidR="002A6403" w:rsidRPr="002675C1">
        <w:rPr>
          <w:rFonts w:ascii="Book Antiqua" w:eastAsiaTheme="minorEastAsia" w:hAnsi="Book Antiqua" w:cs="Times New Roman"/>
          <w:color w:val="000000" w:themeColor="text1"/>
          <w:sz w:val="24"/>
          <w:szCs w:val="24"/>
          <w:lang w:val="en-US"/>
        </w:rPr>
        <w:t xml:space="preserve"> endot</w:t>
      </w:r>
      <w:r w:rsidR="00297678" w:rsidRPr="002675C1">
        <w:rPr>
          <w:rFonts w:ascii="Book Antiqua" w:eastAsiaTheme="minorEastAsia" w:hAnsi="Book Antiqua" w:cs="Times New Roman"/>
          <w:color w:val="000000" w:themeColor="text1"/>
          <w:sz w:val="24"/>
          <w:szCs w:val="24"/>
          <w:lang w:val="en-US"/>
        </w:rPr>
        <w:t>helial cells are able to</w:t>
      </w:r>
      <w:r w:rsidR="002A6403" w:rsidRPr="002675C1">
        <w:rPr>
          <w:rFonts w:ascii="Book Antiqua" w:eastAsiaTheme="minorEastAsia" w:hAnsi="Book Antiqua" w:cs="Times New Roman"/>
          <w:color w:val="000000" w:themeColor="text1"/>
          <w:sz w:val="24"/>
          <w:szCs w:val="24"/>
          <w:lang w:val="en-US"/>
        </w:rPr>
        <w:t xml:space="preserve"> regenerate spontaneously, </w:t>
      </w:r>
      <w:r w:rsidR="00297678" w:rsidRPr="002675C1">
        <w:rPr>
          <w:rFonts w:ascii="Book Antiqua" w:eastAsiaTheme="minorEastAsia" w:hAnsi="Book Antiqua" w:cs="Times New Roman"/>
          <w:color w:val="000000" w:themeColor="text1"/>
          <w:sz w:val="24"/>
          <w:szCs w:val="24"/>
          <w:lang w:val="en-US"/>
        </w:rPr>
        <w:t>a control group that had been submitted to the same corneal injury did not receive the cell injection. The control group showed signs of endothelial failure</w:t>
      </w:r>
      <w:r w:rsidR="003218D4" w:rsidRPr="002675C1">
        <w:rPr>
          <w:rFonts w:ascii="Book Antiqua" w:eastAsiaTheme="minorEastAsia" w:hAnsi="Book Antiqua" w:cs="Times New Roman"/>
          <w:color w:val="000000" w:themeColor="text1"/>
          <w:sz w:val="24"/>
          <w:szCs w:val="24"/>
          <w:lang w:val="en-US"/>
        </w:rPr>
        <w:t>.</w:t>
      </w:r>
      <w:r w:rsidR="008F3C14" w:rsidRPr="002675C1">
        <w:rPr>
          <w:rFonts w:ascii="Book Antiqua" w:eastAsiaTheme="minorEastAsia" w:hAnsi="Book Antiqua" w:cs="Times New Roman"/>
          <w:color w:val="000000" w:themeColor="text1"/>
          <w:sz w:val="24"/>
          <w:szCs w:val="24"/>
          <w:lang w:val="en-US"/>
        </w:rPr>
        <w:t xml:space="preserve"> Magnetic field was later used in a human </w:t>
      </w:r>
      <w:r w:rsidR="008F3C14" w:rsidRPr="002675C1">
        <w:rPr>
          <w:rFonts w:ascii="Book Antiqua" w:eastAsiaTheme="minorEastAsia" w:hAnsi="Book Antiqua" w:cs="Times New Roman"/>
          <w:i/>
          <w:color w:val="000000" w:themeColor="text1"/>
          <w:sz w:val="24"/>
          <w:szCs w:val="24"/>
          <w:lang w:val="en-US"/>
        </w:rPr>
        <w:t>ex vivo</w:t>
      </w:r>
      <w:r w:rsidR="008F3C14" w:rsidRPr="002675C1">
        <w:rPr>
          <w:rFonts w:ascii="Book Antiqua" w:eastAsiaTheme="minorEastAsia" w:hAnsi="Book Antiqua" w:cs="Times New Roman"/>
          <w:color w:val="000000" w:themeColor="text1"/>
          <w:sz w:val="24"/>
          <w:szCs w:val="24"/>
          <w:lang w:val="en-US"/>
        </w:rPr>
        <w:t xml:space="preserve"> model. S</w:t>
      </w:r>
      <w:r w:rsidR="00D46DC0" w:rsidRPr="002675C1">
        <w:rPr>
          <w:rFonts w:ascii="Book Antiqua" w:eastAsiaTheme="minorEastAsia" w:hAnsi="Book Antiqua" w:cs="Times New Roman"/>
          <w:color w:val="000000" w:themeColor="text1"/>
          <w:sz w:val="24"/>
          <w:szCs w:val="24"/>
          <w:lang w:val="en-US"/>
        </w:rPr>
        <w:t>uperpara-</w:t>
      </w:r>
      <w:r w:rsidR="008F3C14" w:rsidRPr="002675C1">
        <w:rPr>
          <w:rFonts w:ascii="Book Antiqua" w:eastAsiaTheme="minorEastAsia" w:hAnsi="Book Antiqua" w:cs="Times New Roman"/>
          <w:color w:val="000000" w:themeColor="text1"/>
          <w:sz w:val="24"/>
          <w:szCs w:val="24"/>
          <w:lang w:val="en-US"/>
        </w:rPr>
        <w:t xml:space="preserve">magnetic microspheres were incorporated into the cytoplasm of human corneal endothelial cells </w:t>
      </w:r>
      <w:r w:rsidR="00D46DC0" w:rsidRPr="002675C1">
        <w:rPr>
          <w:rFonts w:ascii="Book Antiqua" w:eastAsiaTheme="minorEastAsia" w:hAnsi="Book Antiqua" w:cs="Times New Roman"/>
          <w:color w:val="000000" w:themeColor="text1"/>
          <w:sz w:val="24"/>
          <w:szCs w:val="24"/>
          <w:lang w:val="en-US"/>
        </w:rPr>
        <w:t>and facilitated cell migration and attachment without affecting cell viability or light transmittance</w:t>
      </w:r>
      <w:r w:rsidR="003218D4" w:rsidRPr="002675C1">
        <w:rPr>
          <w:rFonts w:ascii="Book Antiqua" w:eastAsiaTheme="minorEastAsia" w:hAnsi="Book Antiqua" w:cs="Times New Roman"/>
          <w:color w:val="000000" w:themeColor="text1"/>
          <w:sz w:val="24"/>
          <w:szCs w:val="24"/>
          <w:vertAlign w:val="superscript"/>
          <w:lang w:val="en-US"/>
        </w:rPr>
        <w:t>[</w:t>
      </w:r>
      <w:r w:rsidR="0095259E" w:rsidRPr="002675C1">
        <w:rPr>
          <w:rFonts w:ascii="Book Antiqua" w:eastAsiaTheme="minorEastAsia" w:hAnsi="Book Antiqua" w:cs="Times New Roman"/>
          <w:color w:val="000000" w:themeColor="text1"/>
          <w:sz w:val="24"/>
          <w:szCs w:val="24"/>
          <w:lang w:val="en-US"/>
        </w:rPr>
        <w:fldChar w:fldCharType="begin" w:fldLock="1"/>
      </w:r>
      <w:r w:rsidR="008C4E24" w:rsidRPr="002675C1">
        <w:rPr>
          <w:rFonts w:ascii="Book Antiqua" w:eastAsiaTheme="minorEastAsia" w:hAnsi="Book Antiqua" w:cs="Times New Roman"/>
          <w:color w:val="000000" w:themeColor="text1"/>
          <w:sz w:val="24"/>
          <w:szCs w:val="24"/>
          <w:lang w:val="en-US"/>
        </w:rPr>
        <w:instrText>ADDIN CSL_CITATION { "citationItems" : [ { "id" : "ITEM-1", "itemData" : { "DOI" : "10.1167/iovs.08-2653", "ISSN" : "1552-5783", "PMID" : "19136716", "abstract" : "PURPOSE: To determine the effects of incorporating superparamagnetic microspheres (SPMs) into cultured human corneal endothelial cells (HCECs) and to describe preliminary experiments of HCEC transplantation, facilitated by SPMs and an external magnetic field, in a human anterior segment ex vivo model.\n\nMETHODS: HCECs were cultured as monolayers and incorporated with magnetite oxide SPMs (900, 300, and 100 nm) at different concentrations. Cell viability, migration toward a magnetic field, and light transmittance were measured after incorporation of the SPMs. HCEC transplantation into the eyes of human recipients was investigated by subjecting anterior segments in organ culture to an external magnetic field. Light and electron microscopy were used to assess HCEC attachment to corneal stroma.\n\nRESULTS: SPMs were incorporated into the cytoplasm of HCECs after overnight incubation. None of the SPMs affected the short-term viability of cultured HCECs (P &gt; 0.14, n = 6) or their light transmittance (P &gt; 0.06, n = 5), although there was a trend toward decreased transmittance with the higher concentration of 900-nm SPMs. Cell migration toward a magnetic field was higher for HCECs with incorporated SPMs than for HCECs without SPMs (P &lt; or = 0.01, n = 6), with dose-response relationships evident for the 300- and 100-nm SPMs. SPMs facilitated the attachment of HCECs to the corneal stroma in the human anterior segment model with minimal change in intracameral (intraocular) pressure.\n\nCONCLUSIONS: SPMs facilitate migration of HCECs toward a magnetic source and attachment of cells to the corneal stroma without affecting cell viability or light transmittance. The human anterior segment model can be used to study HCEC transplantation.", "author" : [ { "dropping-particle" : "V", "family" : "Patel", "given" : "Sanjay", "non-dropping-particle" : "", "parse-names" : false, "suffix" : "" }, { "dropping-particle" : "", "family" : "Bachman", "given" : "Lori a", "non-dropping-particle" : "", "parse-names" : false, "suffix" : "" }, { "dropping-particle" : "", "family" : "Hann", "given" : "Cheryl R", "non-dropping-particle" : "", "parse-names" : false, "suffix" : "" }, { "dropping-particle" : "", "family" : "Bahler", "given" : "Cindy K", "non-dropping-particle" : "", "parse-names" : false, "suffix" : "" }, { "dropping-particle" : "", "family" : "Fautsch", "given" : "Michael P", "non-dropping-particle" : "", "parse-names" : false, "suffix" : "" } ], "container-title" : "Investigative ophthalmology &amp; visual science", "id" : "ITEM-1", "issue" : "5", "issued" : { "date-parts" : [ [ "2009", "5" ] ] }, "page" : "2123-31", "title" : "Human corneal endothelial cell transplantation in a human ex vivo model.", "type" : "article-journal", "volume" : "50" }, "uris" : [ "http://www.mendeley.com/documents/?uuid=daeb81b2-e7e6-4413-aefe-6bebc901c744" ] } ], "mendeley" : { "formattedCitation" : "&lt;sup&gt;117&lt;/sup&gt;", "plainTextFormattedCitation" : "117", "previouslyFormattedCitation" : "&lt;sup&gt;117&lt;/sup&gt;" }, "properties" : { "noteIndex" : 0 }, "schema" : "https://github.com/citation-style-language/schema/raw/master/csl-citation.json" }</w:instrText>
      </w:r>
      <w:r w:rsidR="0095259E" w:rsidRPr="002675C1">
        <w:rPr>
          <w:rFonts w:ascii="Book Antiqua" w:eastAsiaTheme="minorEastAsia" w:hAnsi="Book Antiqua" w:cs="Times New Roman"/>
          <w:color w:val="000000" w:themeColor="text1"/>
          <w:sz w:val="24"/>
          <w:szCs w:val="24"/>
          <w:lang w:val="en-US"/>
        </w:rPr>
        <w:fldChar w:fldCharType="separate"/>
      </w:r>
      <w:r w:rsidR="008C4E24" w:rsidRPr="002675C1">
        <w:rPr>
          <w:rFonts w:ascii="Book Antiqua" w:eastAsiaTheme="minorEastAsia" w:hAnsi="Book Antiqua" w:cs="Times New Roman"/>
          <w:noProof/>
          <w:color w:val="000000" w:themeColor="text1"/>
          <w:sz w:val="24"/>
          <w:szCs w:val="24"/>
          <w:vertAlign w:val="superscript"/>
          <w:lang w:val="en-US"/>
        </w:rPr>
        <w:t>117</w:t>
      </w:r>
      <w:r w:rsidR="0095259E" w:rsidRPr="002675C1">
        <w:rPr>
          <w:rFonts w:ascii="Book Antiqua" w:eastAsiaTheme="minorEastAsia" w:hAnsi="Book Antiqua" w:cs="Times New Roman"/>
          <w:color w:val="000000" w:themeColor="text1"/>
          <w:sz w:val="24"/>
          <w:szCs w:val="24"/>
          <w:lang w:val="en-US"/>
        </w:rPr>
        <w:fldChar w:fldCharType="end"/>
      </w:r>
      <w:r w:rsidR="003218D4" w:rsidRPr="002675C1">
        <w:rPr>
          <w:rFonts w:ascii="Book Antiqua" w:eastAsiaTheme="minorEastAsia" w:hAnsi="Book Antiqua" w:cs="Times New Roman"/>
          <w:color w:val="000000" w:themeColor="text1"/>
          <w:sz w:val="24"/>
          <w:szCs w:val="24"/>
          <w:vertAlign w:val="superscript"/>
          <w:lang w:val="en-US"/>
        </w:rPr>
        <w:t>]</w:t>
      </w:r>
      <w:r w:rsidR="003218D4" w:rsidRPr="002675C1">
        <w:rPr>
          <w:rFonts w:ascii="Book Antiqua" w:eastAsiaTheme="minorEastAsia" w:hAnsi="Book Antiqua" w:cs="Times New Roman"/>
          <w:color w:val="000000" w:themeColor="text1"/>
          <w:sz w:val="24"/>
          <w:szCs w:val="24"/>
          <w:lang w:val="en-US"/>
        </w:rPr>
        <w:t>.</w:t>
      </w:r>
      <w:r w:rsidR="002A6403" w:rsidRPr="002675C1">
        <w:rPr>
          <w:rFonts w:ascii="Book Antiqua" w:eastAsiaTheme="minorEastAsia" w:hAnsi="Book Antiqua" w:cs="Times New Roman"/>
          <w:color w:val="000000" w:themeColor="text1"/>
          <w:sz w:val="24"/>
          <w:szCs w:val="24"/>
          <w:lang w:val="en-US"/>
        </w:rPr>
        <w:t xml:space="preserve"> </w:t>
      </w:r>
      <w:r w:rsidR="0095259E" w:rsidRPr="002675C1">
        <w:rPr>
          <w:rFonts w:ascii="Book Antiqua" w:eastAsiaTheme="minorEastAsia" w:hAnsi="Book Antiqua" w:cs="Times New Roman"/>
          <w:color w:val="000000" w:themeColor="text1"/>
          <w:sz w:val="24"/>
          <w:szCs w:val="24"/>
          <w:lang w:val="en-US"/>
        </w:rPr>
        <w:t>Toxicity to cells and other ocular tissues from magnetite oxide particles is a concern though, and safety remains to be demonstrated. Such compounds are used</w:t>
      </w:r>
      <w:r w:rsidR="002A6403" w:rsidRPr="002675C1">
        <w:rPr>
          <w:rFonts w:ascii="Book Antiqua" w:eastAsiaTheme="minorEastAsia" w:hAnsi="Book Antiqua" w:cs="Times New Roman"/>
          <w:color w:val="000000" w:themeColor="text1"/>
          <w:sz w:val="24"/>
          <w:szCs w:val="24"/>
          <w:lang w:val="en-US"/>
        </w:rPr>
        <w:t xml:space="preserve"> as </w:t>
      </w:r>
      <w:r w:rsidR="007A3C05" w:rsidRPr="002675C1">
        <w:rPr>
          <w:rFonts w:ascii="Book Antiqua" w:eastAsiaTheme="minorEastAsia" w:hAnsi="Book Antiqua" w:cs="Times New Roman"/>
          <w:color w:val="000000" w:themeColor="text1"/>
          <w:sz w:val="24"/>
          <w:szCs w:val="24"/>
          <w:lang w:val="en-US"/>
        </w:rPr>
        <w:t>magnetic resonance imaging</w:t>
      </w:r>
      <w:r w:rsidR="00D46DC0" w:rsidRPr="002675C1">
        <w:rPr>
          <w:rFonts w:ascii="Book Antiqua" w:eastAsiaTheme="minorEastAsia" w:hAnsi="Book Antiqua" w:cs="Times New Roman"/>
          <w:color w:val="000000" w:themeColor="text1"/>
          <w:sz w:val="24"/>
          <w:szCs w:val="24"/>
          <w:lang w:val="en-US"/>
        </w:rPr>
        <w:t xml:space="preserve"> </w:t>
      </w:r>
      <w:r w:rsidR="002A6403" w:rsidRPr="002675C1">
        <w:rPr>
          <w:rFonts w:ascii="Book Antiqua" w:eastAsiaTheme="minorEastAsia" w:hAnsi="Book Antiqua" w:cs="Times New Roman"/>
          <w:color w:val="000000" w:themeColor="text1"/>
          <w:sz w:val="24"/>
          <w:szCs w:val="24"/>
          <w:lang w:val="en-US"/>
        </w:rPr>
        <w:t>contrast agents, on which safety and efficacy studies have been conducted,</w:t>
      </w:r>
      <w:r w:rsidR="007916DC" w:rsidRPr="002675C1">
        <w:rPr>
          <w:rFonts w:ascii="Book Antiqua" w:eastAsiaTheme="minorEastAsia" w:hAnsi="Book Antiqua" w:cs="Times New Roman"/>
          <w:color w:val="000000" w:themeColor="text1"/>
          <w:sz w:val="24"/>
          <w:szCs w:val="24"/>
          <w:lang w:val="en-US"/>
        </w:rPr>
        <w:t xml:space="preserve"> </w:t>
      </w:r>
      <w:r w:rsidR="0095259E" w:rsidRPr="002675C1">
        <w:rPr>
          <w:rFonts w:ascii="Book Antiqua" w:eastAsiaTheme="minorEastAsia" w:hAnsi="Book Antiqua" w:cs="Times New Roman"/>
          <w:color w:val="000000" w:themeColor="text1"/>
          <w:sz w:val="24"/>
          <w:szCs w:val="24"/>
          <w:lang w:val="en-US"/>
        </w:rPr>
        <w:t>but the toxicity profile of this agent is likely to be different when delivered to the anterior segment of the eye.</w:t>
      </w:r>
    </w:p>
    <w:p w14:paraId="5265ED9D" w14:textId="02AC8673" w:rsidR="006B263B" w:rsidRPr="002675C1" w:rsidRDefault="006B263B" w:rsidP="003F33D8">
      <w:pPr>
        <w:spacing w:after="0" w:line="360" w:lineRule="auto"/>
        <w:jc w:val="both"/>
        <w:rPr>
          <w:rFonts w:ascii="Book Antiqua" w:hAnsi="Book Antiqua" w:cs="Times New Roman"/>
          <w:color w:val="000000" w:themeColor="text1"/>
          <w:sz w:val="24"/>
          <w:szCs w:val="24"/>
          <w:u w:color="24357D"/>
          <w:lang w:val="en-US"/>
        </w:rPr>
      </w:pPr>
      <w:r w:rsidRPr="002675C1">
        <w:rPr>
          <w:rFonts w:ascii="Book Antiqua" w:hAnsi="Book Antiqua" w:cs="Times New Roman"/>
          <w:color w:val="000000" w:themeColor="text1"/>
          <w:sz w:val="24"/>
          <w:szCs w:val="24"/>
          <w:lang w:val="en-US"/>
        </w:rPr>
        <w:tab/>
        <w:t xml:space="preserve">The literature to date supports that the putative endothelial cells progenitors are precursors, not stem cells </w:t>
      </w:r>
      <w:r w:rsidRPr="002675C1">
        <w:rPr>
          <w:rFonts w:ascii="Book Antiqua" w:hAnsi="Book Antiqua" w:cs="Times New Roman"/>
          <w:i/>
          <w:color w:val="000000" w:themeColor="text1"/>
          <w:sz w:val="24"/>
          <w:szCs w:val="24"/>
          <w:lang w:val="en-US"/>
        </w:rPr>
        <w:t>per se</w:t>
      </w:r>
      <w:r w:rsidRPr="002675C1">
        <w:rPr>
          <w:rFonts w:ascii="Book Antiqua" w:hAnsi="Book Antiqua" w:cs="Times New Roman"/>
          <w:color w:val="000000" w:themeColor="text1"/>
          <w:sz w:val="24"/>
          <w:szCs w:val="24"/>
          <w:lang w:val="en-US"/>
        </w:rPr>
        <w:t>. Common features of precursors and adult stem cells are that both have</w:t>
      </w:r>
      <w:r w:rsidRPr="002675C1">
        <w:rPr>
          <w:rFonts w:ascii="Book Antiqua" w:hAnsi="Book Antiqua" w:cs="Times New Roman"/>
          <w:color w:val="000000" w:themeColor="text1"/>
          <w:sz w:val="24"/>
          <w:szCs w:val="24"/>
        </w:rPr>
        <w:t xml:space="preserve"> self-renewal capacity and the ability to differentiate into mature effector cells, </w:t>
      </w:r>
      <w:r w:rsidRPr="002675C1">
        <w:rPr>
          <w:rFonts w:ascii="Book Antiqua" w:hAnsi="Book Antiqua" w:cs="Times New Roman"/>
          <w:color w:val="000000" w:themeColor="text1"/>
          <w:sz w:val="24"/>
          <w:szCs w:val="24"/>
          <w:u w:color="24357D"/>
          <w:lang w:val="en-US"/>
        </w:rPr>
        <w:t>but stem cells can renew themselves indefinitely and produce one or more progenies through symmetric and asymmetric division, whereas progenitor cells have limited self-renewal capacity and more restricted differentiation abilities</w:t>
      </w:r>
      <w:r w:rsidR="003218D4" w:rsidRPr="002675C1">
        <w:rPr>
          <w:rFonts w:ascii="Book Antiqua" w:hAnsi="Book Antiqua" w:cs="Times New Roman"/>
          <w:color w:val="000000" w:themeColor="text1"/>
          <w:sz w:val="24"/>
          <w:szCs w:val="24"/>
          <w:u w:color="24357D"/>
          <w:vertAlign w:val="superscript"/>
          <w:lang w:val="en-US"/>
        </w:rPr>
        <w:t>[</w:t>
      </w:r>
      <w:r w:rsidRPr="002675C1">
        <w:rPr>
          <w:rFonts w:ascii="Book Antiqua" w:hAnsi="Book Antiqua" w:cs="Times New Roman"/>
          <w:color w:val="000000" w:themeColor="text1"/>
          <w:sz w:val="24"/>
          <w:szCs w:val="24"/>
          <w:u w:color="24357D"/>
          <w:lang w:val="en-US"/>
        </w:rPr>
        <w:fldChar w:fldCharType="begin" w:fldLock="1"/>
      </w:r>
      <w:r w:rsidR="008C4E24" w:rsidRPr="002675C1">
        <w:rPr>
          <w:rFonts w:ascii="Book Antiqua" w:hAnsi="Book Antiqua" w:cs="Times New Roman"/>
          <w:color w:val="000000" w:themeColor="text1"/>
          <w:sz w:val="24"/>
          <w:szCs w:val="24"/>
          <w:u w:color="24357D"/>
          <w:lang w:val="en-US"/>
        </w:rPr>
        <w:instrText>ADDIN CSL_CITATION { "citationItems" : [ { "id" : "ITEM-1", "itemData" : { "DOI" : "10.1155/2011/412743", "ISBN" : "1110-7243", "ISSN" : "11107243", "PMID" : "22187525", "abstract" : "Several adult stem cell types have been found in different parts of the eye, including the corneal epithelium, conjunctiva, and retina. In addition to these, there have been accumulating evidence that some stem-like cells reside in the transition area between the peripheral corneal endothelium (CE) and the anterior nonfiltering portion of the trabecular meshwork (TM), which is known as the Schwalbe's Ring region. These stem/progenitor cells may supply new cells for the CE and TM. In fact, the CE and TM share certain similarities in terms of their embryonic origin and proliferative capacity in vivo. In this paper, we discuss the putative stem cell source which has the potential for replacement of lost and nonfunctional cells in CE diseases and glaucoma. The future development of personalized stem cell therapies for the CE and TM may reduce the requirement of corneal grafts and surgical treatments in glaucoma.", "author" : [ { "dropping-particle" : "", "family" : "Yu", "given" : "Wing Yan", "non-dropping-particle" : "", "parse-names" : false, "suffix" : "" }, { "dropping-particle" : "", "family" : "Sheridan", "given" : "Carl", "non-dropping-particle" : "", "parse-names" : false, "suffix" : "" }, { "dropping-particle" : "", "family" : "Grierson", "given" : "Ian", "non-dropping-particle" : "", "parse-names" : false, "suffix" : "" }, { "dropping-particle" : "", "family" : "Mason", "given" : "Sharon", "non-dropping-particle" : "", "parse-names" : false, "suffix" : "" }, { "dropping-particle" : "", "family" : "Kearns", "given" : "Victoria", "non-dropping-particle" : "", "parse-names" : false, "suffix" : "" }, { "dropping-particle" : "", "family" : "Lo", "given" : "Amy Cheuk Yin", "non-dropping-particle" : "", "parse-names" : false, "suffix" : "" }, { "dropping-particle" : "", "family" : "Wong", "given" : "David", "non-dropping-particle" : "", "parse-names" : false, "suffix" : "" } ], "container-title" : "Journal of Biomedicine and Biotechnology", "id" : "ITEM-1", "issued" : { "date-parts" : [ [ "2011" ] ] }, "page" : "412743", "title" : "Progenitors for the corneal endothelium and trabecular meshwork: A potential source for personalized stem cell therapy in corneal endothelial diseases and glaucoma", "type" : "article-journal", "volume" : "2011" }, "uris" : [ "http://www.mendeley.com/documents/?uuid=ed499f46-5d49-4157-bab7-955c08f33401" ] }, { "id" : "ITEM-2", "itemData" : { "DOI" : "10.1167/iovs.04-1263", "ISSN" : "0146-0404", "PMID" : "15851561", "abstract" : "PURPOSE: To isolate precursors of human corneal endothelial cells (HCECs) in vitro.\n\nMETHODS: HCECs were subjected to a sphere-forming assay in which spheres floated in serum-free medium containing growth factors. To promote differentiation, the isolated sphere colonies were plated in dishes coated with poly-L-lysine (PLL)/laminin or fetal bovine endothelium extracellular matrix. Marker expression of neural and mesenchymal cells was examined in the sphere colonies and their progenies by immunocytochemistry and/or reverse transcription-polymerase chain reaction (RT-PCR). Adherent differentiated cells from the sphere colonies were evaluated morphologically and functionally.\n\nRESULTS: HCECs formed primary and secondary spherical colonies, as shown by sphere-forming assay in vitro. The colonies expressed nestin, beta3-tublin, glial fibrillary acidic protein, and alpha-smooth muscle actin on immunocytochemistry. The progeny, proliferating on extracellular matrix derived from bovine corneal endothelium, but not on PLL/laminin-coated and noncoated dishes, expressed nestin and beta3-tublin. These markers were confirmed by RT-PCR. Adherent differentiated cells from the sphere colonies had an HCEC-like hexagonal shape and satisfactory transport activity that is essential in HCECs.\n\nCONCLUSIONS: These findings indicate that the HCEC contains precursor cells with a propensity to differentiate into HCECs and that these cells can also produce neuronal and mesenchymal cell proteins.", "author" : [ { "dropping-particle" : "", "family" : "Yokoo", "given" : "Seiichi", "non-dropping-particle" : "", "parse-names" : false, "suffix" : "" }, { "dropping-particle" : "", "family" : "Yamagami", "given" : "Satoru", "non-dropping-particle" : "", "parse-names" : false, "suffix" : "" }, { "dropping-particle" : "", "family" : "Yanagi", "given" : "Yasuo", "non-dropping-particle" : "", "parse-names" : false, "suffix" : "" }, { "dropping-particle" : "", "family" : "Uchida", "given" : "Saiko", "non-dropping-particle" : "", "parse-names" : false, "suffix" : "" }, { "dropping-particle" : "", "family" : "Mimura", "given" : "Tatsuya", "non-dropping-particle" : "", "parse-names" : false, "suffix" : "" }, { "dropping-particle" : "", "family" : "Usui", "given" : "Tomohiko", "non-dropping-particle" : "", "parse-names" : false, "suffix" : "" }, { "dropping-particle" : "", "family" : "Amano", "given" : "Shiro", "non-dropping-particle" : "", "parse-names" : false, "suffix" : "" } ], "container-title" : "Investigative ophthalmology &amp; visual science", "id" : "ITEM-2", "issue" : "5", "issued" : { "date-parts" : [ [ "2005", "5" ] ] }, "page" : "1626-31", "title" : "Human corneal endothelial cell precursors isolated by sphere-forming assay.", "type" : "article-journal", "volume" : "46" }, "uris" : [ "http://www.mendeley.com/documents/?uuid=0c0b4f6d-fd5c-486e-bd17-1e35daf1501c" ] } ], "mendeley" : { "formattedCitation" : "&lt;sup&gt;96,107&lt;/sup&gt;", "plainTextFormattedCitation" : "96,107", "previouslyFormattedCitation" : "&lt;sup&gt;96,107&lt;/sup&gt;" }, "properties" : { "noteIndex" : 0 }, "schema" : "https://github.com/citation-style-language/schema/raw/master/csl-citation.json" }</w:instrText>
      </w:r>
      <w:r w:rsidRPr="002675C1">
        <w:rPr>
          <w:rFonts w:ascii="Book Antiqua" w:hAnsi="Book Antiqua" w:cs="Times New Roman"/>
          <w:color w:val="000000" w:themeColor="text1"/>
          <w:sz w:val="24"/>
          <w:szCs w:val="24"/>
          <w:u w:color="24357D"/>
          <w:lang w:val="en-US"/>
        </w:rPr>
        <w:fldChar w:fldCharType="separate"/>
      </w:r>
      <w:r w:rsidR="008C4E24" w:rsidRPr="002675C1">
        <w:rPr>
          <w:rFonts w:ascii="Book Antiqua" w:hAnsi="Book Antiqua" w:cs="Times New Roman"/>
          <w:noProof/>
          <w:color w:val="000000" w:themeColor="text1"/>
          <w:sz w:val="24"/>
          <w:szCs w:val="24"/>
          <w:u w:color="24357D"/>
          <w:vertAlign w:val="superscript"/>
          <w:lang w:val="en-US"/>
        </w:rPr>
        <w:t>96,107</w:t>
      </w:r>
      <w:r w:rsidRPr="002675C1">
        <w:rPr>
          <w:rFonts w:ascii="Book Antiqua" w:hAnsi="Book Antiqua" w:cs="Times New Roman"/>
          <w:color w:val="000000" w:themeColor="text1"/>
          <w:sz w:val="24"/>
          <w:szCs w:val="24"/>
          <w:u w:color="24357D"/>
          <w:lang w:val="en-US"/>
        </w:rPr>
        <w:fldChar w:fldCharType="end"/>
      </w:r>
      <w:r w:rsidR="003218D4" w:rsidRPr="002675C1">
        <w:rPr>
          <w:rFonts w:ascii="Book Antiqua" w:hAnsi="Book Antiqua" w:cs="Times New Roman"/>
          <w:color w:val="000000" w:themeColor="text1"/>
          <w:sz w:val="24"/>
          <w:szCs w:val="24"/>
          <w:u w:color="24357D"/>
          <w:vertAlign w:val="superscript"/>
          <w:lang w:val="en-US"/>
        </w:rPr>
        <w:t>]</w:t>
      </w:r>
      <w:r w:rsidR="003218D4" w:rsidRPr="002675C1">
        <w:rPr>
          <w:rFonts w:ascii="Book Antiqua" w:hAnsi="Book Antiqua" w:cs="Times New Roman"/>
          <w:color w:val="000000" w:themeColor="text1"/>
          <w:sz w:val="24"/>
          <w:szCs w:val="24"/>
          <w:u w:color="24357D"/>
          <w:lang w:val="en-US"/>
        </w:rPr>
        <w:t>.</w:t>
      </w:r>
      <w:r w:rsidRPr="002675C1">
        <w:rPr>
          <w:rFonts w:ascii="Book Antiqua" w:hAnsi="Book Antiqua" w:cs="Times New Roman"/>
          <w:color w:val="000000" w:themeColor="text1"/>
          <w:sz w:val="24"/>
          <w:szCs w:val="24"/>
          <w:u w:color="24357D"/>
          <w:lang w:val="en-US"/>
        </w:rPr>
        <w:t xml:space="preserve"> </w:t>
      </w:r>
    </w:p>
    <w:p w14:paraId="4D65D095" w14:textId="77777777" w:rsidR="004B2752" w:rsidRPr="002675C1" w:rsidRDefault="004B2752" w:rsidP="003F33D8">
      <w:pPr>
        <w:spacing w:after="0" w:line="360" w:lineRule="auto"/>
        <w:jc w:val="both"/>
        <w:rPr>
          <w:rFonts w:ascii="Book Antiqua" w:hAnsi="Book Antiqua" w:cs="Times New Roman"/>
          <w:color w:val="000000" w:themeColor="text1"/>
          <w:sz w:val="24"/>
          <w:szCs w:val="24"/>
          <w:u w:color="24357D"/>
          <w:lang w:val="en-US"/>
        </w:rPr>
      </w:pPr>
    </w:p>
    <w:p w14:paraId="21100A49" w14:textId="48EB84F7" w:rsidR="006B263B" w:rsidRPr="002675C1" w:rsidRDefault="006423D5" w:rsidP="008C4E24">
      <w:pPr>
        <w:spacing w:after="0" w:line="360" w:lineRule="auto"/>
        <w:jc w:val="both"/>
        <w:outlineLvl w:val="0"/>
        <w:rPr>
          <w:rFonts w:ascii="Book Antiqua" w:hAnsi="Book Antiqua" w:cs="Times New Roman"/>
          <w:b/>
          <w:color w:val="000000" w:themeColor="text1"/>
          <w:sz w:val="24"/>
          <w:szCs w:val="24"/>
          <w:u w:color="24357D"/>
          <w:lang w:val="en-US"/>
        </w:rPr>
      </w:pPr>
      <w:r w:rsidRPr="002675C1">
        <w:rPr>
          <w:rFonts w:ascii="Book Antiqua" w:hAnsi="Book Antiqua" w:cs="Times New Roman"/>
          <w:b/>
          <w:color w:val="000000" w:themeColor="text1"/>
          <w:sz w:val="24"/>
          <w:szCs w:val="24"/>
          <w:u w:color="24357D"/>
          <w:lang w:val="en-US"/>
        </w:rPr>
        <w:t>CONCLUSION</w:t>
      </w:r>
    </w:p>
    <w:p w14:paraId="7F674B29" w14:textId="4E1B9F1B" w:rsidR="006B263B" w:rsidRPr="002675C1" w:rsidRDefault="006B263B" w:rsidP="003F33D8">
      <w:pPr>
        <w:spacing w:after="0" w:line="360" w:lineRule="auto"/>
        <w:jc w:val="both"/>
        <w:rPr>
          <w:rFonts w:ascii="Book Antiqua" w:hAnsi="Book Antiqua" w:cs="Times New Roman"/>
          <w:color w:val="000000" w:themeColor="text1"/>
          <w:sz w:val="24"/>
          <w:szCs w:val="24"/>
          <w:lang w:val="en-US"/>
        </w:rPr>
      </w:pPr>
      <w:r w:rsidRPr="002675C1">
        <w:rPr>
          <w:rFonts w:ascii="Book Antiqua" w:hAnsi="Book Antiqua" w:cs="Times New Roman"/>
          <w:color w:val="000000" w:themeColor="text1"/>
          <w:sz w:val="24"/>
          <w:szCs w:val="24"/>
          <w:lang w:val="en-US"/>
        </w:rPr>
        <w:t xml:space="preserve">Progress in corneal stem cell research provides an optimistic prospect on their use in regenerative medicine and tissue engineering. In this paper, we presented different limbal transplantation techniques, using either autologous or heterologous source of limbal stem cells, and the epithelial cells cultivated </w:t>
      </w:r>
      <w:r w:rsidRPr="002675C1">
        <w:rPr>
          <w:rFonts w:ascii="Book Antiqua" w:hAnsi="Book Antiqua" w:cs="Times New Roman"/>
          <w:i/>
          <w:color w:val="000000" w:themeColor="text1"/>
          <w:sz w:val="24"/>
          <w:szCs w:val="24"/>
          <w:lang w:val="en-US"/>
        </w:rPr>
        <w:t>in vitro</w:t>
      </w:r>
      <w:r w:rsidRPr="002675C1">
        <w:rPr>
          <w:rFonts w:ascii="Book Antiqua" w:hAnsi="Book Antiqua" w:cs="Times New Roman"/>
          <w:color w:val="000000" w:themeColor="text1"/>
          <w:sz w:val="24"/>
          <w:szCs w:val="24"/>
          <w:lang w:val="en-US"/>
        </w:rPr>
        <w:t xml:space="preserve"> that are being successfully transplanted to the ocular surface. Future perspectives include the use of pluripotent stem cells or other adult stem cells to restore the corneal epithelium. However, </w:t>
      </w:r>
      <w:r w:rsidRPr="002675C1">
        <w:rPr>
          <w:rFonts w:ascii="Book Antiqua" w:hAnsi="Book Antiqua" w:cs="Times New Roman"/>
          <w:color w:val="000000" w:themeColor="text1"/>
          <w:sz w:val="24"/>
          <w:szCs w:val="24"/>
          <w:u w:color="24357D"/>
          <w:lang w:val="en-US"/>
        </w:rPr>
        <w:t>a measured scientific approach is required to guarantee safety before transplantation can be done in patients.</w:t>
      </w:r>
      <w:r w:rsidRPr="002675C1">
        <w:rPr>
          <w:rFonts w:ascii="Book Antiqua" w:hAnsi="Book Antiqua" w:cs="Times New Roman"/>
          <w:color w:val="000000" w:themeColor="text1"/>
          <w:sz w:val="24"/>
          <w:szCs w:val="24"/>
          <w:lang w:val="en-US"/>
        </w:rPr>
        <w:t xml:space="preserve"> We discussed the growing data on human stromal stem cells, their immune privilege, and their potential to secrete organized collagen lamella that may eventually b</w:t>
      </w:r>
      <w:r w:rsidR="003E2055" w:rsidRPr="002675C1">
        <w:rPr>
          <w:rFonts w:ascii="Book Antiqua" w:hAnsi="Book Antiqua" w:cs="Times New Roman"/>
          <w:color w:val="000000" w:themeColor="text1"/>
          <w:sz w:val="24"/>
          <w:szCs w:val="24"/>
          <w:lang w:val="en-US"/>
        </w:rPr>
        <w:t>e useful in tissue engineering.</w:t>
      </w:r>
      <w:r w:rsidRPr="002675C1">
        <w:rPr>
          <w:rFonts w:ascii="Book Antiqua" w:hAnsi="Book Antiqua" w:cs="Times New Roman"/>
          <w:color w:val="000000" w:themeColor="text1"/>
          <w:sz w:val="24"/>
          <w:szCs w:val="24"/>
          <w:lang w:val="en-US"/>
        </w:rPr>
        <w:t xml:space="preserve"> We also summarized the accumulating evidence for the presence of putative stem cells in the corneal endothelium. These cells require specific conditions to show proliferative activity </w:t>
      </w:r>
      <w:r w:rsidRPr="002675C1">
        <w:rPr>
          <w:rFonts w:ascii="Book Antiqua" w:hAnsi="Book Antiqua" w:cs="Times New Roman"/>
          <w:i/>
          <w:color w:val="000000" w:themeColor="text1"/>
          <w:sz w:val="24"/>
          <w:szCs w:val="24"/>
          <w:lang w:val="en-US"/>
        </w:rPr>
        <w:t>in vitro</w:t>
      </w:r>
      <w:r w:rsidRPr="002675C1">
        <w:rPr>
          <w:rFonts w:ascii="Book Antiqua" w:hAnsi="Book Antiqua" w:cs="Times New Roman"/>
          <w:color w:val="000000" w:themeColor="text1"/>
          <w:sz w:val="24"/>
          <w:szCs w:val="24"/>
          <w:lang w:val="en-US"/>
        </w:rPr>
        <w:t xml:space="preserve"> and researchers have already addressed that. Cell therapies for each corneal layer will target a specific disorder, instead of a full or partial thickness corneal transplant, which is the current treatment.  Furthermore, one donor cornea will potentially treat multiple patients if the cells are successfully cultivated, and certainly this would have a positive impact on the shortage of donor corneas worldwide. </w:t>
      </w:r>
    </w:p>
    <w:p w14:paraId="55FFB92C" w14:textId="77777777" w:rsidR="004B2752" w:rsidRPr="002675C1" w:rsidRDefault="004B2752" w:rsidP="003F33D8">
      <w:pPr>
        <w:widowControl w:val="0"/>
        <w:autoSpaceDE w:val="0"/>
        <w:autoSpaceDN w:val="0"/>
        <w:adjustRightInd w:val="0"/>
        <w:spacing w:after="0" w:line="360" w:lineRule="auto"/>
        <w:jc w:val="both"/>
        <w:rPr>
          <w:rFonts w:ascii="Book Antiqua" w:eastAsia="宋体" w:hAnsi="Book Antiqua" w:cs="Times New Roman"/>
          <w:color w:val="000000" w:themeColor="text1"/>
          <w:sz w:val="24"/>
          <w:szCs w:val="24"/>
          <w:u w:color="24357D"/>
          <w:lang w:val="en-US" w:eastAsia="zh-CN"/>
        </w:rPr>
      </w:pPr>
    </w:p>
    <w:p w14:paraId="0FCE833C" w14:textId="77777777" w:rsidR="006B263B" w:rsidRPr="002675C1" w:rsidRDefault="006B263B" w:rsidP="008C4E24">
      <w:pPr>
        <w:widowControl w:val="0"/>
        <w:autoSpaceDE w:val="0"/>
        <w:autoSpaceDN w:val="0"/>
        <w:adjustRightInd w:val="0"/>
        <w:spacing w:after="0" w:line="360" w:lineRule="auto"/>
        <w:jc w:val="both"/>
        <w:outlineLvl w:val="0"/>
        <w:rPr>
          <w:rFonts w:ascii="Book Antiqua" w:hAnsi="Book Antiqua" w:cs="Times New Roman"/>
          <w:b/>
          <w:sz w:val="24"/>
          <w:szCs w:val="24"/>
          <w:u w:color="24357D"/>
          <w:lang w:val="en-US"/>
        </w:rPr>
      </w:pPr>
      <w:r w:rsidRPr="002675C1">
        <w:rPr>
          <w:rFonts w:ascii="Book Antiqua" w:hAnsi="Book Antiqua" w:cs="Times New Roman"/>
          <w:b/>
          <w:sz w:val="24"/>
          <w:szCs w:val="24"/>
          <w:u w:color="24357D"/>
          <w:lang w:val="en-US"/>
        </w:rPr>
        <w:t>REFERENCES</w:t>
      </w:r>
    </w:p>
    <w:p w14:paraId="237149C4"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 </w:t>
      </w:r>
      <w:r w:rsidRPr="002675C1">
        <w:rPr>
          <w:rFonts w:ascii="Book Antiqua" w:eastAsia="宋体" w:hAnsi="Book Antiqua" w:cs="宋体"/>
          <w:b/>
          <w:bCs/>
          <w:sz w:val="24"/>
          <w:szCs w:val="24"/>
        </w:rPr>
        <w:t>DelMonte DW</w:t>
      </w:r>
      <w:r w:rsidRPr="002675C1">
        <w:rPr>
          <w:rFonts w:ascii="Book Antiqua" w:eastAsia="宋体" w:hAnsi="Book Antiqua" w:cs="宋体"/>
          <w:sz w:val="24"/>
          <w:szCs w:val="24"/>
        </w:rPr>
        <w:t xml:space="preserve">, Kim T. Anatomy and physiology of the cornea. </w:t>
      </w:r>
      <w:r w:rsidRPr="002675C1">
        <w:rPr>
          <w:rFonts w:ascii="Book Antiqua" w:eastAsia="宋体" w:hAnsi="Book Antiqua" w:cs="宋体"/>
          <w:i/>
          <w:iCs/>
          <w:sz w:val="24"/>
          <w:szCs w:val="24"/>
        </w:rPr>
        <w:t>J Cataract Refract Surg</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37</w:t>
      </w:r>
      <w:r w:rsidRPr="002675C1">
        <w:rPr>
          <w:rFonts w:ascii="Book Antiqua" w:eastAsia="宋体" w:hAnsi="Book Antiqua" w:cs="宋体"/>
          <w:sz w:val="24"/>
          <w:szCs w:val="24"/>
        </w:rPr>
        <w:t>: 588-598 [PMID: 21333881 DOI: 10.1016/j.jcrs.2010.12.037]</w:t>
      </w:r>
    </w:p>
    <w:p w14:paraId="4C27B7F9"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 </w:t>
      </w:r>
      <w:r w:rsidRPr="002675C1">
        <w:rPr>
          <w:rFonts w:ascii="Book Antiqua" w:eastAsia="宋体" w:hAnsi="Book Antiqua" w:cs="宋体"/>
          <w:b/>
          <w:bCs/>
          <w:sz w:val="24"/>
          <w:szCs w:val="24"/>
        </w:rPr>
        <w:t>Dua HS</w:t>
      </w:r>
      <w:r w:rsidRPr="002675C1">
        <w:rPr>
          <w:rFonts w:ascii="Book Antiqua" w:eastAsia="宋体" w:hAnsi="Book Antiqua" w:cs="宋体"/>
          <w:sz w:val="24"/>
          <w:szCs w:val="24"/>
        </w:rPr>
        <w:t xml:space="preserve">, Joseph A, Shanmuganathan VA, Jones RE. Stem cell differentiation and the effects of deficiency. </w:t>
      </w:r>
      <w:r w:rsidRPr="002675C1">
        <w:rPr>
          <w:rFonts w:ascii="Book Antiqua" w:eastAsia="宋体" w:hAnsi="Book Antiqua" w:cs="宋体"/>
          <w:i/>
          <w:iCs/>
          <w:sz w:val="24"/>
          <w:szCs w:val="24"/>
        </w:rPr>
        <w:t xml:space="preserve">Eye </w:t>
      </w:r>
      <w:r w:rsidRPr="002675C1">
        <w:rPr>
          <w:rFonts w:ascii="Book Antiqua" w:eastAsia="宋体" w:hAnsi="Book Antiqua" w:cs="宋体"/>
          <w:iCs/>
          <w:sz w:val="24"/>
          <w:szCs w:val="24"/>
        </w:rPr>
        <w:t>(Lond)</w:t>
      </w:r>
      <w:r w:rsidRPr="002675C1">
        <w:rPr>
          <w:rFonts w:ascii="Book Antiqua" w:eastAsia="宋体" w:hAnsi="Book Antiqua" w:cs="宋体"/>
          <w:sz w:val="24"/>
          <w:szCs w:val="24"/>
        </w:rPr>
        <w:t xml:space="preserve"> 2003; </w:t>
      </w:r>
      <w:r w:rsidRPr="002675C1">
        <w:rPr>
          <w:rFonts w:ascii="Book Antiqua" w:eastAsia="宋体" w:hAnsi="Book Antiqua" w:cs="宋体"/>
          <w:b/>
          <w:bCs/>
          <w:sz w:val="24"/>
          <w:szCs w:val="24"/>
        </w:rPr>
        <w:t>17</w:t>
      </w:r>
      <w:r w:rsidRPr="002675C1">
        <w:rPr>
          <w:rFonts w:ascii="Book Antiqua" w:eastAsia="宋体" w:hAnsi="Book Antiqua" w:cs="宋体"/>
          <w:sz w:val="24"/>
          <w:szCs w:val="24"/>
        </w:rPr>
        <w:t>: 877-885 [PMID: 14631392 DOI: 10.1038/sj.eye.6700573]</w:t>
      </w:r>
    </w:p>
    <w:p w14:paraId="2AC9A825"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 </w:t>
      </w:r>
      <w:r w:rsidRPr="002675C1">
        <w:rPr>
          <w:rFonts w:ascii="Book Antiqua" w:eastAsia="宋体" w:hAnsi="Book Antiqua" w:cs="宋体"/>
          <w:b/>
          <w:bCs/>
          <w:sz w:val="24"/>
          <w:szCs w:val="24"/>
        </w:rPr>
        <w:t>Boote C</w:t>
      </w:r>
      <w:r w:rsidRPr="002675C1">
        <w:rPr>
          <w:rFonts w:ascii="Book Antiqua" w:eastAsia="宋体" w:hAnsi="Book Antiqua" w:cs="宋体"/>
          <w:sz w:val="24"/>
          <w:szCs w:val="24"/>
        </w:rPr>
        <w:t xml:space="preserve">, Dennis S, Newton RH, Puri H, Meek KM. Collagen fibrils appear more closely packed in the prepupillary cornea: optical and biomechanical implications.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3; </w:t>
      </w:r>
      <w:r w:rsidRPr="002675C1">
        <w:rPr>
          <w:rFonts w:ascii="Book Antiqua" w:eastAsia="宋体" w:hAnsi="Book Antiqua" w:cs="宋体"/>
          <w:b/>
          <w:bCs/>
          <w:sz w:val="24"/>
          <w:szCs w:val="24"/>
        </w:rPr>
        <w:t>44</w:t>
      </w:r>
      <w:r w:rsidRPr="002675C1">
        <w:rPr>
          <w:rFonts w:ascii="Book Antiqua" w:eastAsia="宋体" w:hAnsi="Book Antiqua" w:cs="宋体"/>
          <w:sz w:val="24"/>
          <w:szCs w:val="24"/>
        </w:rPr>
        <w:t>: 2941-2948 [PMID: 12824235 DOI: 10.1167/iovs.03-0131]</w:t>
      </w:r>
    </w:p>
    <w:p w14:paraId="1544615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 </w:t>
      </w:r>
      <w:r w:rsidRPr="002675C1">
        <w:rPr>
          <w:rFonts w:ascii="Book Antiqua" w:eastAsia="宋体" w:hAnsi="Book Antiqua" w:cs="宋体"/>
          <w:b/>
          <w:bCs/>
          <w:sz w:val="24"/>
          <w:szCs w:val="24"/>
        </w:rPr>
        <w:t>Zavala J</w:t>
      </w:r>
      <w:r w:rsidRPr="002675C1">
        <w:rPr>
          <w:rFonts w:ascii="Book Antiqua" w:eastAsia="宋体" w:hAnsi="Book Antiqua" w:cs="宋体"/>
          <w:sz w:val="24"/>
          <w:szCs w:val="24"/>
        </w:rPr>
        <w:t xml:space="preserve">, López Jaime GR, Rodríguez Barrientos CA, Valdez-Garcia J. Corneal endothelium: developmental strategies for regeneration. </w:t>
      </w:r>
      <w:r w:rsidRPr="002675C1">
        <w:rPr>
          <w:rFonts w:ascii="Book Antiqua" w:eastAsia="宋体" w:hAnsi="Book Antiqua" w:cs="宋体"/>
          <w:i/>
          <w:iCs/>
          <w:sz w:val="24"/>
          <w:szCs w:val="24"/>
        </w:rPr>
        <w:t>Eye (Lond)</w:t>
      </w:r>
      <w:r w:rsidRPr="002675C1">
        <w:rPr>
          <w:rFonts w:ascii="Book Antiqua" w:eastAsia="宋体" w:hAnsi="Book Antiqua" w:cs="宋体"/>
          <w:sz w:val="24"/>
          <w:szCs w:val="24"/>
        </w:rPr>
        <w:t xml:space="preserve"> 2013; </w:t>
      </w:r>
      <w:r w:rsidRPr="002675C1">
        <w:rPr>
          <w:rFonts w:ascii="Book Antiqua" w:eastAsia="宋体" w:hAnsi="Book Antiqua" w:cs="宋体"/>
          <w:b/>
          <w:bCs/>
          <w:sz w:val="24"/>
          <w:szCs w:val="24"/>
        </w:rPr>
        <w:t>27</w:t>
      </w:r>
      <w:r w:rsidRPr="002675C1">
        <w:rPr>
          <w:rFonts w:ascii="Book Antiqua" w:eastAsia="宋体" w:hAnsi="Book Antiqua" w:cs="宋体"/>
          <w:sz w:val="24"/>
          <w:szCs w:val="24"/>
        </w:rPr>
        <w:t>: 579-588 [PMID: 23470788 DOI: 10.1038/eye.2013.15]</w:t>
      </w:r>
    </w:p>
    <w:p w14:paraId="7B582963"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 </w:t>
      </w:r>
      <w:r w:rsidRPr="002675C1">
        <w:rPr>
          <w:rFonts w:ascii="Book Antiqua" w:eastAsia="宋体" w:hAnsi="Book Antiqua" w:cs="宋体"/>
          <w:b/>
          <w:bCs/>
          <w:sz w:val="24"/>
          <w:szCs w:val="24"/>
        </w:rPr>
        <w:t>Bonanno JA</w:t>
      </w:r>
      <w:r w:rsidRPr="002675C1">
        <w:rPr>
          <w:rFonts w:ascii="Book Antiqua" w:eastAsia="宋体" w:hAnsi="Book Antiqua" w:cs="宋体"/>
          <w:sz w:val="24"/>
          <w:szCs w:val="24"/>
        </w:rPr>
        <w:t xml:space="preserve">. Molecular mechanisms underlying the corneal endothelial pump. </w:t>
      </w:r>
      <w:r w:rsidRPr="002675C1">
        <w:rPr>
          <w:rFonts w:ascii="Book Antiqua" w:eastAsia="宋体" w:hAnsi="Book Antiqua" w:cs="宋体"/>
          <w:i/>
          <w:iCs/>
          <w:sz w:val="24"/>
          <w:szCs w:val="24"/>
        </w:rPr>
        <w:t>Exp Eye Res</w:t>
      </w:r>
      <w:r w:rsidRPr="002675C1">
        <w:rPr>
          <w:rFonts w:ascii="Book Antiqua" w:eastAsia="宋体" w:hAnsi="Book Antiqua" w:cs="宋体"/>
          <w:sz w:val="24"/>
          <w:szCs w:val="24"/>
        </w:rPr>
        <w:t xml:space="preserve"> 2012; </w:t>
      </w:r>
      <w:r w:rsidRPr="002675C1">
        <w:rPr>
          <w:rFonts w:ascii="Book Antiqua" w:eastAsia="宋体" w:hAnsi="Book Antiqua" w:cs="宋体"/>
          <w:b/>
          <w:bCs/>
          <w:sz w:val="24"/>
          <w:szCs w:val="24"/>
        </w:rPr>
        <w:t>95</w:t>
      </w:r>
      <w:r w:rsidRPr="002675C1">
        <w:rPr>
          <w:rFonts w:ascii="Book Antiqua" w:eastAsia="宋体" w:hAnsi="Book Antiqua" w:cs="宋体"/>
          <w:sz w:val="24"/>
          <w:szCs w:val="24"/>
        </w:rPr>
        <w:t>: 2-7 [PMID: 21693119 DOI: 10.1016/j.exer.2011.06.004]</w:t>
      </w:r>
    </w:p>
    <w:p w14:paraId="0038BDC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 </w:t>
      </w:r>
      <w:r w:rsidRPr="002675C1">
        <w:rPr>
          <w:rFonts w:ascii="Book Antiqua" w:eastAsia="宋体" w:hAnsi="Book Antiqua" w:cs="宋体"/>
          <w:b/>
          <w:bCs/>
          <w:sz w:val="24"/>
          <w:szCs w:val="24"/>
        </w:rPr>
        <w:t>Oie Y</w:t>
      </w:r>
      <w:r w:rsidRPr="002675C1">
        <w:rPr>
          <w:rFonts w:ascii="Book Antiqua" w:eastAsia="宋体" w:hAnsi="Book Antiqua" w:cs="宋体"/>
          <w:sz w:val="24"/>
          <w:szCs w:val="24"/>
        </w:rPr>
        <w:t xml:space="preserve">, Nishida K. Regenerative medicine for the cornea. </w:t>
      </w:r>
      <w:r w:rsidRPr="002675C1">
        <w:rPr>
          <w:rFonts w:ascii="Book Antiqua" w:eastAsia="宋体" w:hAnsi="Book Antiqua" w:cs="宋体"/>
          <w:i/>
          <w:iCs/>
          <w:sz w:val="24"/>
          <w:szCs w:val="24"/>
        </w:rPr>
        <w:t>Biomed Res Int</w:t>
      </w:r>
      <w:r w:rsidRPr="002675C1">
        <w:rPr>
          <w:rFonts w:ascii="Book Antiqua" w:eastAsia="宋体" w:hAnsi="Book Antiqua" w:cs="宋体"/>
          <w:sz w:val="24"/>
          <w:szCs w:val="24"/>
        </w:rPr>
        <w:t xml:space="preserve"> 2013; </w:t>
      </w:r>
      <w:r w:rsidRPr="002675C1">
        <w:rPr>
          <w:rFonts w:ascii="Book Antiqua" w:eastAsia="宋体" w:hAnsi="Book Antiqua" w:cs="宋体"/>
          <w:b/>
          <w:bCs/>
          <w:sz w:val="24"/>
          <w:szCs w:val="24"/>
        </w:rPr>
        <w:t>2013</w:t>
      </w:r>
      <w:r w:rsidRPr="002675C1">
        <w:rPr>
          <w:rFonts w:ascii="Book Antiqua" w:eastAsia="宋体" w:hAnsi="Book Antiqua" w:cs="宋体"/>
          <w:sz w:val="24"/>
          <w:szCs w:val="24"/>
        </w:rPr>
        <w:t>: 428247 [PMID: 24396826 DOI: 10.1155/2013/428247]</w:t>
      </w:r>
    </w:p>
    <w:p w14:paraId="1BD5CDC5"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 </w:t>
      </w:r>
      <w:r w:rsidRPr="002675C1">
        <w:rPr>
          <w:rFonts w:ascii="Book Antiqua" w:eastAsia="宋体" w:hAnsi="Book Antiqua" w:cs="宋体"/>
          <w:b/>
          <w:bCs/>
          <w:sz w:val="24"/>
          <w:szCs w:val="24"/>
        </w:rPr>
        <w:t>Kenyon KR</w:t>
      </w:r>
      <w:r w:rsidRPr="002675C1">
        <w:rPr>
          <w:rFonts w:ascii="Book Antiqua" w:eastAsia="宋体" w:hAnsi="Book Antiqua" w:cs="宋体"/>
          <w:sz w:val="24"/>
          <w:szCs w:val="24"/>
        </w:rPr>
        <w:t xml:space="preserve">, Tseng SC. Limbal autograft transplantation for ocular surface disorders.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1989; </w:t>
      </w:r>
      <w:r w:rsidRPr="002675C1">
        <w:rPr>
          <w:rFonts w:ascii="Book Antiqua" w:eastAsia="宋体" w:hAnsi="Book Antiqua" w:cs="宋体"/>
          <w:b/>
          <w:bCs/>
          <w:sz w:val="24"/>
          <w:szCs w:val="24"/>
        </w:rPr>
        <w:t>96</w:t>
      </w:r>
      <w:r w:rsidRPr="002675C1">
        <w:rPr>
          <w:rFonts w:ascii="Book Antiqua" w:eastAsia="宋体" w:hAnsi="Book Antiqua" w:cs="宋体"/>
          <w:sz w:val="24"/>
          <w:szCs w:val="24"/>
        </w:rPr>
        <w:t>: 709-722; discussion 722-723 [PMID: 2748125 DOI: 10.1016/S0161-6420(89)32833-8]</w:t>
      </w:r>
    </w:p>
    <w:p w14:paraId="7443BAC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 </w:t>
      </w:r>
      <w:r w:rsidRPr="002675C1">
        <w:rPr>
          <w:rFonts w:ascii="Book Antiqua" w:eastAsia="宋体" w:hAnsi="Book Antiqua" w:cs="宋体"/>
          <w:b/>
          <w:bCs/>
          <w:sz w:val="24"/>
          <w:szCs w:val="24"/>
        </w:rPr>
        <w:t>Schermer A</w:t>
      </w:r>
      <w:r w:rsidRPr="002675C1">
        <w:rPr>
          <w:rFonts w:ascii="Book Antiqua" w:eastAsia="宋体" w:hAnsi="Book Antiqua" w:cs="宋体"/>
          <w:sz w:val="24"/>
          <w:szCs w:val="24"/>
        </w:rPr>
        <w:t xml:space="preserve">, Galvin S, Sun TT. Differentiation-related expression of a major 64K corneal keratin in vivo and in culture suggests limbal location of corneal epithelial stem cells. </w:t>
      </w:r>
      <w:r w:rsidRPr="002675C1">
        <w:rPr>
          <w:rFonts w:ascii="Book Antiqua" w:eastAsia="宋体" w:hAnsi="Book Antiqua" w:cs="宋体"/>
          <w:i/>
          <w:iCs/>
          <w:sz w:val="24"/>
          <w:szCs w:val="24"/>
        </w:rPr>
        <w:t>J Cell Biol</w:t>
      </w:r>
      <w:r w:rsidRPr="002675C1">
        <w:rPr>
          <w:rFonts w:ascii="Book Antiqua" w:eastAsia="宋体" w:hAnsi="Book Antiqua" w:cs="宋体"/>
          <w:sz w:val="24"/>
          <w:szCs w:val="24"/>
        </w:rPr>
        <w:t xml:space="preserve"> 1986; </w:t>
      </w:r>
      <w:r w:rsidRPr="002675C1">
        <w:rPr>
          <w:rFonts w:ascii="Book Antiqua" w:eastAsia="宋体" w:hAnsi="Book Antiqua" w:cs="宋体"/>
          <w:b/>
          <w:bCs/>
          <w:sz w:val="24"/>
          <w:szCs w:val="24"/>
        </w:rPr>
        <w:t>103</w:t>
      </w:r>
      <w:r w:rsidRPr="002675C1">
        <w:rPr>
          <w:rFonts w:ascii="Book Antiqua" w:eastAsia="宋体" w:hAnsi="Book Antiqua" w:cs="宋体"/>
          <w:sz w:val="24"/>
          <w:szCs w:val="24"/>
        </w:rPr>
        <w:t>: 49-62 [PMID: 2424919 DOI: 10.1083/jcb.103.1.49]</w:t>
      </w:r>
    </w:p>
    <w:p w14:paraId="656280EC"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 </w:t>
      </w:r>
      <w:r w:rsidRPr="002675C1">
        <w:rPr>
          <w:rFonts w:ascii="Book Antiqua" w:eastAsia="宋体" w:hAnsi="Book Antiqua" w:cs="宋体"/>
          <w:b/>
          <w:bCs/>
          <w:sz w:val="24"/>
          <w:szCs w:val="24"/>
        </w:rPr>
        <w:t>Tseng SC</w:t>
      </w:r>
      <w:r w:rsidRPr="002675C1">
        <w:rPr>
          <w:rFonts w:ascii="Book Antiqua" w:eastAsia="宋体" w:hAnsi="Book Antiqua" w:cs="宋体"/>
          <w:sz w:val="24"/>
          <w:szCs w:val="24"/>
        </w:rPr>
        <w:t xml:space="preserve">. Concept and application of limbal stem cells. </w:t>
      </w:r>
      <w:r w:rsidRPr="002675C1">
        <w:rPr>
          <w:rFonts w:ascii="Book Antiqua" w:eastAsia="宋体" w:hAnsi="Book Antiqua" w:cs="宋体"/>
          <w:i/>
          <w:iCs/>
          <w:sz w:val="24"/>
          <w:szCs w:val="24"/>
        </w:rPr>
        <w:t xml:space="preserve">Eye </w:t>
      </w:r>
      <w:r w:rsidRPr="002675C1">
        <w:rPr>
          <w:rFonts w:ascii="Book Antiqua" w:eastAsia="宋体" w:hAnsi="Book Antiqua" w:cs="宋体"/>
          <w:iCs/>
          <w:sz w:val="24"/>
          <w:szCs w:val="24"/>
        </w:rPr>
        <w:t>(Lond)</w:t>
      </w:r>
      <w:r w:rsidRPr="002675C1">
        <w:rPr>
          <w:rFonts w:ascii="Book Antiqua" w:eastAsia="宋体" w:hAnsi="Book Antiqua" w:cs="宋体"/>
          <w:sz w:val="24"/>
          <w:szCs w:val="24"/>
        </w:rPr>
        <w:t xml:space="preserve"> 1989; </w:t>
      </w:r>
      <w:r w:rsidRPr="002675C1">
        <w:rPr>
          <w:rFonts w:ascii="Book Antiqua" w:eastAsia="宋体" w:hAnsi="Book Antiqua" w:cs="宋体"/>
          <w:b/>
          <w:bCs/>
          <w:sz w:val="24"/>
          <w:szCs w:val="24"/>
        </w:rPr>
        <w:t>3 (Pt 2)</w:t>
      </w:r>
      <w:r w:rsidRPr="002675C1">
        <w:rPr>
          <w:rFonts w:ascii="Book Antiqua" w:eastAsia="宋体" w:hAnsi="Book Antiqua" w:cs="宋体"/>
          <w:sz w:val="24"/>
          <w:szCs w:val="24"/>
        </w:rPr>
        <w:t>: 141-157 [PMID: 2695347 DOI: 10.1038/eye.1989.22]</w:t>
      </w:r>
    </w:p>
    <w:p w14:paraId="0EF8C2F7"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 </w:t>
      </w:r>
      <w:r w:rsidRPr="002675C1">
        <w:rPr>
          <w:rFonts w:ascii="Book Antiqua" w:eastAsia="宋体" w:hAnsi="Book Antiqua" w:cs="宋体"/>
          <w:b/>
          <w:bCs/>
          <w:sz w:val="24"/>
          <w:szCs w:val="24"/>
        </w:rPr>
        <w:t>Espana EM</w:t>
      </w:r>
      <w:r w:rsidRPr="002675C1">
        <w:rPr>
          <w:rFonts w:ascii="Book Antiqua" w:eastAsia="宋体" w:hAnsi="Book Antiqua" w:cs="宋体"/>
          <w:sz w:val="24"/>
          <w:szCs w:val="24"/>
        </w:rPr>
        <w:t xml:space="preserve">, Grueterich M, Romano AC, Touhami A, Tseng SC. Idiopathic limbal stem cell deficiency.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2; </w:t>
      </w:r>
      <w:r w:rsidRPr="002675C1">
        <w:rPr>
          <w:rFonts w:ascii="Book Antiqua" w:eastAsia="宋体" w:hAnsi="Book Antiqua" w:cs="宋体"/>
          <w:b/>
          <w:bCs/>
          <w:sz w:val="24"/>
          <w:szCs w:val="24"/>
        </w:rPr>
        <w:t>109</w:t>
      </w:r>
      <w:r w:rsidRPr="002675C1">
        <w:rPr>
          <w:rFonts w:ascii="Book Antiqua" w:eastAsia="宋体" w:hAnsi="Book Antiqua" w:cs="宋体"/>
          <w:sz w:val="24"/>
          <w:szCs w:val="24"/>
        </w:rPr>
        <w:t>: 2004-2010 [PMID: 12414406 DOI: 10.1016/s0161-6420(02)01250-2]</w:t>
      </w:r>
    </w:p>
    <w:p w14:paraId="785C406A"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1 </w:t>
      </w:r>
      <w:r w:rsidRPr="002675C1">
        <w:rPr>
          <w:rFonts w:ascii="Book Antiqua" w:eastAsia="宋体" w:hAnsi="Book Antiqua" w:cs="宋体"/>
          <w:b/>
          <w:bCs/>
          <w:sz w:val="24"/>
          <w:szCs w:val="24"/>
        </w:rPr>
        <w:t>Araújo AL</w:t>
      </w:r>
      <w:r w:rsidRPr="002675C1">
        <w:rPr>
          <w:rFonts w:ascii="Book Antiqua" w:eastAsia="宋体" w:hAnsi="Book Antiqua" w:cs="宋体"/>
          <w:sz w:val="24"/>
          <w:szCs w:val="24"/>
        </w:rPr>
        <w:t xml:space="preserve">, Ricardo JR, Sakai VN, Barros JN, Gomes JÁ. Impression cytology and in vivo confocal microscopy in corneas with total limbal stem cell deficiency. </w:t>
      </w:r>
      <w:r w:rsidRPr="002675C1">
        <w:rPr>
          <w:rFonts w:ascii="Book Antiqua" w:eastAsia="宋体" w:hAnsi="Book Antiqua" w:cs="宋体"/>
          <w:i/>
          <w:iCs/>
          <w:sz w:val="24"/>
          <w:szCs w:val="24"/>
        </w:rPr>
        <w:t>Arq Bras Oftalmol</w:t>
      </w:r>
      <w:r w:rsidRPr="002675C1">
        <w:rPr>
          <w:rFonts w:ascii="Book Antiqua" w:eastAsia="宋体" w:hAnsi="Book Antiqua" w:cs="宋体"/>
          <w:sz w:val="24"/>
          <w:szCs w:val="24"/>
        </w:rPr>
        <w:t xml:space="preserve"> 2013; </w:t>
      </w:r>
      <w:r w:rsidRPr="002675C1">
        <w:rPr>
          <w:rFonts w:ascii="Book Antiqua" w:eastAsia="宋体" w:hAnsi="Book Antiqua" w:cs="宋体"/>
          <w:b/>
          <w:bCs/>
          <w:sz w:val="24"/>
          <w:szCs w:val="24"/>
        </w:rPr>
        <w:t>76</w:t>
      </w:r>
      <w:r w:rsidRPr="002675C1">
        <w:rPr>
          <w:rFonts w:ascii="Book Antiqua" w:eastAsia="宋体" w:hAnsi="Book Antiqua" w:cs="宋体"/>
          <w:sz w:val="24"/>
          <w:szCs w:val="24"/>
        </w:rPr>
        <w:t>: 305-308 [PMID: 24232946 DOI: 10.1590/s0004-27492013000500011]</w:t>
      </w:r>
    </w:p>
    <w:p w14:paraId="062015AD"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2 </w:t>
      </w:r>
      <w:r w:rsidRPr="002675C1">
        <w:rPr>
          <w:rFonts w:ascii="Book Antiqua" w:eastAsia="宋体" w:hAnsi="Book Antiqua" w:cs="宋体"/>
          <w:b/>
          <w:bCs/>
          <w:sz w:val="24"/>
          <w:szCs w:val="24"/>
        </w:rPr>
        <w:t>Sacchetti M</w:t>
      </w:r>
      <w:r w:rsidRPr="002675C1">
        <w:rPr>
          <w:rFonts w:ascii="Book Antiqua" w:eastAsia="宋体" w:hAnsi="Book Antiqua" w:cs="宋体"/>
          <w:sz w:val="24"/>
          <w:szCs w:val="24"/>
        </w:rPr>
        <w:t xml:space="preserve">, Lambiase A, Cortes M, Sgrulletta R, Bonini S, Merlo D, Bonini S. Clinical and cytological findings in limbal stem cell deficiency. </w:t>
      </w:r>
      <w:r w:rsidRPr="002675C1">
        <w:rPr>
          <w:rFonts w:ascii="Book Antiqua" w:eastAsia="宋体" w:hAnsi="Book Antiqua" w:cs="宋体"/>
          <w:i/>
          <w:iCs/>
          <w:sz w:val="24"/>
          <w:szCs w:val="24"/>
        </w:rPr>
        <w:t>Graefes Arch Clin Exp Ophthalmol</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243</w:t>
      </w:r>
      <w:r w:rsidRPr="002675C1">
        <w:rPr>
          <w:rFonts w:ascii="Book Antiqua" w:eastAsia="宋体" w:hAnsi="Book Antiqua" w:cs="宋体"/>
          <w:sz w:val="24"/>
          <w:szCs w:val="24"/>
        </w:rPr>
        <w:t>: 870-876 [PMID: 15778841 DOI: 10.1007/s00417-005-1159-0]</w:t>
      </w:r>
    </w:p>
    <w:p w14:paraId="17EC485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3 </w:t>
      </w:r>
      <w:r w:rsidRPr="002675C1">
        <w:rPr>
          <w:rFonts w:ascii="Book Antiqua" w:eastAsia="宋体" w:hAnsi="Book Antiqua" w:cs="宋体"/>
          <w:b/>
          <w:bCs/>
          <w:sz w:val="24"/>
          <w:szCs w:val="24"/>
        </w:rPr>
        <w:t>Elisseeff J</w:t>
      </w:r>
      <w:r w:rsidRPr="002675C1">
        <w:rPr>
          <w:rFonts w:ascii="Book Antiqua" w:eastAsia="宋体" w:hAnsi="Book Antiqua" w:cs="宋体"/>
          <w:sz w:val="24"/>
          <w:szCs w:val="24"/>
        </w:rPr>
        <w:t xml:space="preserve">, Madrid MG, Lu Q, Chae JJ, Guo Q. Future perspectives for regenerative medicine in ophthalmology. </w:t>
      </w:r>
      <w:r w:rsidRPr="002675C1">
        <w:rPr>
          <w:rFonts w:ascii="Book Antiqua" w:eastAsia="宋体" w:hAnsi="Book Antiqua" w:cs="宋体"/>
          <w:i/>
          <w:iCs/>
          <w:sz w:val="24"/>
          <w:szCs w:val="24"/>
        </w:rPr>
        <w:t>Middle East Afr J Ophthalmol</w:t>
      </w:r>
      <w:r w:rsidRPr="002675C1">
        <w:rPr>
          <w:rFonts w:ascii="Book Antiqua" w:eastAsia="宋体" w:hAnsi="Book Antiqua" w:cs="宋体"/>
          <w:sz w:val="24"/>
          <w:szCs w:val="24"/>
        </w:rPr>
        <w:t xml:space="preserve"> 2013; </w:t>
      </w:r>
      <w:r w:rsidRPr="002675C1">
        <w:rPr>
          <w:rFonts w:ascii="Book Antiqua" w:eastAsia="宋体" w:hAnsi="Book Antiqua" w:cs="宋体"/>
          <w:b/>
          <w:bCs/>
          <w:sz w:val="24"/>
          <w:szCs w:val="24"/>
        </w:rPr>
        <w:t>20</w:t>
      </w:r>
      <w:r w:rsidRPr="002675C1">
        <w:rPr>
          <w:rFonts w:ascii="Book Antiqua" w:eastAsia="宋体" w:hAnsi="Book Antiqua" w:cs="宋体"/>
          <w:sz w:val="24"/>
          <w:szCs w:val="24"/>
        </w:rPr>
        <w:t>: 38-45 [PMID: 23580850 DOI: 10.4103/0974-9233.106385]</w:t>
      </w:r>
    </w:p>
    <w:p w14:paraId="5EA112AA"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4 </w:t>
      </w:r>
      <w:r w:rsidRPr="002675C1">
        <w:rPr>
          <w:rFonts w:ascii="Book Antiqua" w:eastAsia="宋体" w:hAnsi="Book Antiqua" w:cs="宋体"/>
          <w:b/>
          <w:bCs/>
          <w:sz w:val="24"/>
          <w:szCs w:val="24"/>
        </w:rPr>
        <w:t>Tan DT</w:t>
      </w:r>
      <w:r w:rsidRPr="002675C1">
        <w:rPr>
          <w:rFonts w:ascii="Book Antiqua" w:eastAsia="宋体" w:hAnsi="Book Antiqua" w:cs="宋体"/>
          <w:sz w:val="24"/>
          <w:szCs w:val="24"/>
        </w:rPr>
        <w:t xml:space="preserve">, Ficker LA, Buckley RJ. Limbal transplantation.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1996; </w:t>
      </w:r>
      <w:r w:rsidRPr="002675C1">
        <w:rPr>
          <w:rFonts w:ascii="Book Antiqua" w:eastAsia="宋体" w:hAnsi="Book Antiqua" w:cs="宋体"/>
          <w:b/>
          <w:bCs/>
          <w:sz w:val="24"/>
          <w:szCs w:val="24"/>
        </w:rPr>
        <w:t>103</w:t>
      </w:r>
      <w:r w:rsidRPr="002675C1">
        <w:rPr>
          <w:rFonts w:ascii="Book Antiqua" w:eastAsia="宋体" w:hAnsi="Book Antiqua" w:cs="宋体"/>
          <w:sz w:val="24"/>
          <w:szCs w:val="24"/>
        </w:rPr>
        <w:t>: 29-36 [PMID: 8628556 DOI: 10.1016/S0161-6420(96)30737-9]</w:t>
      </w:r>
    </w:p>
    <w:p w14:paraId="6455FFC3"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5 </w:t>
      </w:r>
      <w:r w:rsidRPr="002675C1">
        <w:rPr>
          <w:rFonts w:ascii="Book Antiqua" w:eastAsia="宋体" w:hAnsi="Book Antiqua" w:cs="宋体"/>
          <w:b/>
          <w:bCs/>
          <w:sz w:val="24"/>
          <w:szCs w:val="24"/>
        </w:rPr>
        <w:t>Rao SK</w:t>
      </w:r>
      <w:r w:rsidRPr="002675C1">
        <w:rPr>
          <w:rFonts w:ascii="Book Antiqua" w:eastAsia="宋体" w:hAnsi="Book Antiqua" w:cs="宋体"/>
          <w:sz w:val="24"/>
          <w:szCs w:val="24"/>
        </w:rPr>
        <w:t xml:space="preserve">, Rajagopal R, Sitalakshmi G, Padmanabhan P. Limbal allografting from related live donors for corneal surface reconstruction.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1999; </w:t>
      </w:r>
      <w:r w:rsidRPr="002675C1">
        <w:rPr>
          <w:rFonts w:ascii="Book Antiqua" w:eastAsia="宋体" w:hAnsi="Book Antiqua" w:cs="宋体"/>
          <w:b/>
          <w:bCs/>
          <w:sz w:val="24"/>
          <w:szCs w:val="24"/>
        </w:rPr>
        <w:t>106</w:t>
      </w:r>
      <w:r w:rsidRPr="002675C1">
        <w:rPr>
          <w:rFonts w:ascii="Book Antiqua" w:eastAsia="宋体" w:hAnsi="Book Antiqua" w:cs="宋体"/>
          <w:sz w:val="24"/>
          <w:szCs w:val="24"/>
        </w:rPr>
        <w:t>: 822-828 [PMID: 10201609 DOI: 10.1016/s0161-6420(99)90173-2]</w:t>
      </w:r>
    </w:p>
    <w:p w14:paraId="5241CD48"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6 </w:t>
      </w:r>
      <w:r w:rsidRPr="002675C1">
        <w:rPr>
          <w:rFonts w:ascii="Book Antiqua" w:eastAsia="宋体" w:hAnsi="Book Antiqua" w:cs="宋体"/>
          <w:b/>
          <w:bCs/>
          <w:sz w:val="24"/>
          <w:szCs w:val="24"/>
        </w:rPr>
        <w:t>Tsubota K</w:t>
      </w:r>
      <w:r w:rsidRPr="002675C1">
        <w:rPr>
          <w:rFonts w:ascii="Book Antiqua" w:eastAsia="宋体" w:hAnsi="Book Antiqua" w:cs="宋体"/>
          <w:sz w:val="24"/>
          <w:szCs w:val="24"/>
        </w:rPr>
        <w:t xml:space="preserve">, Toda I, Saito H, Shinozaki N, Shimazaki J. Reconstruction of the corneal epithelium by limbal allograft transplantation for severe ocular surface disorders.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1995; </w:t>
      </w:r>
      <w:r w:rsidRPr="002675C1">
        <w:rPr>
          <w:rFonts w:ascii="Book Antiqua" w:eastAsia="宋体" w:hAnsi="Book Antiqua" w:cs="宋体"/>
          <w:b/>
          <w:bCs/>
          <w:sz w:val="24"/>
          <w:szCs w:val="24"/>
        </w:rPr>
        <w:t>102</w:t>
      </w:r>
      <w:r w:rsidRPr="002675C1">
        <w:rPr>
          <w:rFonts w:ascii="Book Antiqua" w:eastAsia="宋体" w:hAnsi="Book Antiqua" w:cs="宋体"/>
          <w:sz w:val="24"/>
          <w:szCs w:val="24"/>
        </w:rPr>
        <w:t>: 1486-1496 [PMID: 9097796 DOI: 10.1016/S0161-6420(95)30841-X]</w:t>
      </w:r>
    </w:p>
    <w:p w14:paraId="416D1D25"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7 </w:t>
      </w:r>
      <w:r w:rsidRPr="002675C1">
        <w:rPr>
          <w:rFonts w:ascii="Book Antiqua" w:eastAsia="宋体" w:hAnsi="Book Antiqua" w:cs="宋体"/>
          <w:b/>
          <w:bCs/>
          <w:sz w:val="24"/>
          <w:szCs w:val="24"/>
        </w:rPr>
        <w:t>Tsai RJ</w:t>
      </w:r>
      <w:r w:rsidRPr="002675C1">
        <w:rPr>
          <w:rFonts w:ascii="Book Antiqua" w:eastAsia="宋体" w:hAnsi="Book Antiqua" w:cs="宋体"/>
          <w:sz w:val="24"/>
          <w:szCs w:val="24"/>
        </w:rPr>
        <w:t xml:space="preserve">, Tseng SC. Human allograft limbal transplantation for corneal surface reconstruction. </w:t>
      </w:r>
      <w:r w:rsidRPr="002675C1">
        <w:rPr>
          <w:rFonts w:ascii="Book Antiqua" w:eastAsia="宋体" w:hAnsi="Book Antiqua" w:cs="宋体"/>
          <w:i/>
          <w:iCs/>
          <w:sz w:val="24"/>
          <w:szCs w:val="24"/>
        </w:rPr>
        <w:t>Cornea</w:t>
      </w:r>
      <w:r w:rsidRPr="002675C1">
        <w:rPr>
          <w:rFonts w:ascii="Book Antiqua" w:eastAsia="宋体" w:hAnsi="Book Antiqua" w:cs="宋体"/>
          <w:sz w:val="24"/>
          <w:szCs w:val="24"/>
        </w:rPr>
        <w:t xml:space="preserve"> 1994; </w:t>
      </w:r>
      <w:r w:rsidRPr="002675C1">
        <w:rPr>
          <w:rFonts w:ascii="Book Antiqua" w:eastAsia="宋体" w:hAnsi="Book Antiqua" w:cs="宋体"/>
          <w:b/>
          <w:bCs/>
          <w:sz w:val="24"/>
          <w:szCs w:val="24"/>
        </w:rPr>
        <w:t>13</w:t>
      </w:r>
      <w:r w:rsidRPr="002675C1">
        <w:rPr>
          <w:rFonts w:ascii="Book Antiqua" w:eastAsia="宋体" w:hAnsi="Book Antiqua" w:cs="宋体"/>
          <w:sz w:val="24"/>
          <w:szCs w:val="24"/>
        </w:rPr>
        <w:t>: 389-400 [PMID: 7995060 DOI: 10.1097/00003226-199409000-00003]</w:t>
      </w:r>
    </w:p>
    <w:p w14:paraId="1203F40E"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8 </w:t>
      </w:r>
      <w:r w:rsidRPr="002675C1">
        <w:rPr>
          <w:rFonts w:ascii="Book Antiqua" w:eastAsia="宋体" w:hAnsi="Book Antiqua" w:cs="宋体"/>
          <w:b/>
          <w:bCs/>
          <w:sz w:val="24"/>
          <w:szCs w:val="24"/>
        </w:rPr>
        <w:t>Dua HS</w:t>
      </w:r>
      <w:r w:rsidRPr="002675C1">
        <w:rPr>
          <w:rFonts w:ascii="Book Antiqua" w:eastAsia="宋体" w:hAnsi="Book Antiqua" w:cs="宋体"/>
          <w:sz w:val="24"/>
          <w:szCs w:val="24"/>
        </w:rPr>
        <w:t xml:space="preserve">, Azuara-Blanco A. Autologous limbal transplantation in patients with unilateral corneal stem cell deficiency. </w:t>
      </w:r>
      <w:r w:rsidRPr="002675C1">
        <w:rPr>
          <w:rFonts w:ascii="Book Antiqua" w:eastAsia="宋体" w:hAnsi="Book Antiqua" w:cs="宋体"/>
          <w:i/>
          <w:iCs/>
          <w:sz w:val="24"/>
          <w:szCs w:val="24"/>
        </w:rPr>
        <w:t>Br J Ophthalmol</w:t>
      </w:r>
      <w:r w:rsidRPr="002675C1">
        <w:rPr>
          <w:rFonts w:ascii="Book Antiqua" w:eastAsia="宋体" w:hAnsi="Book Antiqua" w:cs="宋体"/>
          <w:sz w:val="24"/>
          <w:szCs w:val="24"/>
        </w:rPr>
        <w:t xml:space="preserve"> 2000; </w:t>
      </w:r>
      <w:r w:rsidRPr="002675C1">
        <w:rPr>
          <w:rFonts w:ascii="Book Antiqua" w:eastAsia="宋体" w:hAnsi="Book Antiqua" w:cs="宋体"/>
          <w:b/>
          <w:bCs/>
          <w:sz w:val="24"/>
          <w:szCs w:val="24"/>
        </w:rPr>
        <w:t>84</w:t>
      </w:r>
      <w:r w:rsidRPr="002675C1">
        <w:rPr>
          <w:rFonts w:ascii="Book Antiqua" w:eastAsia="宋体" w:hAnsi="Book Antiqua" w:cs="宋体"/>
          <w:sz w:val="24"/>
          <w:szCs w:val="24"/>
        </w:rPr>
        <w:t>: 273-278 [PMID: 10684837 DOI: 10.1136/bjo.84.3.273]</w:t>
      </w:r>
    </w:p>
    <w:p w14:paraId="3CB667D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9 </w:t>
      </w:r>
      <w:r w:rsidRPr="002675C1">
        <w:rPr>
          <w:rFonts w:ascii="Book Antiqua" w:eastAsia="宋体" w:hAnsi="Book Antiqua" w:cs="宋体"/>
          <w:b/>
          <w:bCs/>
          <w:sz w:val="24"/>
          <w:szCs w:val="24"/>
        </w:rPr>
        <w:t>Rao SK</w:t>
      </w:r>
      <w:r w:rsidRPr="002675C1">
        <w:rPr>
          <w:rFonts w:ascii="Book Antiqua" w:eastAsia="宋体" w:hAnsi="Book Antiqua" w:cs="宋体"/>
          <w:sz w:val="24"/>
          <w:szCs w:val="24"/>
        </w:rPr>
        <w:t xml:space="preserve">, Rajagopal R, Sitalakshmi G, Padmanabhan P. Limbal autografting: comparison of results in the acute and chronic phases of ocular surface burns. </w:t>
      </w:r>
      <w:r w:rsidRPr="002675C1">
        <w:rPr>
          <w:rFonts w:ascii="Book Antiqua" w:eastAsia="宋体" w:hAnsi="Book Antiqua" w:cs="宋体"/>
          <w:i/>
          <w:iCs/>
          <w:sz w:val="24"/>
          <w:szCs w:val="24"/>
        </w:rPr>
        <w:t>Cornea</w:t>
      </w:r>
      <w:r w:rsidRPr="002675C1">
        <w:rPr>
          <w:rFonts w:ascii="Book Antiqua" w:eastAsia="宋体" w:hAnsi="Book Antiqua" w:cs="宋体"/>
          <w:sz w:val="24"/>
          <w:szCs w:val="24"/>
        </w:rPr>
        <w:t xml:space="preserve"> 1999; </w:t>
      </w:r>
      <w:r w:rsidRPr="002675C1">
        <w:rPr>
          <w:rFonts w:ascii="Book Antiqua" w:eastAsia="宋体" w:hAnsi="Book Antiqua" w:cs="宋体"/>
          <w:b/>
          <w:bCs/>
          <w:sz w:val="24"/>
          <w:szCs w:val="24"/>
        </w:rPr>
        <w:t>18</w:t>
      </w:r>
      <w:r w:rsidRPr="002675C1">
        <w:rPr>
          <w:rFonts w:ascii="Book Antiqua" w:eastAsia="宋体" w:hAnsi="Book Antiqua" w:cs="宋体"/>
          <w:sz w:val="24"/>
          <w:szCs w:val="24"/>
        </w:rPr>
        <w:t>: 164-171 [PMID: 10090361 DOI: 10.1097/00003226-199903000-00004]</w:t>
      </w:r>
    </w:p>
    <w:p w14:paraId="3CBBA4FD"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0 </w:t>
      </w:r>
      <w:r w:rsidRPr="002675C1">
        <w:rPr>
          <w:rFonts w:ascii="Book Antiqua" w:eastAsia="宋体" w:hAnsi="Book Antiqua" w:cs="宋体"/>
          <w:b/>
          <w:bCs/>
          <w:sz w:val="24"/>
          <w:szCs w:val="24"/>
        </w:rPr>
        <w:t>Chen JJ</w:t>
      </w:r>
      <w:r w:rsidRPr="002675C1">
        <w:rPr>
          <w:rFonts w:ascii="Book Antiqua" w:eastAsia="宋体" w:hAnsi="Book Antiqua" w:cs="宋体"/>
          <w:sz w:val="24"/>
          <w:szCs w:val="24"/>
        </w:rPr>
        <w:t xml:space="preserve">, Tseng SC. Corneal epithelial wound healing in partial limbal deficiency.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1990; </w:t>
      </w:r>
      <w:r w:rsidRPr="002675C1">
        <w:rPr>
          <w:rFonts w:ascii="Book Antiqua" w:eastAsia="宋体" w:hAnsi="Book Antiqua" w:cs="宋体"/>
          <w:b/>
          <w:bCs/>
          <w:sz w:val="24"/>
          <w:szCs w:val="24"/>
        </w:rPr>
        <w:t>31</w:t>
      </w:r>
      <w:r w:rsidRPr="002675C1">
        <w:rPr>
          <w:rFonts w:ascii="Book Antiqua" w:eastAsia="宋体" w:hAnsi="Book Antiqua" w:cs="宋体"/>
          <w:sz w:val="24"/>
          <w:szCs w:val="24"/>
        </w:rPr>
        <w:t>: 1301-1314 [PMID: 1694836]</w:t>
      </w:r>
    </w:p>
    <w:p w14:paraId="05B542A0"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1 </w:t>
      </w:r>
      <w:r w:rsidRPr="002675C1">
        <w:rPr>
          <w:rFonts w:ascii="Book Antiqua" w:eastAsia="宋体" w:hAnsi="Book Antiqua" w:cs="宋体"/>
          <w:b/>
          <w:bCs/>
          <w:sz w:val="24"/>
          <w:szCs w:val="24"/>
        </w:rPr>
        <w:t>Chen JJ</w:t>
      </w:r>
      <w:r w:rsidRPr="002675C1">
        <w:rPr>
          <w:rFonts w:ascii="Book Antiqua" w:eastAsia="宋体" w:hAnsi="Book Antiqua" w:cs="宋体"/>
          <w:sz w:val="24"/>
          <w:szCs w:val="24"/>
        </w:rPr>
        <w:t xml:space="preserve">, Tseng SC. Abnormal corneal epithelial wound healing in partial-thickness removal of limbal epithelium.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1991; </w:t>
      </w:r>
      <w:r w:rsidRPr="002675C1">
        <w:rPr>
          <w:rFonts w:ascii="Book Antiqua" w:eastAsia="宋体" w:hAnsi="Book Antiqua" w:cs="宋体"/>
          <w:b/>
          <w:bCs/>
          <w:sz w:val="24"/>
          <w:szCs w:val="24"/>
        </w:rPr>
        <w:t>32</w:t>
      </w:r>
      <w:r w:rsidRPr="002675C1">
        <w:rPr>
          <w:rFonts w:ascii="Book Antiqua" w:eastAsia="宋体" w:hAnsi="Book Antiqua" w:cs="宋体"/>
          <w:sz w:val="24"/>
          <w:szCs w:val="24"/>
        </w:rPr>
        <w:t>: 2219-2233 [PMID: 1712763]</w:t>
      </w:r>
    </w:p>
    <w:p w14:paraId="15C996E5" w14:textId="77777777" w:rsidR="003C10D2" w:rsidRPr="002675C1" w:rsidRDefault="003C10D2" w:rsidP="003C10D2">
      <w:pPr>
        <w:spacing w:after="0" w:line="360" w:lineRule="auto"/>
        <w:jc w:val="both"/>
        <w:rPr>
          <w:rFonts w:ascii="Book Antiqua" w:eastAsia="宋体" w:hAnsi="Book Antiqua" w:cs="宋体"/>
          <w:color w:val="000000" w:themeColor="text1"/>
          <w:sz w:val="24"/>
          <w:szCs w:val="24"/>
        </w:rPr>
      </w:pPr>
      <w:r w:rsidRPr="002675C1">
        <w:rPr>
          <w:rFonts w:ascii="Book Antiqua" w:eastAsia="宋体" w:hAnsi="Book Antiqua" w:cs="宋体"/>
          <w:color w:val="000000" w:themeColor="text1"/>
          <w:sz w:val="24"/>
          <w:szCs w:val="24"/>
        </w:rPr>
        <w:t xml:space="preserve">22 </w:t>
      </w:r>
      <w:r w:rsidRPr="002675C1">
        <w:rPr>
          <w:rFonts w:ascii="Book Antiqua" w:eastAsia="宋体" w:hAnsi="Book Antiqua" w:cs="宋体"/>
          <w:b/>
          <w:color w:val="000000" w:themeColor="text1"/>
          <w:sz w:val="24"/>
          <w:szCs w:val="24"/>
        </w:rPr>
        <w:t>Titiyal JS,</w:t>
      </w:r>
      <w:r w:rsidRPr="002675C1">
        <w:rPr>
          <w:rFonts w:ascii="Book Antiqua" w:eastAsia="宋体" w:hAnsi="Book Antiqua" w:cs="宋体"/>
          <w:color w:val="000000" w:themeColor="text1"/>
          <w:sz w:val="24"/>
          <w:szCs w:val="24"/>
        </w:rPr>
        <w:t xml:space="preserve"> Sharma N, Agarwal AK, Prakash G, Tandon R, Vajpayee R. Live related versus cadaveric limbal allograft in limbal stem cell deficiency. </w:t>
      </w:r>
      <w:r w:rsidRPr="002675C1">
        <w:rPr>
          <w:rFonts w:ascii="Book Antiqua" w:eastAsia="宋体" w:hAnsi="Book Antiqua" w:cs="宋体"/>
          <w:i/>
          <w:color w:val="000000" w:themeColor="text1"/>
          <w:sz w:val="24"/>
          <w:szCs w:val="24"/>
        </w:rPr>
        <w:t>Ocul Immunol Inflamm</w:t>
      </w:r>
      <w:r w:rsidRPr="002675C1">
        <w:rPr>
          <w:rFonts w:ascii="Book Antiqua" w:eastAsia="宋体" w:hAnsi="Book Antiqua" w:cs="宋体"/>
          <w:color w:val="000000" w:themeColor="text1"/>
          <w:sz w:val="24"/>
          <w:szCs w:val="24"/>
        </w:rPr>
        <w:t xml:space="preserve"> 2014; </w:t>
      </w:r>
      <w:r w:rsidRPr="002675C1">
        <w:rPr>
          <w:rFonts w:ascii="Book Antiqua" w:eastAsia="宋体" w:hAnsi="Book Antiqua" w:cs="宋体"/>
          <w:b/>
          <w:color w:val="000000" w:themeColor="text1"/>
          <w:sz w:val="24"/>
          <w:szCs w:val="24"/>
        </w:rPr>
        <w:t>24</w:t>
      </w:r>
      <w:r w:rsidRPr="002675C1">
        <w:rPr>
          <w:rFonts w:ascii="Book Antiqua" w:eastAsia="宋体" w:hAnsi="Book Antiqua" w:cs="宋体"/>
          <w:color w:val="000000" w:themeColor="text1"/>
          <w:sz w:val="24"/>
          <w:szCs w:val="24"/>
        </w:rPr>
        <w:t xml:space="preserve">: 1-8 [PMID: 25058380 DOI: 10.3109/09273948.2014.902076] </w:t>
      </w:r>
    </w:p>
    <w:p w14:paraId="71AE8D74"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3 </w:t>
      </w:r>
      <w:r w:rsidRPr="002675C1">
        <w:rPr>
          <w:rFonts w:ascii="Book Antiqua" w:eastAsia="宋体" w:hAnsi="Book Antiqua" w:cs="宋体"/>
          <w:b/>
          <w:bCs/>
          <w:sz w:val="24"/>
          <w:szCs w:val="24"/>
        </w:rPr>
        <w:t>Solomon A</w:t>
      </w:r>
      <w:r w:rsidRPr="002675C1">
        <w:rPr>
          <w:rFonts w:ascii="Book Antiqua" w:eastAsia="宋体" w:hAnsi="Book Antiqua" w:cs="宋体"/>
          <w:sz w:val="24"/>
          <w:szCs w:val="24"/>
        </w:rPr>
        <w:t xml:space="preserve">, Ellies P, Anderson DF, Touhami A, Grueterich M, Espana EM, Ti SE, Goto E, Feuer WJ, Tseng SC. Long-term outcome of keratolimbal allograft with or without penetrating keratoplasty for total limbal stem cell deficiency.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2; </w:t>
      </w:r>
      <w:r w:rsidRPr="002675C1">
        <w:rPr>
          <w:rFonts w:ascii="Book Antiqua" w:eastAsia="宋体" w:hAnsi="Book Antiqua" w:cs="宋体"/>
          <w:b/>
          <w:bCs/>
          <w:sz w:val="24"/>
          <w:szCs w:val="24"/>
        </w:rPr>
        <w:t>109</w:t>
      </w:r>
      <w:r w:rsidRPr="002675C1">
        <w:rPr>
          <w:rFonts w:ascii="Book Antiqua" w:eastAsia="宋体" w:hAnsi="Book Antiqua" w:cs="宋体"/>
          <w:sz w:val="24"/>
          <w:szCs w:val="24"/>
        </w:rPr>
        <w:t>: 1159-1166 [PMID: 12045060 DOI: 10.1016/s0161-6420(02)00960-0]</w:t>
      </w:r>
    </w:p>
    <w:p w14:paraId="5075992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4 </w:t>
      </w:r>
      <w:r w:rsidRPr="002675C1">
        <w:rPr>
          <w:rFonts w:ascii="Book Antiqua" w:eastAsia="宋体" w:hAnsi="Book Antiqua" w:cs="宋体"/>
          <w:b/>
          <w:bCs/>
          <w:sz w:val="24"/>
          <w:szCs w:val="24"/>
        </w:rPr>
        <w:t>Meallet MA</w:t>
      </w:r>
      <w:r w:rsidRPr="002675C1">
        <w:rPr>
          <w:rFonts w:ascii="Book Antiqua" w:eastAsia="宋体" w:hAnsi="Book Antiqua" w:cs="宋体"/>
          <w:sz w:val="24"/>
          <w:szCs w:val="24"/>
        </w:rPr>
        <w:t xml:space="preserve">, Espana EM, Grueterich M, Ti SE, Goto E, Tseng SC. Amniotic membrane transplantation with conjunctival limbal autograft for total limbal stem cell deficiency.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3; </w:t>
      </w:r>
      <w:r w:rsidRPr="002675C1">
        <w:rPr>
          <w:rFonts w:ascii="Book Antiqua" w:eastAsia="宋体" w:hAnsi="Book Antiqua" w:cs="宋体"/>
          <w:b/>
          <w:bCs/>
          <w:sz w:val="24"/>
          <w:szCs w:val="24"/>
        </w:rPr>
        <w:t>110</w:t>
      </w:r>
      <w:r w:rsidRPr="002675C1">
        <w:rPr>
          <w:rFonts w:ascii="Book Antiqua" w:eastAsia="宋体" w:hAnsi="Book Antiqua" w:cs="宋体"/>
          <w:sz w:val="24"/>
          <w:szCs w:val="24"/>
        </w:rPr>
        <w:t>: 1585-1592 [PMID: 12917178 DOI: 10.1016/S0161-6420(03)00503-7]</w:t>
      </w:r>
    </w:p>
    <w:p w14:paraId="4A81F464"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5 </w:t>
      </w:r>
      <w:r w:rsidRPr="002675C1">
        <w:rPr>
          <w:rFonts w:ascii="Book Antiqua" w:eastAsia="宋体" w:hAnsi="Book Antiqua" w:cs="宋体"/>
          <w:b/>
          <w:bCs/>
          <w:sz w:val="24"/>
          <w:szCs w:val="24"/>
        </w:rPr>
        <w:t>Santos MS</w:t>
      </w:r>
      <w:r w:rsidRPr="002675C1">
        <w:rPr>
          <w:rFonts w:ascii="Book Antiqua" w:eastAsia="宋体" w:hAnsi="Book Antiqua" w:cs="宋体"/>
          <w:sz w:val="24"/>
          <w:szCs w:val="24"/>
        </w:rPr>
        <w:t xml:space="preserve">, Gomes JA, Hofling-Lima AL, Rizzo LV, Romano AC, Belfort R. Survival analysis of conjunctival limbal grafts and amniotic membrane transplantation in eyes with total limbal stem cell deficiency. </w:t>
      </w:r>
      <w:r w:rsidRPr="002675C1">
        <w:rPr>
          <w:rFonts w:ascii="Book Antiqua" w:eastAsia="宋体" w:hAnsi="Book Antiqua" w:cs="宋体"/>
          <w:i/>
          <w:iCs/>
          <w:sz w:val="24"/>
          <w:szCs w:val="24"/>
        </w:rPr>
        <w:t>Am J Ophthalmol</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140</w:t>
      </w:r>
      <w:r w:rsidRPr="002675C1">
        <w:rPr>
          <w:rFonts w:ascii="Book Antiqua" w:eastAsia="宋体" w:hAnsi="Book Antiqua" w:cs="宋体"/>
          <w:sz w:val="24"/>
          <w:szCs w:val="24"/>
        </w:rPr>
        <w:t>: 223-230 [PMID: 16023069 DOI: 10.1016/j.ajo.2005.03.022]</w:t>
      </w:r>
    </w:p>
    <w:p w14:paraId="76897E23"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6 </w:t>
      </w:r>
      <w:r w:rsidRPr="002675C1">
        <w:rPr>
          <w:rFonts w:ascii="Book Antiqua" w:eastAsia="宋体" w:hAnsi="Book Antiqua" w:cs="宋体"/>
          <w:b/>
          <w:bCs/>
          <w:sz w:val="24"/>
          <w:szCs w:val="24"/>
        </w:rPr>
        <w:t>Ivekovic R</w:t>
      </w:r>
      <w:r w:rsidRPr="002675C1">
        <w:rPr>
          <w:rFonts w:ascii="Book Antiqua" w:eastAsia="宋体" w:hAnsi="Book Antiqua" w:cs="宋体"/>
          <w:sz w:val="24"/>
          <w:szCs w:val="24"/>
        </w:rPr>
        <w:t xml:space="preserve">, Tedeschi-Reiner E, Novak-Laus K, Andrijevic-Derk B, Cima I, Mandic Z. Limbal graft and/or amniotic membrane transplantation in the treatment of ocular burns. </w:t>
      </w:r>
      <w:r w:rsidRPr="002675C1">
        <w:rPr>
          <w:rFonts w:ascii="Book Antiqua" w:eastAsia="宋体" w:hAnsi="Book Antiqua" w:cs="宋体"/>
          <w:i/>
          <w:iCs/>
          <w:sz w:val="24"/>
          <w:szCs w:val="24"/>
        </w:rPr>
        <w:t>Ophthalmologica</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219</w:t>
      </w:r>
      <w:r w:rsidRPr="002675C1">
        <w:rPr>
          <w:rFonts w:ascii="Book Antiqua" w:eastAsia="宋体" w:hAnsi="Book Antiqua" w:cs="宋体"/>
          <w:sz w:val="24"/>
          <w:szCs w:val="24"/>
        </w:rPr>
        <w:t>: 297-302 [PMID: 16123557 DOI: 10.1159/000086115]</w:t>
      </w:r>
    </w:p>
    <w:p w14:paraId="13B8EE71"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7 </w:t>
      </w:r>
      <w:r w:rsidRPr="002675C1">
        <w:rPr>
          <w:rFonts w:ascii="Book Antiqua" w:eastAsia="宋体" w:hAnsi="Book Antiqua" w:cs="宋体"/>
          <w:b/>
          <w:bCs/>
          <w:sz w:val="24"/>
          <w:szCs w:val="24"/>
        </w:rPr>
        <w:t>Barreiro TP</w:t>
      </w:r>
      <w:r w:rsidRPr="002675C1">
        <w:rPr>
          <w:rFonts w:ascii="Book Antiqua" w:eastAsia="宋体" w:hAnsi="Book Antiqua" w:cs="宋体"/>
          <w:sz w:val="24"/>
          <w:szCs w:val="24"/>
        </w:rPr>
        <w:t xml:space="preserve">, Santos MS, Vieira AC, de Nadai Barros J, Hazarbassanov RM, Gomes JÁ. Comparative study of conjunctival limbal transplantation not associated with the use of amniotic membrane transplantation for treatment of total limbal deficiency secondary to chemical injury. </w:t>
      </w:r>
      <w:r w:rsidRPr="002675C1">
        <w:rPr>
          <w:rFonts w:ascii="Book Antiqua" w:eastAsia="宋体" w:hAnsi="Book Antiqua" w:cs="宋体"/>
          <w:i/>
          <w:iCs/>
          <w:sz w:val="24"/>
          <w:szCs w:val="24"/>
        </w:rPr>
        <w:t>Cornea</w:t>
      </w:r>
      <w:r w:rsidRPr="002675C1">
        <w:rPr>
          <w:rFonts w:ascii="Book Antiqua" w:eastAsia="宋体" w:hAnsi="Book Antiqua" w:cs="宋体"/>
          <w:sz w:val="24"/>
          <w:szCs w:val="24"/>
        </w:rPr>
        <w:t xml:space="preserve"> 2014; </w:t>
      </w:r>
      <w:r w:rsidRPr="002675C1">
        <w:rPr>
          <w:rFonts w:ascii="Book Antiqua" w:eastAsia="宋体" w:hAnsi="Book Antiqua" w:cs="宋体"/>
          <w:b/>
          <w:bCs/>
          <w:sz w:val="24"/>
          <w:szCs w:val="24"/>
        </w:rPr>
        <w:t>33</w:t>
      </w:r>
      <w:r w:rsidRPr="002675C1">
        <w:rPr>
          <w:rFonts w:ascii="Book Antiqua" w:eastAsia="宋体" w:hAnsi="Book Antiqua" w:cs="宋体"/>
          <w:sz w:val="24"/>
          <w:szCs w:val="24"/>
        </w:rPr>
        <w:t>: 716-720 [PMID: 24831198 DOI: 10.1097/ico.0000000000000139]</w:t>
      </w:r>
    </w:p>
    <w:p w14:paraId="38A023E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8 </w:t>
      </w:r>
      <w:r w:rsidRPr="002675C1">
        <w:rPr>
          <w:rFonts w:ascii="Book Antiqua" w:eastAsia="宋体" w:hAnsi="Book Antiqua" w:cs="宋体"/>
          <w:b/>
          <w:bCs/>
          <w:sz w:val="24"/>
          <w:szCs w:val="24"/>
        </w:rPr>
        <w:t>Gomes JA</w:t>
      </w:r>
      <w:r w:rsidRPr="002675C1">
        <w:rPr>
          <w:rFonts w:ascii="Book Antiqua" w:eastAsia="宋体" w:hAnsi="Book Antiqua" w:cs="宋体"/>
          <w:sz w:val="24"/>
          <w:szCs w:val="24"/>
        </w:rPr>
        <w:t xml:space="preserve">, Romano A, Santos MS, Dua HS. Amniotic membrane use in ophthalmology. </w:t>
      </w:r>
      <w:r w:rsidRPr="002675C1">
        <w:rPr>
          <w:rFonts w:ascii="Book Antiqua" w:eastAsia="宋体" w:hAnsi="Book Antiqua" w:cs="宋体"/>
          <w:i/>
          <w:iCs/>
          <w:sz w:val="24"/>
          <w:szCs w:val="24"/>
        </w:rPr>
        <w:t>Curr Opin Ophthalmol</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16</w:t>
      </w:r>
      <w:r w:rsidRPr="002675C1">
        <w:rPr>
          <w:rFonts w:ascii="Book Antiqua" w:eastAsia="宋体" w:hAnsi="Book Antiqua" w:cs="宋体"/>
          <w:sz w:val="24"/>
          <w:szCs w:val="24"/>
        </w:rPr>
        <w:t>: 233-240 [PMID: 16000896 DOI: 10.1097/01.icu.0000172827.31985.3a]</w:t>
      </w:r>
    </w:p>
    <w:p w14:paraId="728EB10E"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29 </w:t>
      </w:r>
      <w:r w:rsidRPr="002675C1">
        <w:rPr>
          <w:rFonts w:ascii="Book Antiqua" w:eastAsia="宋体" w:hAnsi="Book Antiqua" w:cs="宋体"/>
          <w:b/>
          <w:bCs/>
          <w:sz w:val="24"/>
          <w:szCs w:val="24"/>
        </w:rPr>
        <w:t>Lee SH</w:t>
      </w:r>
      <w:r w:rsidRPr="002675C1">
        <w:rPr>
          <w:rFonts w:ascii="Book Antiqua" w:eastAsia="宋体" w:hAnsi="Book Antiqua" w:cs="宋体"/>
          <w:sz w:val="24"/>
          <w:szCs w:val="24"/>
        </w:rPr>
        <w:t xml:space="preserve">, Tseng SC. Amniotic membrane transplantation for persistent epithelial defects with ulceration. </w:t>
      </w:r>
      <w:r w:rsidRPr="002675C1">
        <w:rPr>
          <w:rFonts w:ascii="Book Antiqua" w:eastAsia="宋体" w:hAnsi="Book Antiqua" w:cs="宋体"/>
          <w:i/>
          <w:iCs/>
          <w:sz w:val="24"/>
          <w:szCs w:val="24"/>
        </w:rPr>
        <w:t>Am J Ophthalmol</w:t>
      </w:r>
      <w:r w:rsidRPr="002675C1">
        <w:rPr>
          <w:rFonts w:ascii="Book Antiqua" w:eastAsia="宋体" w:hAnsi="Book Antiqua" w:cs="宋体"/>
          <w:sz w:val="24"/>
          <w:szCs w:val="24"/>
        </w:rPr>
        <w:t xml:space="preserve"> 1997; </w:t>
      </w:r>
      <w:r w:rsidRPr="002675C1">
        <w:rPr>
          <w:rFonts w:ascii="Book Antiqua" w:eastAsia="宋体" w:hAnsi="Book Antiqua" w:cs="宋体"/>
          <w:b/>
          <w:bCs/>
          <w:sz w:val="24"/>
          <w:szCs w:val="24"/>
        </w:rPr>
        <w:t>123</w:t>
      </w:r>
      <w:r w:rsidRPr="002675C1">
        <w:rPr>
          <w:rFonts w:ascii="Book Antiqua" w:eastAsia="宋体" w:hAnsi="Book Antiqua" w:cs="宋体"/>
          <w:sz w:val="24"/>
          <w:szCs w:val="24"/>
        </w:rPr>
        <w:t>: 303-312 [PMID: 9063239 DOI: 10.1016/s0002-9394(14)70125-4]</w:t>
      </w:r>
    </w:p>
    <w:p w14:paraId="672B5940"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0 </w:t>
      </w:r>
      <w:r w:rsidRPr="002675C1">
        <w:rPr>
          <w:rFonts w:ascii="Book Antiqua" w:eastAsia="宋体" w:hAnsi="Book Antiqua" w:cs="宋体"/>
          <w:b/>
          <w:bCs/>
          <w:sz w:val="24"/>
          <w:szCs w:val="24"/>
        </w:rPr>
        <w:t>Gomes JA</w:t>
      </w:r>
      <w:r w:rsidRPr="002675C1">
        <w:rPr>
          <w:rFonts w:ascii="Book Antiqua" w:eastAsia="宋体" w:hAnsi="Book Antiqua" w:cs="宋体"/>
          <w:sz w:val="24"/>
          <w:szCs w:val="24"/>
        </w:rPr>
        <w:t xml:space="preserve">, dos Santos MS, Cunha MC, Mascaro VL, Barros Jde N, de Sousa LB. Amniotic membrane transplantation for partial and total limbal stem cell deficiency secondary to chemical burn.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3; </w:t>
      </w:r>
      <w:r w:rsidRPr="002675C1">
        <w:rPr>
          <w:rFonts w:ascii="Book Antiqua" w:eastAsia="宋体" w:hAnsi="Book Antiqua" w:cs="宋体"/>
          <w:b/>
          <w:bCs/>
          <w:sz w:val="24"/>
          <w:szCs w:val="24"/>
        </w:rPr>
        <w:t>110</w:t>
      </w:r>
      <w:r w:rsidRPr="002675C1">
        <w:rPr>
          <w:rFonts w:ascii="Book Antiqua" w:eastAsia="宋体" w:hAnsi="Book Antiqua" w:cs="宋体"/>
          <w:sz w:val="24"/>
          <w:szCs w:val="24"/>
        </w:rPr>
        <w:t>: 466-473 [PMID: 12623806 DOI: 10.1016/S0161-6420(02)01888-2]</w:t>
      </w:r>
    </w:p>
    <w:p w14:paraId="050BCD23"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1 </w:t>
      </w:r>
      <w:r w:rsidRPr="002675C1">
        <w:rPr>
          <w:rFonts w:ascii="Book Antiqua" w:eastAsia="宋体" w:hAnsi="Book Antiqua" w:cs="宋体"/>
          <w:b/>
          <w:bCs/>
          <w:sz w:val="24"/>
          <w:szCs w:val="24"/>
        </w:rPr>
        <w:t>Meller D</w:t>
      </w:r>
      <w:r w:rsidRPr="002675C1">
        <w:rPr>
          <w:rFonts w:ascii="Book Antiqua" w:eastAsia="宋体" w:hAnsi="Book Antiqua" w:cs="宋体"/>
          <w:sz w:val="24"/>
          <w:szCs w:val="24"/>
        </w:rPr>
        <w:t xml:space="preserve">, Pires RT, Mack RJ, Figueiredo F, Heiligenhaus A, Park WC, Prabhasawat P, John T, McLeod SD, Steuhl KP, Tseng SC. Amniotic membrane transplantation for acute chemical or thermal burns.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0; </w:t>
      </w:r>
      <w:r w:rsidRPr="002675C1">
        <w:rPr>
          <w:rFonts w:ascii="Book Antiqua" w:eastAsia="宋体" w:hAnsi="Book Antiqua" w:cs="宋体"/>
          <w:b/>
          <w:bCs/>
          <w:sz w:val="24"/>
          <w:szCs w:val="24"/>
        </w:rPr>
        <w:t>107</w:t>
      </w:r>
      <w:r w:rsidRPr="002675C1">
        <w:rPr>
          <w:rFonts w:ascii="Book Antiqua" w:eastAsia="宋体" w:hAnsi="Book Antiqua" w:cs="宋体"/>
          <w:sz w:val="24"/>
          <w:szCs w:val="24"/>
        </w:rPr>
        <w:t>: 980-99; discussion 990 [PMID: 10811094 DOI: 10.1016/s0161-6420(00)00024-5]</w:t>
      </w:r>
    </w:p>
    <w:p w14:paraId="30C965D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2 </w:t>
      </w:r>
      <w:r w:rsidRPr="002675C1">
        <w:rPr>
          <w:rFonts w:ascii="Book Antiqua" w:eastAsia="宋体" w:hAnsi="Book Antiqua" w:cs="宋体"/>
          <w:b/>
          <w:bCs/>
          <w:sz w:val="24"/>
          <w:szCs w:val="24"/>
        </w:rPr>
        <w:t>Sridhar MS</w:t>
      </w:r>
      <w:r w:rsidRPr="002675C1">
        <w:rPr>
          <w:rFonts w:ascii="Book Antiqua" w:eastAsia="宋体" w:hAnsi="Book Antiqua" w:cs="宋体"/>
          <w:sz w:val="24"/>
          <w:szCs w:val="24"/>
        </w:rPr>
        <w:t xml:space="preserve">, Bansal AK, Sangwan VS, Rao GN. Amniotic membrane transplantation in acute chemical and thermal injury. </w:t>
      </w:r>
      <w:r w:rsidRPr="002675C1">
        <w:rPr>
          <w:rFonts w:ascii="Book Antiqua" w:eastAsia="宋体" w:hAnsi="Book Antiqua" w:cs="宋体"/>
          <w:i/>
          <w:iCs/>
          <w:sz w:val="24"/>
          <w:szCs w:val="24"/>
        </w:rPr>
        <w:t>Am J Ophthalmol</w:t>
      </w:r>
      <w:r w:rsidRPr="002675C1">
        <w:rPr>
          <w:rFonts w:ascii="Book Antiqua" w:eastAsia="宋体" w:hAnsi="Book Antiqua" w:cs="宋体"/>
          <w:sz w:val="24"/>
          <w:szCs w:val="24"/>
        </w:rPr>
        <w:t xml:space="preserve"> 2000; </w:t>
      </w:r>
      <w:r w:rsidRPr="002675C1">
        <w:rPr>
          <w:rFonts w:ascii="Book Antiqua" w:eastAsia="宋体" w:hAnsi="Book Antiqua" w:cs="宋体"/>
          <w:b/>
          <w:bCs/>
          <w:sz w:val="24"/>
          <w:szCs w:val="24"/>
        </w:rPr>
        <w:t>130</w:t>
      </w:r>
      <w:r w:rsidRPr="002675C1">
        <w:rPr>
          <w:rFonts w:ascii="Book Antiqua" w:eastAsia="宋体" w:hAnsi="Book Antiqua" w:cs="宋体"/>
          <w:sz w:val="24"/>
          <w:szCs w:val="24"/>
        </w:rPr>
        <w:t>: 134-137 [PMID: 11004281 DOI: 10.1016/s0002-9394(00)00500-6]</w:t>
      </w:r>
    </w:p>
    <w:p w14:paraId="3955F1A8"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3 </w:t>
      </w:r>
      <w:r w:rsidRPr="002675C1">
        <w:rPr>
          <w:rFonts w:ascii="Book Antiqua" w:eastAsia="宋体" w:hAnsi="Book Antiqua" w:cs="宋体"/>
          <w:b/>
          <w:bCs/>
          <w:sz w:val="24"/>
          <w:szCs w:val="24"/>
        </w:rPr>
        <w:t>Di Pascuale MA</w:t>
      </w:r>
      <w:r w:rsidRPr="002675C1">
        <w:rPr>
          <w:rFonts w:ascii="Book Antiqua" w:eastAsia="宋体" w:hAnsi="Book Antiqua" w:cs="宋体"/>
          <w:sz w:val="24"/>
          <w:szCs w:val="24"/>
        </w:rPr>
        <w:t xml:space="preserve">, Espana EM, Liu DT, Kawakita T, Li W, Gao YY, Baradaran-Rafii A, Elizondo A, Raju VK, Tseng SC. Correlation of corneal complications with eyelid cicatricial pathologies in patients with Stevens-Johnson syndrome and toxic epidermal necrolysis syndrome.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112</w:t>
      </w:r>
      <w:r w:rsidRPr="002675C1">
        <w:rPr>
          <w:rFonts w:ascii="Book Antiqua" w:eastAsia="宋体" w:hAnsi="Book Antiqua" w:cs="宋体"/>
          <w:sz w:val="24"/>
          <w:szCs w:val="24"/>
        </w:rPr>
        <w:t>: 904-912 [PMID: 15878074 DOI: 10.1016/j.ophtha.2004.11.035]</w:t>
      </w:r>
    </w:p>
    <w:p w14:paraId="3124851C"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4 </w:t>
      </w:r>
      <w:r w:rsidRPr="002675C1">
        <w:rPr>
          <w:rFonts w:ascii="Book Antiqua" w:eastAsia="宋体" w:hAnsi="Book Antiqua" w:cs="宋体"/>
          <w:b/>
          <w:bCs/>
          <w:sz w:val="24"/>
          <w:szCs w:val="24"/>
        </w:rPr>
        <w:t>Honavar SG</w:t>
      </w:r>
      <w:r w:rsidRPr="002675C1">
        <w:rPr>
          <w:rFonts w:ascii="Book Antiqua" w:eastAsia="宋体" w:hAnsi="Book Antiqua" w:cs="宋体"/>
          <w:sz w:val="24"/>
          <w:szCs w:val="24"/>
        </w:rPr>
        <w:t xml:space="preserve">, Bansal AK, Sangwan VS, Rao GN. Amniotic membrane transplantation for ocular surface reconstruction in Stevens-Johnson syndrome.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0; </w:t>
      </w:r>
      <w:r w:rsidRPr="002675C1">
        <w:rPr>
          <w:rFonts w:ascii="Book Antiqua" w:eastAsia="宋体" w:hAnsi="Book Antiqua" w:cs="宋体"/>
          <w:b/>
          <w:bCs/>
          <w:sz w:val="24"/>
          <w:szCs w:val="24"/>
        </w:rPr>
        <w:t>107</w:t>
      </w:r>
      <w:r w:rsidRPr="002675C1">
        <w:rPr>
          <w:rFonts w:ascii="Book Antiqua" w:eastAsia="宋体" w:hAnsi="Book Antiqua" w:cs="宋体"/>
          <w:sz w:val="24"/>
          <w:szCs w:val="24"/>
        </w:rPr>
        <w:t>: 975-979 [PMID: 10811093 DOI: 10.1016/s0161-6420(00)00026-9]</w:t>
      </w:r>
    </w:p>
    <w:p w14:paraId="61135D29"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5 </w:t>
      </w:r>
      <w:r w:rsidRPr="002675C1">
        <w:rPr>
          <w:rFonts w:ascii="Book Antiqua" w:eastAsia="宋体" w:hAnsi="Book Antiqua" w:cs="宋体"/>
          <w:b/>
          <w:bCs/>
          <w:sz w:val="24"/>
          <w:szCs w:val="24"/>
        </w:rPr>
        <w:t>Shay E</w:t>
      </w:r>
      <w:r w:rsidRPr="002675C1">
        <w:rPr>
          <w:rFonts w:ascii="Book Antiqua" w:eastAsia="宋体" w:hAnsi="Book Antiqua" w:cs="宋体"/>
          <w:sz w:val="24"/>
          <w:szCs w:val="24"/>
        </w:rPr>
        <w:t xml:space="preserve">, Kheirkhah A, Liang L, Sheha H, Gregory DG, Tseng SC. Amniotic membrane transplantation as a new therapy for the acute ocular manifestations of Stevens-Johnson syndrome and toxic epidermal necrolysis. </w:t>
      </w:r>
      <w:r w:rsidRPr="002675C1">
        <w:rPr>
          <w:rFonts w:ascii="Book Antiqua" w:eastAsia="宋体" w:hAnsi="Book Antiqua" w:cs="宋体"/>
          <w:i/>
          <w:iCs/>
          <w:sz w:val="24"/>
          <w:szCs w:val="24"/>
        </w:rPr>
        <w:t>Surv Ophthalmol</w:t>
      </w:r>
      <w:r w:rsidRPr="002675C1">
        <w:rPr>
          <w:rFonts w:ascii="Book Antiqua" w:eastAsia="宋体" w:hAnsi="Book Antiqua" w:cs="宋体"/>
          <w:sz w:val="24"/>
          <w:szCs w:val="24"/>
        </w:rPr>
        <w:t xml:space="preserve"> 2009; </w:t>
      </w:r>
      <w:r w:rsidRPr="002675C1">
        <w:rPr>
          <w:rFonts w:ascii="Book Antiqua" w:eastAsia="宋体" w:hAnsi="Book Antiqua" w:cs="宋体"/>
          <w:b/>
          <w:bCs/>
          <w:sz w:val="24"/>
          <w:szCs w:val="24"/>
        </w:rPr>
        <w:t>54</w:t>
      </w:r>
      <w:r w:rsidRPr="002675C1">
        <w:rPr>
          <w:rFonts w:ascii="Book Antiqua" w:eastAsia="宋体" w:hAnsi="Book Antiqua" w:cs="宋体"/>
          <w:sz w:val="24"/>
          <w:szCs w:val="24"/>
        </w:rPr>
        <w:t>: 686-696 [PMID: 19699503 DOI: 10.1016/j.survophthal.2009.03.004]</w:t>
      </w:r>
    </w:p>
    <w:p w14:paraId="3EE9CD81"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6 </w:t>
      </w:r>
      <w:r w:rsidRPr="002675C1">
        <w:rPr>
          <w:rFonts w:ascii="Book Antiqua" w:eastAsia="宋体" w:hAnsi="Book Antiqua" w:cs="宋体"/>
          <w:b/>
          <w:bCs/>
          <w:sz w:val="24"/>
          <w:szCs w:val="24"/>
        </w:rPr>
        <w:t>John T</w:t>
      </w:r>
      <w:r w:rsidRPr="002675C1">
        <w:rPr>
          <w:rFonts w:ascii="Book Antiqua" w:eastAsia="宋体" w:hAnsi="Book Antiqua" w:cs="宋体"/>
          <w:sz w:val="24"/>
          <w:szCs w:val="24"/>
        </w:rPr>
        <w:t xml:space="preserve">, Foulks GN, John ME, Cheng K, Hu D. Amniotic membrane in the surgical management of acute toxic epidermal necrolysis.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2; </w:t>
      </w:r>
      <w:r w:rsidRPr="002675C1">
        <w:rPr>
          <w:rFonts w:ascii="Book Antiqua" w:eastAsia="宋体" w:hAnsi="Book Antiqua" w:cs="宋体"/>
          <w:b/>
          <w:bCs/>
          <w:sz w:val="24"/>
          <w:szCs w:val="24"/>
        </w:rPr>
        <w:t>109</w:t>
      </w:r>
      <w:r w:rsidRPr="002675C1">
        <w:rPr>
          <w:rFonts w:ascii="Book Antiqua" w:eastAsia="宋体" w:hAnsi="Book Antiqua" w:cs="宋体"/>
          <w:sz w:val="24"/>
          <w:szCs w:val="24"/>
        </w:rPr>
        <w:t>: 351-360 [PMID: 11825823 DOI: 10.1016/s0161-6420(01)00900-9]</w:t>
      </w:r>
    </w:p>
    <w:p w14:paraId="2A7D9F03"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7 </w:t>
      </w:r>
      <w:r w:rsidRPr="002675C1">
        <w:rPr>
          <w:rFonts w:ascii="Book Antiqua" w:eastAsia="宋体" w:hAnsi="Book Antiqua" w:cs="宋体"/>
          <w:b/>
          <w:bCs/>
          <w:sz w:val="24"/>
          <w:szCs w:val="24"/>
        </w:rPr>
        <w:t>Tamhane A</w:t>
      </w:r>
      <w:r w:rsidRPr="002675C1">
        <w:rPr>
          <w:rFonts w:ascii="Book Antiqua" w:eastAsia="宋体" w:hAnsi="Book Antiqua" w:cs="宋体"/>
          <w:sz w:val="24"/>
          <w:szCs w:val="24"/>
        </w:rPr>
        <w:t xml:space="preserve">, Vajpayee RB, Biswas NR, Pandey RM, Sharma N, Titiyal JS, Tandon R. Evaluation of amniotic membrane transplantation as an adjunct to medical therapy as compared with medical therapy alone in acute ocular burns.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112</w:t>
      </w:r>
      <w:r w:rsidRPr="002675C1">
        <w:rPr>
          <w:rFonts w:ascii="Book Antiqua" w:eastAsia="宋体" w:hAnsi="Book Antiqua" w:cs="宋体"/>
          <w:sz w:val="24"/>
          <w:szCs w:val="24"/>
        </w:rPr>
        <w:t>: 1963-1969 [PMID: 16198422 DOI: 10.1016/j.ophtha.2005.05.022]</w:t>
      </w:r>
    </w:p>
    <w:p w14:paraId="304A0511"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8 </w:t>
      </w:r>
      <w:r w:rsidRPr="002675C1">
        <w:rPr>
          <w:rFonts w:ascii="Book Antiqua" w:eastAsia="宋体" w:hAnsi="Book Antiqua" w:cs="宋体"/>
          <w:b/>
          <w:bCs/>
          <w:sz w:val="24"/>
          <w:szCs w:val="24"/>
        </w:rPr>
        <w:t>Grueterich M</w:t>
      </w:r>
      <w:r w:rsidRPr="002675C1">
        <w:rPr>
          <w:rFonts w:ascii="Book Antiqua" w:eastAsia="宋体" w:hAnsi="Book Antiqua" w:cs="宋体"/>
          <w:sz w:val="24"/>
          <w:szCs w:val="24"/>
        </w:rPr>
        <w:t xml:space="preserve">, Espana EM, Tseng SC. Ex vivo expansion of limbal epithelial stem cells: amniotic membrane serving as a stem cell niche. </w:t>
      </w:r>
      <w:r w:rsidRPr="002675C1">
        <w:rPr>
          <w:rFonts w:ascii="Book Antiqua" w:eastAsia="宋体" w:hAnsi="Book Antiqua" w:cs="宋体"/>
          <w:i/>
          <w:iCs/>
          <w:sz w:val="24"/>
          <w:szCs w:val="24"/>
        </w:rPr>
        <w:t>Surv Ophthalmol</w:t>
      </w:r>
      <w:r w:rsidRPr="002675C1">
        <w:rPr>
          <w:rFonts w:ascii="Book Antiqua" w:eastAsia="宋体" w:hAnsi="Book Antiqua" w:cs="宋体"/>
          <w:sz w:val="24"/>
          <w:szCs w:val="24"/>
        </w:rPr>
        <w:t xml:space="preserve"> 2003; </w:t>
      </w:r>
      <w:r w:rsidRPr="002675C1">
        <w:rPr>
          <w:rFonts w:ascii="Book Antiqua" w:eastAsia="宋体" w:hAnsi="Book Antiqua" w:cs="宋体"/>
          <w:b/>
          <w:bCs/>
          <w:sz w:val="24"/>
          <w:szCs w:val="24"/>
        </w:rPr>
        <w:t>48</w:t>
      </w:r>
      <w:r w:rsidRPr="002675C1">
        <w:rPr>
          <w:rFonts w:ascii="Book Antiqua" w:eastAsia="宋体" w:hAnsi="Book Antiqua" w:cs="宋体"/>
          <w:sz w:val="24"/>
          <w:szCs w:val="24"/>
        </w:rPr>
        <w:t>: 631-646 [PMID: 14609709 DOI: 10.1016/j.survophthal.2003.08.003]</w:t>
      </w:r>
    </w:p>
    <w:p w14:paraId="22B121E3"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39 </w:t>
      </w:r>
      <w:r w:rsidRPr="002675C1">
        <w:rPr>
          <w:rFonts w:ascii="Book Antiqua" w:eastAsia="宋体" w:hAnsi="Book Antiqua" w:cs="宋体"/>
          <w:b/>
          <w:bCs/>
          <w:sz w:val="24"/>
          <w:szCs w:val="24"/>
        </w:rPr>
        <w:t>Pellegrini G</w:t>
      </w:r>
      <w:r w:rsidRPr="002675C1">
        <w:rPr>
          <w:rFonts w:ascii="Book Antiqua" w:eastAsia="宋体" w:hAnsi="Book Antiqua" w:cs="宋体"/>
          <w:sz w:val="24"/>
          <w:szCs w:val="24"/>
        </w:rPr>
        <w:t xml:space="preserve">, Traverso CE, Franzi AT, Zingirian M, Cancedda R, De Luca M. Long-term restoration of damaged corneal surfaces with autologous cultivated corneal epithelium. </w:t>
      </w:r>
      <w:r w:rsidRPr="002675C1">
        <w:rPr>
          <w:rFonts w:ascii="Book Antiqua" w:eastAsia="宋体" w:hAnsi="Book Antiqua" w:cs="宋体"/>
          <w:i/>
          <w:iCs/>
          <w:sz w:val="24"/>
          <w:szCs w:val="24"/>
        </w:rPr>
        <w:t>Lancet</w:t>
      </w:r>
      <w:r w:rsidRPr="002675C1">
        <w:rPr>
          <w:rFonts w:ascii="Book Antiqua" w:eastAsia="宋体" w:hAnsi="Book Antiqua" w:cs="宋体"/>
          <w:sz w:val="24"/>
          <w:szCs w:val="24"/>
        </w:rPr>
        <w:t xml:space="preserve"> 1997; </w:t>
      </w:r>
      <w:r w:rsidRPr="002675C1">
        <w:rPr>
          <w:rFonts w:ascii="Book Antiqua" w:eastAsia="宋体" w:hAnsi="Book Antiqua" w:cs="宋体"/>
          <w:b/>
          <w:bCs/>
          <w:sz w:val="24"/>
          <w:szCs w:val="24"/>
        </w:rPr>
        <w:t>349</w:t>
      </w:r>
      <w:r w:rsidRPr="002675C1">
        <w:rPr>
          <w:rFonts w:ascii="Book Antiqua" w:eastAsia="宋体" w:hAnsi="Book Antiqua" w:cs="宋体"/>
          <w:sz w:val="24"/>
          <w:szCs w:val="24"/>
        </w:rPr>
        <w:t>: 990-993 [PMID: 9100626 DOI: 10.1016/s0140-6736(96)11188-0]</w:t>
      </w:r>
    </w:p>
    <w:p w14:paraId="006DCA99"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0 </w:t>
      </w:r>
      <w:r w:rsidRPr="002675C1">
        <w:rPr>
          <w:rFonts w:ascii="Book Antiqua" w:eastAsia="宋体" w:hAnsi="Book Antiqua" w:cs="宋体"/>
          <w:b/>
          <w:bCs/>
          <w:sz w:val="24"/>
          <w:szCs w:val="24"/>
        </w:rPr>
        <w:t>Koizumi N</w:t>
      </w:r>
      <w:r w:rsidRPr="002675C1">
        <w:rPr>
          <w:rFonts w:ascii="Book Antiqua" w:eastAsia="宋体" w:hAnsi="Book Antiqua" w:cs="宋体"/>
          <w:sz w:val="24"/>
          <w:szCs w:val="24"/>
        </w:rPr>
        <w:t xml:space="preserve">, Cooper LJ, Fullwood NJ, Nakamura T, Inoki K, Tsuzuki M, Kinoshita S. An evaluation of cultivated corneal limbal epithelial cells, using cell-suspension culture.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2; </w:t>
      </w:r>
      <w:r w:rsidRPr="002675C1">
        <w:rPr>
          <w:rFonts w:ascii="Book Antiqua" w:eastAsia="宋体" w:hAnsi="Book Antiqua" w:cs="宋体"/>
          <w:b/>
          <w:bCs/>
          <w:sz w:val="24"/>
          <w:szCs w:val="24"/>
        </w:rPr>
        <w:t>43</w:t>
      </w:r>
      <w:r w:rsidRPr="002675C1">
        <w:rPr>
          <w:rFonts w:ascii="Book Antiqua" w:eastAsia="宋体" w:hAnsi="Book Antiqua" w:cs="宋体"/>
          <w:sz w:val="24"/>
          <w:szCs w:val="24"/>
        </w:rPr>
        <w:t>: 2114-2121 [PMID: 12091405]</w:t>
      </w:r>
    </w:p>
    <w:p w14:paraId="0F020DDA"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1 </w:t>
      </w:r>
      <w:r w:rsidRPr="002675C1">
        <w:rPr>
          <w:rFonts w:ascii="Book Antiqua" w:eastAsia="宋体" w:hAnsi="Book Antiqua" w:cs="宋体"/>
          <w:b/>
          <w:bCs/>
          <w:sz w:val="24"/>
          <w:szCs w:val="24"/>
        </w:rPr>
        <w:t>Shortt AJ</w:t>
      </w:r>
      <w:r w:rsidRPr="002675C1">
        <w:rPr>
          <w:rFonts w:ascii="Book Antiqua" w:eastAsia="宋体" w:hAnsi="Book Antiqua" w:cs="宋体"/>
          <w:sz w:val="24"/>
          <w:szCs w:val="24"/>
        </w:rPr>
        <w:t xml:space="preserve">, Secker GA, Rajan MS, Meligonis G, Dart JK, Tuft SJ, Daniels JT. Ex vivo expansion and transplantation of limbal epithelial stem cells.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8; </w:t>
      </w:r>
      <w:r w:rsidRPr="002675C1">
        <w:rPr>
          <w:rFonts w:ascii="Book Antiqua" w:eastAsia="宋体" w:hAnsi="Book Antiqua" w:cs="宋体"/>
          <w:b/>
          <w:bCs/>
          <w:sz w:val="24"/>
          <w:szCs w:val="24"/>
        </w:rPr>
        <w:t>115</w:t>
      </w:r>
      <w:r w:rsidRPr="002675C1">
        <w:rPr>
          <w:rFonts w:ascii="Book Antiqua" w:eastAsia="宋体" w:hAnsi="Book Antiqua" w:cs="宋体"/>
          <w:sz w:val="24"/>
          <w:szCs w:val="24"/>
        </w:rPr>
        <w:t>: 1989-1997 [PMID: 18554721 DOI: 10.1016/j.ophtha.2008.04.039]</w:t>
      </w:r>
    </w:p>
    <w:p w14:paraId="5CDA157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2 </w:t>
      </w:r>
      <w:r w:rsidRPr="002675C1">
        <w:rPr>
          <w:rFonts w:ascii="Book Antiqua" w:eastAsia="宋体" w:hAnsi="Book Antiqua" w:cs="宋体"/>
          <w:b/>
          <w:bCs/>
          <w:sz w:val="24"/>
          <w:szCs w:val="24"/>
        </w:rPr>
        <w:t>Rama P</w:t>
      </w:r>
      <w:r w:rsidRPr="002675C1">
        <w:rPr>
          <w:rFonts w:ascii="Book Antiqua" w:eastAsia="宋体" w:hAnsi="Book Antiqua" w:cs="宋体"/>
          <w:sz w:val="24"/>
          <w:szCs w:val="24"/>
        </w:rPr>
        <w:t xml:space="preserve">, Matuska S, Paganoni G, Spinelli A, De Luca M, Pellegrini G. Limbal stem-cell therapy and long-term corneal regeneration. </w:t>
      </w:r>
      <w:r w:rsidRPr="002675C1">
        <w:rPr>
          <w:rFonts w:ascii="Book Antiqua" w:eastAsia="宋体" w:hAnsi="Book Antiqua" w:cs="宋体"/>
          <w:i/>
          <w:iCs/>
          <w:sz w:val="24"/>
          <w:szCs w:val="24"/>
        </w:rPr>
        <w:t>N Engl J Med</w:t>
      </w:r>
      <w:r w:rsidRPr="002675C1">
        <w:rPr>
          <w:rFonts w:ascii="Book Antiqua" w:eastAsia="宋体" w:hAnsi="Book Antiqua" w:cs="宋体"/>
          <w:sz w:val="24"/>
          <w:szCs w:val="24"/>
        </w:rPr>
        <w:t xml:space="preserve"> 2010; </w:t>
      </w:r>
      <w:r w:rsidRPr="002675C1">
        <w:rPr>
          <w:rFonts w:ascii="Book Antiqua" w:eastAsia="宋体" w:hAnsi="Book Antiqua" w:cs="宋体"/>
          <w:b/>
          <w:bCs/>
          <w:sz w:val="24"/>
          <w:szCs w:val="24"/>
        </w:rPr>
        <w:t>363</w:t>
      </w:r>
      <w:r w:rsidRPr="002675C1">
        <w:rPr>
          <w:rFonts w:ascii="Book Antiqua" w:eastAsia="宋体" w:hAnsi="Book Antiqua" w:cs="宋体"/>
          <w:sz w:val="24"/>
          <w:szCs w:val="24"/>
        </w:rPr>
        <w:t>: 147-155 [PMID: 20573916 DOI: 10.1056/NEJMoa0905955]</w:t>
      </w:r>
    </w:p>
    <w:p w14:paraId="3577A269"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3 </w:t>
      </w:r>
      <w:r w:rsidRPr="002675C1">
        <w:rPr>
          <w:rFonts w:ascii="Book Antiqua" w:eastAsia="宋体" w:hAnsi="Book Antiqua" w:cs="宋体"/>
          <w:b/>
          <w:bCs/>
          <w:sz w:val="24"/>
          <w:szCs w:val="24"/>
        </w:rPr>
        <w:t>Schwab IR</w:t>
      </w:r>
      <w:r w:rsidRPr="002675C1">
        <w:rPr>
          <w:rFonts w:ascii="Book Antiqua" w:eastAsia="宋体" w:hAnsi="Book Antiqua" w:cs="宋体"/>
          <w:sz w:val="24"/>
          <w:szCs w:val="24"/>
        </w:rPr>
        <w:t xml:space="preserve">, Reyes M, Isseroff RR. Successful transplantation of bioengineered tissue replacements in patients with ocular surface disease. </w:t>
      </w:r>
      <w:r w:rsidRPr="002675C1">
        <w:rPr>
          <w:rFonts w:ascii="Book Antiqua" w:eastAsia="宋体" w:hAnsi="Book Antiqua" w:cs="宋体"/>
          <w:i/>
          <w:iCs/>
          <w:sz w:val="24"/>
          <w:szCs w:val="24"/>
        </w:rPr>
        <w:t>Cornea</w:t>
      </w:r>
      <w:r w:rsidRPr="002675C1">
        <w:rPr>
          <w:rFonts w:ascii="Book Antiqua" w:eastAsia="宋体" w:hAnsi="Book Antiqua" w:cs="宋体"/>
          <w:sz w:val="24"/>
          <w:szCs w:val="24"/>
        </w:rPr>
        <w:t xml:space="preserve"> 2000; </w:t>
      </w:r>
      <w:r w:rsidRPr="002675C1">
        <w:rPr>
          <w:rFonts w:ascii="Book Antiqua" w:eastAsia="宋体" w:hAnsi="Book Antiqua" w:cs="宋体"/>
          <w:b/>
          <w:bCs/>
          <w:sz w:val="24"/>
          <w:szCs w:val="24"/>
        </w:rPr>
        <w:t>19</w:t>
      </w:r>
      <w:r w:rsidRPr="002675C1">
        <w:rPr>
          <w:rFonts w:ascii="Book Antiqua" w:eastAsia="宋体" w:hAnsi="Book Antiqua" w:cs="宋体"/>
          <w:sz w:val="24"/>
          <w:szCs w:val="24"/>
        </w:rPr>
        <w:t>: 421-426 [PMID: 10928750 DOI: 10.1097/00003226-200007000-00003]</w:t>
      </w:r>
    </w:p>
    <w:p w14:paraId="499E5C47"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4 </w:t>
      </w:r>
      <w:r w:rsidRPr="002675C1">
        <w:rPr>
          <w:rFonts w:ascii="Book Antiqua" w:eastAsia="宋体" w:hAnsi="Book Antiqua" w:cs="宋体"/>
          <w:b/>
          <w:bCs/>
          <w:sz w:val="24"/>
          <w:szCs w:val="24"/>
        </w:rPr>
        <w:t>Tsai RJ</w:t>
      </w:r>
      <w:r w:rsidRPr="002675C1">
        <w:rPr>
          <w:rFonts w:ascii="Book Antiqua" w:eastAsia="宋体" w:hAnsi="Book Antiqua" w:cs="宋体"/>
          <w:sz w:val="24"/>
          <w:szCs w:val="24"/>
        </w:rPr>
        <w:t xml:space="preserve">, Li LM, Chen JK. Reconstruction of damaged corneas by transplantation of autologous limbal epithelial cells. </w:t>
      </w:r>
      <w:r w:rsidRPr="002675C1">
        <w:rPr>
          <w:rFonts w:ascii="Book Antiqua" w:eastAsia="宋体" w:hAnsi="Book Antiqua" w:cs="宋体"/>
          <w:i/>
          <w:iCs/>
          <w:sz w:val="24"/>
          <w:szCs w:val="24"/>
        </w:rPr>
        <w:t>N Engl J Med</w:t>
      </w:r>
      <w:r w:rsidRPr="002675C1">
        <w:rPr>
          <w:rFonts w:ascii="Book Antiqua" w:eastAsia="宋体" w:hAnsi="Book Antiqua" w:cs="宋体"/>
          <w:sz w:val="24"/>
          <w:szCs w:val="24"/>
        </w:rPr>
        <w:t xml:space="preserve"> 2000; </w:t>
      </w:r>
      <w:r w:rsidRPr="002675C1">
        <w:rPr>
          <w:rFonts w:ascii="Book Antiqua" w:eastAsia="宋体" w:hAnsi="Book Antiqua" w:cs="宋体"/>
          <w:b/>
          <w:bCs/>
          <w:sz w:val="24"/>
          <w:szCs w:val="24"/>
        </w:rPr>
        <w:t>343</w:t>
      </w:r>
      <w:r w:rsidRPr="002675C1">
        <w:rPr>
          <w:rFonts w:ascii="Book Antiqua" w:eastAsia="宋体" w:hAnsi="Book Antiqua" w:cs="宋体"/>
          <w:sz w:val="24"/>
          <w:szCs w:val="24"/>
        </w:rPr>
        <w:t>: 86-93 [PMID: 10891515 DOI: 10.1097/00132578-200101000-00008]</w:t>
      </w:r>
    </w:p>
    <w:p w14:paraId="5B46EA3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5 </w:t>
      </w:r>
      <w:r w:rsidRPr="002675C1">
        <w:rPr>
          <w:rFonts w:ascii="Book Antiqua" w:eastAsia="宋体" w:hAnsi="Book Antiqua" w:cs="宋体"/>
          <w:b/>
          <w:bCs/>
          <w:sz w:val="24"/>
          <w:szCs w:val="24"/>
        </w:rPr>
        <w:t>Nakamura T</w:t>
      </w:r>
      <w:r w:rsidRPr="002675C1">
        <w:rPr>
          <w:rFonts w:ascii="Book Antiqua" w:eastAsia="宋体" w:hAnsi="Book Antiqua" w:cs="宋体"/>
          <w:sz w:val="24"/>
          <w:szCs w:val="24"/>
        </w:rPr>
        <w:t xml:space="preserve">, Inatomi T, Sotozono C, Koizumi N, Kinoshita S. Successful primary culture and autologous transplantation of corneal limbal epithelial cells from minimal biopsy for unilateral severe ocular surface disease. </w:t>
      </w:r>
      <w:r w:rsidRPr="002675C1">
        <w:rPr>
          <w:rFonts w:ascii="Book Antiqua" w:eastAsia="宋体" w:hAnsi="Book Antiqua" w:cs="宋体"/>
          <w:i/>
          <w:iCs/>
          <w:sz w:val="24"/>
          <w:szCs w:val="24"/>
        </w:rPr>
        <w:t>Acta Ophthalmol Scand</w:t>
      </w:r>
      <w:r w:rsidRPr="002675C1">
        <w:rPr>
          <w:rFonts w:ascii="Book Antiqua" w:eastAsia="宋体" w:hAnsi="Book Antiqua" w:cs="宋体"/>
          <w:sz w:val="24"/>
          <w:szCs w:val="24"/>
        </w:rPr>
        <w:t xml:space="preserve"> 2004; </w:t>
      </w:r>
      <w:r w:rsidRPr="002675C1">
        <w:rPr>
          <w:rFonts w:ascii="Book Antiqua" w:eastAsia="宋体" w:hAnsi="Book Antiqua" w:cs="宋体"/>
          <w:b/>
          <w:bCs/>
          <w:sz w:val="24"/>
          <w:szCs w:val="24"/>
        </w:rPr>
        <w:t>82</w:t>
      </w:r>
      <w:r w:rsidRPr="002675C1">
        <w:rPr>
          <w:rFonts w:ascii="Book Antiqua" w:eastAsia="宋体" w:hAnsi="Book Antiqua" w:cs="宋体"/>
          <w:sz w:val="24"/>
          <w:szCs w:val="24"/>
        </w:rPr>
        <w:t>: 468-471 [PMID: 15291944 DOI: 10.1111/j.1395-3907.2004.00285.x]</w:t>
      </w:r>
    </w:p>
    <w:p w14:paraId="4A94BC7D"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6 </w:t>
      </w:r>
      <w:r w:rsidRPr="002675C1">
        <w:rPr>
          <w:rFonts w:ascii="Book Antiqua" w:eastAsia="宋体" w:hAnsi="Book Antiqua" w:cs="宋体"/>
          <w:b/>
          <w:bCs/>
          <w:sz w:val="24"/>
          <w:szCs w:val="24"/>
        </w:rPr>
        <w:t>Kawashima M</w:t>
      </w:r>
      <w:r w:rsidRPr="002675C1">
        <w:rPr>
          <w:rFonts w:ascii="Book Antiqua" w:eastAsia="宋体" w:hAnsi="Book Antiqua" w:cs="宋体"/>
          <w:sz w:val="24"/>
          <w:szCs w:val="24"/>
        </w:rPr>
        <w:t xml:space="preserve">, Kawakita T, Satake Y, Higa K, Shimazaki J. Phenotypic study after cultivated limbal epithelial transplantation for limbal stem cell deficiency. </w:t>
      </w:r>
      <w:r w:rsidRPr="002675C1">
        <w:rPr>
          <w:rFonts w:ascii="Book Antiqua" w:eastAsia="宋体" w:hAnsi="Book Antiqua" w:cs="宋体"/>
          <w:i/>
          <w:iCs/>
          <w:sz w:val="24"/>
          <w:szCs w:val="24"/>
        </w:rPr>
        <w:t>Arch Ophthalmol</w:t>
      </w:r>
      <w:r w:rsidRPr="002675C1">
        <w:rPr>
          <w:rFonts w:ascii="Book Antiqua" w:eastAsia="宋体" w:hAnsi="Book Antiqua" w:cs="宋体"/>
          <w:sz w:val="24"/>
          <w:szCs w:val="24"/>
        </w:rPr>
        <w:t xml:space="preserve"> 2007; </w:t>
      </w:r>
      <w:r w:rsidRPr="002675C1">
        <w:rPr>
          <w:rFonts w:ascii="Book Antiqua" w:eastAsia="宋体" w:hAnsi="Book Antiqua" w:cs="宋体"/>
          <w:b/>
          <w:bCs/>
          <w:sz w:val="24"/>
          <w:szCs w:val="24"/>
        </w:rPr>
        <w:t>125</w:t>
      </w:r>
      <w:r w:rsidRPr="002675C1">
        <w:rPr>
          <w:rFonts w:ascii="Book Antiqua" w:eastAsia="宋体" w:hAnsi="Book Antiqua" w:cs="宋体"/>
          <w:sz w:val="24"/>
          <w:szCs w:val="24"/>
        </w:rPr>
        <w:t>: 1337-1344 [PMID: 17923540 DOI: 10.1016/S0084-392X(08)79075-0]</w:t>
      </w:r>
    </w:p>
    <w:p w14:paraId="470FE632"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7 </w:t>
      </w:r>
      <w:r w:rsidRPr="002675C1">
        <w:rPr>
          <w:rFonts w:ascii="Book Antiqua" w:eastAsia="宋体" w:hAnsi="Book Antiqua" w:cs="宋体"/>
          <w:b/>
          <w:bCs/>
          <w:sz w:val="24"/>
          <w:szCs w:val="24"/>
        </w:rPr>
        <w:t>Li W</w:t>
      </w:r>
      <w:r w:rsidRPr="002675C1">
        <w:rPr>
          <w:rFonts w:ascii="Book Antiqua" w:eastAsia="宋体" w:hAnsi="Book Antiqua" w:cs="宋体"/>
          <w:sz w:val="24"/>
          <w:szCs w:val="24"/>
        </w:rPr>
        <w:t xml:space="preserve">, Hayashida Y, He H, Kuo CL, Tseng SC. The fate of limbal epithelial progenitor cells during explant culture on intact amniotic membrane.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7; </w:t>
      </w:r>
      <w:r w:rsidRPr="002675C1">
        <w:rPr>
          <w:rFonts w:ascii="Book Antiqua" w:eastAsia="宋体" w:hAnsi="Book Antiqua" w:cs="宋体"/>
          <w:b/>
          <w:bCs/>
          <w:sz w:val="24"/>
          <w:szCs w:val="24"/>
        </w:rPr>
        <w:t>48</w:t>
      </w:r>
      <w:r w:rsidRPr="002675C1">
        <w:rPr>
          <w:rFonts w:ascii="Book Antiqua" w:eastAsia="宋体" w:hAnsi="Book Antiqua" w:cs="宋体"/>
          <w:sz w:val="24"/>
          <w:szCs w:val="24"/>
        </w:rPr>
        <w:t>: 605-613 [PMID: 17251456 DOI: 10.1167/iovs.06-0514]</w:t>
      </w:r>
    </w:p>
    <w:p w14:paraId="47FEDD63"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8 </w:t>
      </w:r>
      <w:r w:rsidRPr="002675C1">
        <w:rPr>
          <w:rFonts w:ascii="Book Antiqua" w:eastAsia="宋体" w:hAnsi="Book Antiqua" w:cs="宋体"/>
          <w:b/>
          <w:bCs/>
          <w:sz w:val="24"/>
          <w:szCs w:val="24"/>
        </w:rPr>
        <w:t>Rheinwald JG</w:t>
      </w:r>
      <w:r w:rsidRPr="002675C1">
        <w:rPr>
          <w:rFonts w:ascii="Book Antiqua" w:eastAsia="宋体" w:hAnsi="Book Antiqua" w:cs="宋体"/>
          <w:sz w:val="24"/>
          <w:szCs w:val="24"/>
        </w:rPr>
        <w:t xml:space="preserve">, Green H. Serial cultivation of strains of human epidermal keratinocytes: the formation of keratinizing colonies from single cells. </w:t>
      </w:r>
      <w:r w:rsidRPr="002675C1">
        <w:rPr>
          <w:rFonts w:ascii="Book Antiqua" w:eastAsia="宋体" w:hAnsi="Book Antiqua" w:cs="宋体"/>
          <w:i/>
          <w:iCs/>
          <w:sz w:val="24"/>
          <w:szCs w:val="24"/>
        </w:rPr>
        <w:t>Cell</w:t>
      </w:r>
      <w:r w:rsidRPr="002675C1">
        <w:rPr>
          <w:rFonts w:ascii="Book Antiqua" w:eastAsia="宋体" w:hAnsi="Book Antiqua" w:cs="宋体"/>
          <w:sz w:val="24"/>
          <w:szCs w:val="24"/>
        </w:rPr>
        <w:t xml:space="preserve"> 1975; </w:t>
      </w:r>
      <w:r w:rsidRPr="002675C1">
        <w:rPr>
          <w:rFonts w:ascii="Book Antiqua" w:eastAsia="宋体" w:hAnsi="Book Antiqua" w:cs="宋体"/>
          <w:b/>
          <w:bCs/>
          <w:sz w:val="24"/>
          <w:szCs w:val="24"/>
        </w:rPr>
        <w:t>6</w:t>
      </w:r>
      <w:r w:rsidRPr="002675C1">
        <w:rPr>
          <w:rFonts w:ascii="Book Antiqua" w:eastAsia="宋体" w:hAnsi="Book Antiqua" w:cs="宋体"/>
          <w:sz w:val="24"/>
          <w:szCs w:val="24"/>
        </w:rPr>
        <w:t>: 331-343 [PMID: 1052771 DOI: 10.1016/s0092-8674(75)80001-8]</w:t>
      </w:r>
    </w:p>
    <w:p w14:paraId="177FF4E9"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49 </w:t>
      </w:r>
      <w:r w:rsidRPr="002675C1">
        <w:rPr>
          <w:rFonts w:ascii="Book Antiqua" w:eastAsia="宋体" w:hAnsi="Book Antiqua" w:cs="宋体"/>
          <w:b/>
          <w:bCs/>
          <w:sz w:val="24"/>
          <w:szCs w:val="24"/>
        </w:rPr>
        <w:t>Tseng SC</w:t>
      </w:r>
      <w:r w:rsidRPr="002675C1">
        <w:rPr>
          <w:rFonts w:ascii="Book Antiqua" w:eastAsia="宋体" w:hAnsi="Book Antiqua" w:cs="宋体"/>
          <w:sz w:val="24"/>
          <w:szCs w:val="24"/>
        </w:rPr>
        <w:t xml:space="preserve">, Chen SY, Shen YC, Chen WL, Hu FR. Critical appraisal of ex vivo expansion of human limbal epithelial stem cells. </w:t>
      </w:r>
      <w:r w:rsidRPr="002675C1">
        <w:rPr>
          <w:rFonts w:ascii="Book Antiqua" w:eastAsia="宋体" w:hAnsi="Book Antiqua" w:cs="宋体"/>
          <w:i/>
          <w:iCs/>
          <w:sz w:val="24"/>
          <w:szCs w:val="24"/>
        </w:rPr>
        <w:t>Curr Mol Med</w:t>
      </w:r>
      <w:r w:rsidRPr="002675C1">
        <w:rPr>
          <w:rFonts w:ascii="Book Antiqua" w:eastAsia="宋体" w:hAnsi="Book Antiqua" w:cs="宋体"/>
          <w:sz w:val="24"/>
          <w:szCs w:val="24"/>
        </w:rPr>
        <w:t xml:space="preserve"> 2010; </w:t>
      </w:r>
      <w:r w:rsidRPr="002675C1">
        <w:rPr>
          <w:rFonts w:ascii="Book Antiqua" w:eastAsia="宋体" w:hAnsi="Book Antiqua" w:cs="宋体"/>
          <w:b/>
          <w:bCs/>
          <w:sz w:val="24"/>
          <w:szCs w:val="24"/>
        </w:rPr>
        <w:t>10</w:t>
      </w:r>
      <w:r w:rsidRPr="002675C1">
        <w:rPr>
          <w:rFonts w:ascii="Book Antiqua" w:eastAsia="宋体" w:hAnsi="Book Antiqua" w:cs="宋体"/>
          <w:sz w:val="24"/>
          <w:szCs w:val="24"/>
        </w:rPr>
        <w:t>: 841-850 [PMID: 21091422 DOI: 10.2174/156652410793937796]</w:t>
      </w:r>
    </w:p>
    <w:p w14:paraId="22E34F3C"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0 </w:t>
      </w:r>
      <w:r w:rsidRPr="002675C1">
        <w:rPr>
          <w:rFonts w:ascii="Book Antiqua" w:eastAsia="宋体" w:hAnsi="Book Antiqua" w:cs="宋体"/>
          <w:b/>
          <w:bCs/>
          <w:sz w:val="24"/>
          <w:szCs w:val="24"/>
        </w:rPr>
        <w:t>Sangwan VS</w:t>
      </w:r>
      <w:r w:rsidRPr="002675C1">
        <w:rPr>
          <w:rFonts w:ascii="Book Antiqua" w:eastAsia="宋体" w:hAnsi="Book Antiqua" w:cs="宋体"/>
          <w:sz w:val="24"/>
          <w:szCs w:val="24"/>
        </w:rPr>
        <w:t xml:space="preserve">, Jain R, Basu S, Bagadi AB, Sureka S, Mariappan I, Macneil S. Transforming ocular surface stem cell research into successful clinical practice. </w:t>
      </w:r>
      <w:r w:rsidRPr="002675C1">
        <w:rPr>
          <w:rFonts w:ascii="Book Antiqua" w:eastAsia="宋体" w:hAnsi="Book Antiqua" w:cs="宋体"/>
          <w:i/>
          <w:iCs/>
          <w:sz w:val="24"/>
          <w:szCs w:val="24"/>
        </w:rPr>
        <w:t>Indian J Ophthalmol</w:t>
      </w:r>
      <w:r w:rsidRPr="002675C1">
        <w:rPr>
          <w:rFonts w:ascii="Book Antiqua" w:eastAsia="宋体" w:hAnsi="Book Antiqua" w:cs="宋体"/>
          <w:sz w:val="24"/>
          <w:szCs w:val="24"/>
        </w:rPr>
        <w:t xml:space="preserve"> 2014; </w:t>
      </w:r>
      <w:r w:rsidRPr="002675C1">
        <w:rPr>
          <w:rFonts w:ascii="Book Antiqua" w:eastAsia="宋体" w:hAnsi="Book Antiqua" w:cs="宋体"/>
          <w:b/>
          <w:bCs/>
          <w:sz w:val="24"/>
          <w:szCs w:val="24"/>
        </w:rPr>
        <w:t>62</w:t>
      </w:r>
      <w:r w:rsidRPr="002675C1">
        <w:rPr>
          <w:rFonts w:ascii="Book Antiqua" w:eastAsia="宋体" w:hAnsi="Book Antiqua" w:cs="宋体"/>
          <w:sz w:val="24"/>
          <w:szCs w:val="24"/>
        </w:rPr>
        <w:t>: 29-40 [PMID: 24492499 DOI: 10.4103/0301-4738.126173]</w:t>
      </w:r>
    </w:p>
    <w:p w14:paraId="05637A4E"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1 </w:t>
      </w:r>
      <w:r w:rsidRPr="002675C1">
        <w:rPr>
          <w:rFonts w:ascii="Book Antiqua" w:eastAsia="宋体" w:hAnsi="Book Antiqua" w:cs="宋体"/>
          <w:b/>
          <w:bCs/>
          <w:sz w:val="24"/>
          <w:szCs w:val="24"/>
        </w:rPr>
        <w:t>Nakamura T</w:t>
      </w:r>
      <w:r w:rsidRPr="002675C1">
        <w:rPr>
          <w:rFonts w:ascii="Book Antiqua" w:eastAsia="宋体" w:hAnsi="Book Antiqua" w:cs="宋体"/>
          <w:sz w:val="24"/>
          <w:szCs w:val="24"/>
        </w:rPr>
        <w:t xml:space="preserve">, Inatomi T, Sotozono C, Ang LP, Koizumi N, Yokoi N, Kinoshita S. Transplantation of autologous serum-derived cultivated corneal epithelial equivalents for the treatment of severe ocular surface disease.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06; </w:t>
      </w:r>
      <w:r w:rsidRPr="002675C1">
        <w:rPr>
          <w:rFonts w:ascii="Book Antiqua" w:eastAsia="宋体" w:hAnsi="Book Antiqua" w:cs="宋体"/>
          <w:b/>
          <w:bCs/>
          <w:sz w:val="24"/>
          <w:szCs w:val="24"/>
        </w:rPr>
        <w:t>113</w:t>
      </w:r>
      <w:r w:rsidRPr="002675C1">
        <w:rPr>
          <w:rFonts w:ascii="Book Antiqua" w:eastAsia="宋体" w:hAnsi="Book Antiqua" w:cs="宋体"/>
          <w:sz w:val="24"/>
          <w:szCs w:val="24"/>
        </w:rPr>
        <w:t>: 1765-1772 [PMID: 16905193 DOI: 10.1016/j.ophtha.2006.04.030]</w:t>
      </w:r>
    </w:p>
    <w:p w14:paraId="5457BD14"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2 </w:t>
      </w:r>
      <w:r w:rsidRPr="002675C1">
        <w:rPr>
          <w:rFonts w:ascii="Book Antiqua" w:eastAsia="宋体" w:hAnsi="Book Antiqua" w:cs="宋体"/>
          <w:b/>
          <w:bCs/>
          <w:sz w:val="24"/>
          <w:szCs w:val="24"/>
        </w:rPr>
        <w:t>Sangwan VS</w:t>
      </w:r>
      <w:r w:rsidRPr="002675C1">
        <w:rPr>
          <w:rFonts w:ascii="Book Antiqua" w:eastAsia="宋体" w:hAnsi="Book Antiqua" w:cs="宋体"/>
          <w:sz w:val="24"/>
          <w:szCs w:val="24"/>
        </w:rPr>
        <w:t xml:space="preserve">, Basu S, Vemuganti GK, Sejpal K, Subramaniam SV, Bandyopadhyay S, Krishnaiah S, Gaddipati S, Tiwari S, Balasubramanian D. Clinical outcomes of xeno-free autologous cultivated limbal epithelial transplantation: a 10-year study. </w:t>
      </w:r>
      <w:r w:rsidRPr="002675C1">
        <w:rPr>
          <w:rFonts w:ascii="Book Antiqua" w:eastAsia="宋体" w:hAnsi="Book Antiqua" w:cs="宋体"/>
          <w:i/>
          <w:iCs/>
          <w:sz w:val="24"/>
          <w:szCs w:val="24"/>
        </w:rPr>
        <w:t>Br J Ophthalmol</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95</w:t>
      </w:r>
      <w:r w:rsidRPr="002675C1">
        <w:rPr>
          <w:rFonts w:ascii="Book Antiqua" w:eastAsia="宋体" w:hAnsi="Book Antiqua" w:cs="宋体"/>
          <w:sz w:val="24"/>
          <w:szCs w:val="24"/>
        </w:rPr>
        <w:t>: 1525-1529 [PMID: 21890785 DOI: 10.1136/bjophthalmol-2011-300352]</w:t>
      </w:r>
    </w:p>
    <w:p w14:paraId="44FD91B1"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3 </w:t>
      </w:r>
      <w:r w:rsidRPr="002675C1">
        <w:rPr>
          <w:rFonts w:ascii="Book Antiqua" w:eastAsia="宋体" w:hAnsi="Book Antiqua" w:cs="宋体"/>
          <w:b/>
          <w:bCs/>
          <w:sz w:val="24"/>
          <w:szCs w:val="24"/>
        </w:rPr>
        <w:t>Brown KD</w:t>
      </w:r>
      <w:r w:rsidRPr="002675C1">
        <w:rPr>
          <w:rFonts w:ascii="Book Antiqua" w:eastAsia="宋体" w:hAnsi="Book Antiqua" w:cs="宋体"/>
          <w:sz w:val="24"/>
          <w:szCs w:val="24"/>
        </w:rPr>
        <w:t xml:space="preserve">, Low S, Mariappan I, Abberton KM, Short R, Zhang H, Maddileti S, Sangwan V, Steele D, Daniell M. Plasma polymer-coated contact lenses for the culture and transfer of corneal epithelial cells in the treatment of limbal stem cell deficiency. </w:t>
      </w:r>
      <w:r w:rsidRPr="002675C1">
        <w:rPr>
          <w:rFonts w:ascii="Book Antiqua" w:eastAsia="宋体" w:hAnsi="Book Antiqua" w:cs="宋体"/>
          <w:i/>
          <w:iCs/>
          <w:sz w:val="24"/>
          <w:szCs w:val="24"/>
        </w:rPr>
        <w:t>Tissue Eng Part A</w:t>
      </w:r>
      <w:r w:rsidRPr="002675C1">
        <w:rPr>
          <w:rFonts w:ascii="Book Antiqua" w:eastAsia="宋体" w:hAnsi="Book Antiqua" w:cs="宋体"/>
          <w:sz w:val="24"/>
          <w:szCs w:val="24"/>
        </w:rPr>
        <w:t xml:space="preserve"> 2014; </w:t>
      </w:r>
      <w:r w:rsidRPr="002675C1">
        <w:rPr>
          <w:rFonts w:ascii="Book Antiqua" w:eastAsia="宋体" w:hAnsi="Book Antiqua" w:cs="宋体"/>
          <w:b/>
          <w:bCs/>
          <w:sz w:val="24"/>
          <w:szCs w:val="24"/>
        </w:rPr>
        <w:t>20</w:t>
      </w:r>
      <w:r w:rsidRPr="002675C1">
        <w:rPr>
          <w:rFonts w:ascii="Book Antiqua" w:eastAsia="宋体" w:hAnsi="Book Antiqua" w:cs="宋体"/>
          <w:sz w:val="24"/>
          <w:szCs w:val="24"/>
        </w:rPr>
        <w:t>: 646-655 [PMID: 24328453 DOI: 10.1089/ten.TEA.2013.0089]</w:t>
      </w:r>
    </w:p>
    <w:p w14:paraId="4ECAFC94"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4 </w:t>
      </w:r>
      <w:r w:rsidRPr="002675C1">
        <w:rPr>
          <w:rFonts w:ascii="Book Antiqua" w:eastAsia="宋体" w:hAnsi="Book Antiqua" w:cs="宋体"/>
          <w:b/>
          <w:bCs/>
          <w:sz w:val="24"/>
          <w:szCs w:val="24"/>
        </w:rPr>
        <w:t>Gore A</w:t>
      </w:r>
      <w:r w:rsidRPr="002675C1">
        <w:rPr>
          <w:rFonts w:ascii="Book Antiqua" w:eastAsia="宋体" w:hAnsi="Book Antiqua" w:cs="宋体"/>
          <w:sz w:val="24"/>
          <w:szCs w:val="24"/>
        </w:rPr>
        <w:t xml:space="preserve">, Horwitz V, Gutman H, Tveria L, Cohen L, Cohen-Jacob O, Turetz J, McNutt PM, Dachir S, Kadar T. Cultivation and characterization of limbal epithelial stem cells on contact lenses with a feeder layer: toward the treatment of limbal stem cell deficiency. </w:t>
      </w:r>
      <w:r w:rsidRPr="002675C1">
        <w:rPr>
          <w:rFonts w:ascii="Book Antiqua" w:eastAsia="宋体" w:hAnsi="Book Antiqua" w:cs="宋体"/>
          <w:i/>
          <w:iCs/>
          <w:sz w:val="24"/>
          <w:szCs w:val="24"/>
        </w:rPr>
        <w:t>Cornea</w:t>
      </w:r>
      <w:r w:rsidRPr="002675C1">
        <w:rPr>
          <w:rFonts w:ascii="Book Antiqua" w:eastAsia="宋体" w:hAnsi="Book Antiqua" w:cs="宋体"/>
          <w:sz w:val="24"/>
          <w:szCs w:val="24"/>
        </w:rPr>
        <w:t xml:space="preserve"> 2014; </w:t>
      </w:r>
      <w:r w:rsidRPr="002675C1">
        <w:rPr>
          <w:rFonts w:ascii="Book Antiqua" w:eastAsia="宋体" w:hAnsi="Book Antiqua" w:cs="宋体"/>
          <w:b/>
          <w:bCs/>
          <w:sz w:val="24"/>
          <w:szCs w:val="24"/>
        </w:rPr>
        <w:t>33</w:t>
      </w:r>
      <w:r w:rsidRPr="002675C1">
        <w:rPr>
          <w:rFonts w:ascii="Book Antiqua" w:eastAsia="宋体" w:hAnsi="Book Antiqua" w:cs="宋体"/>
          <w:sz w:val="24"/>
          <w:szCs w:val="24"/>
        </w:rPr>
        <w:t>: 65-71 [PMID: 24162749 DOI: 10.1097/ICO.0000000000000002]</w:t>
      </w:r>
    </w:p>
    <w:p w14:paraId="5C48AC54"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5 </w:t>
      </w:r>
      <w:r w:rsidRPr="002675C1">
        <w:rPr>
          <w:rFonts w:ascii="Book Antiqua" w:eastAsia="宋体" w:hAnsi="Book Antiqua" w:cs="宋体"/>
          <w:b/>
          <w:bCs/>
          <w:sz w:val="24"/>
          <w:szCs w:val="24"/>
        </w:rPr>
        <w:t>Ricardo JR</w:t>
      </w:r>
      <w:r w:rsidRPr="002675C1">
        <w:rPr>
          <w:rFonts w:ascii="Book Antiqua" w:eastAsia="宋体" w:hAnsi="Book Antiqua" w:cs="宋体"/>
          <w:sz w:val="24"/>
          <w:szCs w:val="24"/>
        </w:rPr>
        <w:t xml:space="preserve">, Cristovam PC, Filho PA, Farias CC, de Araujo AL, Loureiro RR, Covre JL, de Barros JN, Barreiro TP, dos Santos MS, Gomes JA. Transplantation of conjunctival epithelial cells cultivated ex vivo in patients with total limbal stem cell deficiency. </w:t>
      </w:r>
      <w:r w:rsidRPr="002675C1">
        <w:rPr>
          <w:rFonts w:ascii="Book Antiqua" w:eastAsia="宋体" w:hAnsi="Book Antiqua" w:cs="宋体"/>
          <w:i/>
          <w:iCs/>
          <w:sz w:val="24"/>
          <w:szCs w:val="24"/>
        </w:rPr>
        <w:t>Cornea</w:t>
      </w:r>
      <w:r w:rsidRPr="002675C1">
        <w:rPr>
          <w:rFonts w:ascii="Book Antiqua" w:eastAsia="宋体" w:hAnsi="Book Antiqua" w:cs="宋体"/>
          <w:sz w:val="24"/>
          <w:szCs w:val="24"/>
        </w:rPr>
        <w:t xml:space="preserve"> 2013; </w:t>
      </w:r>
      <w:r w:rsidRPr="002675C1">
        <w:rPr>
          <w:rFonts w:ascii="Book Antiqua" w:eastAsia="宋体" w:hAnsi="Book Antiqua" w:cs="宋体"/>
          <w:b/>
          <w:bCs/>
          <w:sz w:val="24"/>
          <w:szCs w:val="24"/>
        </w:rPr>
        <w:t>32</w:t>
      </w:r>
      <w:r w:rsidRPr="002675C1">
        <w:rPr>
          <w:rFonts w:ascii="Book Antiqua" w:eastAsia="宋体" w:hAnsi="Book Antiqua" w:cs="宋体"/>
          <w:sz w:val="24"/>
          <w:szCs w:val="24"/>
        </w:rPr>
        <w:t>: 221-228 [PMID: 22580434 DOI: 10.1097/ICO.0b013e31825034be]</w:t>
      </w:r>
    </w:p>
    <w:p w14:paraId="6B08084D"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6 </w:t>
      </w:r>
      <w:r w:rsidRPr="002675C1">
        <w:rPr>
          <w:rFonts w:ascii="Book Antiqua" w:eastAsia="宋体" w:hAnsi="Book Antiqua" w:cs="宋体"/>
          <w:b/>
          <w:bCs/>
          <w:sz w:val="24"/>
          <w:szCs w:val="24"/>
        </w:rPr>
        <w:t>Nakamura T</w:t>
      </w:r>
      <w:r w:rsidRPr="002675C1">
        <w:rPr>
          <w:rFonts w:ascii="Book Antiqua" w:eastAsia="宋体" w:hAnsi="Book Antiqua" w:cs="宋体"/>
          <w:sz w:val="24"/>
          <w:szCs w:val="24"/>
        </w:rPr>
        <w:t xml:space="preserve">, Endo K, Cooper LJ, Fullwood NJ, Tanifuji N, Tsuzuki M, Koizumi N, Inatomi T, Sano Y, Kinoshita S. The successful culture and autologous transplantation of rabbit oral mucosal epithelial cells on amniotic membrane.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3; </w:t>
      </w:r>
      <w:r w:rsidRPr="002675C1">
        <w:rPr>
          <w:rFonts w:ascii="Book Antiqua" w:eastAsia="宋体" w:hAnsi="Book Antiqua" w:cs="宋体"/>
          <w:b/>
          <w:bCs/>
          <w:sz w:val="24"/>
          <w:szCs w:val="24"/>
        </w:rPr>
        <w:t>44</w:t>
      </w:r>
      <w:r w:rsidRPr="002675C1">
        <w:rPr>
          <w:rFonts w:ascii="Book Antiqua" w:eastAsia="宋体" w:hAnsi="Book Antiqua" w:cs="宋体"/>
          <w:sz w:val="24"/>
          <w:szCs w:val="24"/>
        </w:rPr>
        <w:t>: 106-116 [PMID: 12506062 DOI: 10.1167/iovs.02-0195]</w:t>
      </w:r>
    </w:p>
    <w:p w14:paraId="2E33607E"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7 </w:t>
      </w:r>
      <w:r w:rsidRPr="002675C1">
        <w:rPr>
          <w:rFonts w:ascii="Book Antiqua" w:eastAsia="宋体" w:hAnsi="Book Antiqua" w:cs="宋体"/>
          <w:b/>
          <w:bCs/>
          <w:sz w:val="24"/>
          <w:szCs w:val="24"/>
        </w:rPr>
        <w:t>Nakamura T</w:t>
      </w:r>
      <w:r w:rsidRPr="002675C1">
        <w:rPr>
          <w:rFonts w:ascii="Book Antiqua" w:eastAsia="宋体" w:hAnsi="Book Antiqua" w:cs="宋体"/>
          <w:sz w:val="24"/>
          <w:szCs w:val="24"/>
        </w:rPr>
        <w:t xml:space="preserve">, Inatomi T, Sotozono C, Amemiya T, Kanamura N, Kinoshita S. Transplantation of cultivated autologous oral mucosal epithelial cells in patients with severe ocular surface disorders. </w:t>
      </w:r>
      <w:r w:rsidRPr="002675C1">
        <w:rPr>
          <w:rFonts w:ascii="Book Antiqua" w:eastAsia="宋体" w:hAnsi="Book Antiqua" w:cs="宋体"/>
          <w:i/>
          <w:iCs/>
          <w:sz w:val="24"/>
          <w:szCs w:val="24"/>
        </w:rPr>
        <w:t>Br J Ophthalmol</w:t>
      </w:r>
      <w:r w:rsidRPr="002675C1">
        <w:rPr>
          <w:rFonts w:ascii="Book Antiqua" w:eastAsia="宋体" w:hAnsi="Book Antiqua" w:cs="宋体"/>
          <w:sz w:val="24"/>
          <w:szCs w:val="24"/>
        </w:rPr>
        <w:t xml:space="preserve"> 2004; </w:t>
      </w:r>
      <w:r w:rsidRPr="002675C1">
        <w:rPr>
          <w:rFonts w:ascii="Book Antiqua" w:eastAsia="宋体" w:hAnsi="Book Antiqua" w:cs="宋体"/>
          <w:b/>
          <w:bCs/>
          <w:sz w:val="24"/>
          <w:szCs w:val="24"/>
        </w:rPr>
        <w:t>88</w:t>
      </w:r>
      <w:r w:rsidRPr="002675C1">
        <w:rPr>
          <w:rFonts w:ascii="Book Antiqua" w:eastAsia="宋体" w:hAnsi="Book Antiqua" w:cs="宋体"/>
          <w:sz w:val="24"/>
          <w:szCs w:val="24"/>
        </w:rPr>
        <w:t>: 1280-1284 [PMID: 15377551 DOI: 10.1136/bjo.2003.038497]</w:t>
      </w:r>
    </w:p>
    <w:p w14:paraId="0409989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8 </w:t>
      </w:r>
      <w:r w:rsidRPr="002675C1">
        <w:rPr>
          <w:rFonts w:ascii="Book Antiqua" w:eastAsia="宋体" w:hAnsi="Book Antiqua" w:cs="宋体"/>
          <w:b/>
          <w:bCs/>
          <w:sz w:val="24"/>
          <w:szCs w:val="24"/>
        </w:rPr>
        <w:t>Inatomi T</w:t>
      </w:r>
      <w:r w:rsidRPr="002675C1">
        <w:rPr>
          <w:rFonts w:ascii="Book Antiqua" w:eastAsia="宋体" w:hAnsi="Book Antiqua" w:cs="宋体"/>
          <w:sz w:val="24"/>
          <w:szCs w:val="24"/>
        </w:rPr>
        <w:t xml:space="preserve">, Nakamura T, Kojyo M, Koizumi N, Sotozono C, Kinoshita S. Ocular surface reconstruction with combination of cultivated autologous oral mucosal epithelial transplantation and penetrating keratoplasty. </w:t>
      </w:r>
      <w:r w:rsidRPr="002675C1">
        <w:rPr>
          <w:rFonts w:ascii="Book Antiqua" w:eastAsia="宋体" w:hAnsi="Book Antiqua" w:cs="宋体"/>
          <w:i/>
          <w:iCs/>
          <w:sz w:val="24"/>
          <w:szCs w:val="24"/>
        </w:rPr>
        <w:t>Am J Ophthalmol</w:t>
      </w:r>
      <w:r w:rsidRPr="002675C1">
        <w:rPr>
          <w:rFonts w:ascii="Book Antiqua" w:eastAsia="宋体" w:hAnsi="Book Antiqua" w:cs="宋体"/>
          <w:sz w:val="24"/>
          <w:szCs w:val="24"/>
        </w:rPr>
        <w:t xml:space="preserve"> 2006; </w:t>
      </w:r>
      <w:r w:rsidRPr="002675C1">
        <w:rPr>
          <w:rFonts w:ascii="Book Antiqua" w:eastAsia="宋体" w:hAnsi="Book Antiqua" w:cs="宋体"/>
          <w:b/>
          <w:bCs/>
          <w:sz w:val="24"/>
          <w:szCs w:val="24"/>
        </w:rPr>
        <w:t>142</w:t>
      </w:r>
      <w:r w:rsidRPr="002675C1">
        <w:rPr>
          <w:rFonts w:ascii="Book Antiqua" w:eastAsia="宋体" w:hAnsi="Book Antiqua" w:cs="宋体"/>
          <w:sz w:val="24"/>
          <w:szCs w:val="24"/>
        </w:rPr>
        <w:t>: 757-764 [PMID: 16989763 DOI: 10.1016/j.ajo.2006.06.004]</w:t>
      </w:r>
    </w:p>
    <w:p w14:paraId="7F30ACE0"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59 </w:t>
      </w:r>
      <w:r w:rsidRPr="002675C1">
        <w:rPr>
          <w:rFonts w:ascii="Book Antiqua" w:eastAsia="宋体" w:hAnsi="Book Antiqua" w:cs="宋体"/>
          <w:b/>
          <w:bCs/>
          <w:sz w:val="24"/>
          <w:szCs w:val="24"/>
        </w:rPr>
        <w:t>Ang LP</w:t>
      </w:r>
      <w:r w:rsidRPr="002675C1">
        <w:rPr>
          <w:rFonts w:ascii="Book Antiqua" w:eastAsia="宋体" w:hAnsi="Book Antiqua" w:cs="宋体"/>
          <w:sz w:val="24"/>
          <w:szCs w:val="24"/>
        </w:rPr>
        <w:t xml:space="preserve">, Nakamura T, Inatomi T, Sotozono C, Koizumi N, Yokoi N, Kinoshita S. Autologous serum-derived cultivated oral epithelial transplants for severe ocular surface disease. </w:t>
      </w:r>
      <w:r w:rsidRPr="002675C1">
        <w:rPr>
          <w:rFonts w:ascii="Book Antiqua" w:eastAsia="宋体" w:hAnsi="Book Antiqua" w:cs="宋体"/>
          <w:i/>
          <w:iCs/>
          <w:sz w:val="24"/>
          <w:szCs w:val="24"/>
        </w:rPr>
        <w:t>Arch Ophthalmol</w:t>
      </w:r>
      <w:r w:rsidRPr="002675C1">
        <w:rPr>
          <w:rFonts w:ascii="Book Antiqua" w:eastAsia="宋体" w:hAnsi="Book Antiqua" w:cs="宋体"/>
          <w:sz w:val="24"/>
          <w:szCs w:val="24"/>
        </w:rPr>
        <w:t xml:space="preserve"> 2006; </w:t>
      </w:r>
      <w:r w:rsidRPr="002675C1">
        <w:rPr>
          <w:rFonts w:ascii="Book Antiqua" w:eastAsia="宋体" w:hAnsi="Book Antiqua" w:cs="宋体"/>
          <w:b/>
          <w:bCs/>
          <w:sz w:val="24"/>
          <w:szCs w:val="24"/>
        </w:rPr>
        <w:t>124</w:t>
      </w:r>
      <w:r w:rsidRPr="002675C1">
        <w:rPr>
          <w:rFonts w:ascii="Book Antiqua" w:eastAsia="宋体" w:hAnsi="Book Antiqua" w:cs="宋体"/>
          <w:sz w:val="24"/>
          <w:szCs w:val="24"/>
        </w:rPr>
        <w:t>: 1543-1551 [PMID: 17102000 DOI: 10.1001/archopht.124.11.1543]</w:t>
      </w:r>
    </w:p>
    <w:p w14:paraId="09651885"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0 </w:t>
      </w:r>
      <w:r w:rsidRPr="002675C1">
        <w:rPr>
          <w:rFonts w:ascii="Book Antiqua" w:eastAsia="宋体" w:hAnsi="Book Antiqua" w:cs="宋体"/>
          <w:b/>
          <w:bCs/>
          <w:sz w:val="24"/>
          <w:szCs w:val="24"/>
        </w:rPr>
        <w:t>Ma DH</w:t>
      </w:r>
      <w:r w:rsidRPr="002675C1">
        <w:rPr>
          <w:rFonts w:ascii="Book Antiqua" w:eastAsia="宋体" w:hAnsi="Book Antiqua" w:cs="宋体"/>
          <w:sz w:val="24"/>
          <w:szCs w:val="24"/>
        </w:rPr>
        <w:t xml:space="preserve">, Kuo MT, Tsai YJ, Chen HC, Chen XL, Wang SF, Li L, Hsiao CH, Lin KK. Transplantation of cultivated oral mucosal epithelial cells for severe corneal burn. </w:t>
      </w:r>
      <w:r w:rsidRPr="002675C1">
        <w:rPr>
          <w:rFonts w:ascii="Book Antiqua" w:eastAsia="宋体" w:hAnsi="Book Antiqua" w:cs="宋体"/>
          <w:i/>
          <w:iCs/>
          <w:sz w:val="24"/>
          <w:szCs w:val="24"/>
        </w:rPr>
        <w:t xml:space="preserve">Eye </w:t>
      </w:r>
      <w:r w:rsidRPr="002675C1">
        <w:rPr>
          <w:rFonts w:ascii="Book Antiqua" w:eastAsia="宋体" w:hAnsi="Book Antiqua" w:cs="宋体"/>
          <w:iCs/>
          <w:sz w:val="24"/>
          <w:szCs w:val="24"/>
        </w:rPr>
        <w:t>(Lond)</w:t>
      </w:r>
      <w:r w:rsidRPr="002675C1">
        <w:rPr>
          <w:rFonts w:ascii="Book Antiqua" w:eastAsia="宋体" w:hAnsi="Book Antiqua" w:cs="宋体"/>
          <w:sz w:val="24"/>
          <w:szCs w:val="24"/>
        </w:rPr>
        <w:t xml:space="preserve"> 2009; </w:t>
      </w:r>
      <w:r w:rsidRPr="002675C1">
        <w:rPr>
          <w:rFonts w:ascii="Book Antiqua" w:eastAsia="宋体" w:hAnsi="Book Antiqua" w:cs="宋体"/>
          <w:b/>
          <w:bCs/>
          <w:sz w:val="24"/>
          <w:szCs w:val="24"/>
        </w:rPr>
        <w:t>23</w:t>
      </w:r>
      <w:r w:rsidRPr="002675C1">
        <w:rPr>
          <w:rFonts w:ascii="Book Antiqua" w:eastAsia="宋体" w:hAnsi="Book Antiqua" w:cs="宋体"/>
          <w:sz w:val="24"/>
          <w:szCs w:val="24"/>
        </w:rPr>
        <w:t>: 1442-1450 [PMID: 19373264 DOI: 10.1038/eye.2009.60]</w:t>
      </w:r>
    </w:p>
    <w:p w14:paraId="066A65A2"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1 </w:t>
      </w:r>
      <w:r w:rsidRPr="002675C1">
        <w:rPr>
          <w:rFonts w:ascii="Book Antiqua" w:eastAsia="宋体" w:hAnsi="Book Antiqua" w:cs="宋体"/>
          <w:b/>
          <w:bCs/>
          <w:sz w:val="24"/>
          <w:szCs w:val="24"/>
        </w:rPr>
        <w:t>Chen HC</w:t>
      </w:r>
      <w:r w:rsidRPr="002675C1">
        <w:rPr>
          <w:rFonts w:ascii="Book Antiqua" w:eastAsia="宋体" w:hAnsi="Book Antiqua" w:cs="宋体"/>
          <w:sz w:val="24"/>
          <w:szCs w:val="24"/>
        </w:rPr>
        <w:t xml:space="preserve">, Chen HL, Lai JY, Chen CC, Tsai YJ, Kuo MT, Chu PH, Sun CC, Chen JK, Ma DH. Persistence of transplanted oral mucosal epithelial cells in human cornea.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9; </w:t>
      </w:r>
      <w:r w:rsidRPr="002675C1">
        <w:rPr>
          <w:rFonts w:ascii="Book Antiqua" w:eastAsia="宋体" w:hAnsi="Book Antiqua" w:cs="宋体"/>
          <w:b/>
          <w:bCs/>
          <w:sz w:val="24"/>
          <w:szCs w:val="24"/>
        </w:rPr>
        <w:t>50</w:t>
      </w:r>
      <w:r w:rsidRPr="002675C1">
        <w:rPr>
          <w:rFonts w:ascii="Book Antiqua" w:eastAsia="宋体" w:hAnsi="Book Antiqua" w:cs="宋体"/>
          <w:sz w:val="24"/>
          <w:szCs w:val="24"/>
        </w:rPr>
        <w:t>: 4660-4668 [PMID: 19458337 DOI: 10.1167/iovs.09-3377]</w:t>
      </w:r>
    </w:p>
    <w:p w14:paraId="3AC9BDFC"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2 </w:t>
      </w:r>
      <w:r w:rsidRPr="002675C1">
        <w:rPr>
          <w:rFonts w:ascii="Book Antiqua" w:eastAsia="宋体" w:hAnsi="Book Antiqua" w:cs="宋体"/>
          <w:b/>
          <w:bCs/>
          <w:sz w:val="24"/>
          <w:szCs w:val="24"/>
        </w:rPr>
        <w:t>Nakamura T</w:t>
      </w:r>
      <w:r w:rsidRPr="002675C1">
        <w:rPr>
          <w:rFonts w:ascii="Book Antiqua" w:eastAsia="宋体" w:hAnsi="Book Antiqua" w:cs="宋体"/>
          <w:sz w:val="24"/>
          <w:szCs w:val="24"/>
        </w:rPr>
        <w:t xml:space="preserve">, Takeda K, Inatomi T, Sotozono C, Kinoshita S. Long-term results of autologous cultivated oral mucosal epithelial transplantation in the scar phase of severe ocular surface disorders. </w:t>
      </w:r>
      <w:r w:rsidRPr="002675C1">
        <w:rPr>
          <w:rFonts w:ascii="Book Antiqua" w:eastAsia="宋体" w:hAnsi="Book Antiqua" w:cs="宋体"/>
          <w:i/>
          <w:iCs/>
          <w:sz w:val="24"/>
          <w:szCs w:val="24"/>
        </w:rPr>
        <w:t>Br J Ophthalmol</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95</w:t>
      </w:r>
      <w:r w:rsidRPr="002675C1">
        <w:rPr>
          <w:rFonts w:ascii="Book Antiqua" w:eastAsia="宋体" w:hAnsi="Book Antiqua" w:cs="宋体"/>
          <w:sz w:val="24"/>
          <w:szCs w:val="24"/>
        </w:rPr>
        <w:t>: 942-946 [PMID: 21097786 DOI: 10.1136/bjo.2010.188714]</w:t>
      </w:r>
    </w:p>
    <w:p w14:paraId="688A46FC"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3 </w:t>
      </w:r>
      <w:r w:rsidRPr="002675C1">
        <w:rPr>
          <w:rFonts w:ascii="Book Antiqua" w:eastAsia="宋体" w:hAnsi="Book Antiqua" w:cs="宋体"/>
          <w:b/>
          <w:bCs/>
          <w:sz w:val="24"/>
          <w:szCs w:val="24"/>
        </w:rPr>
        <w:t>Satake Y</w:t>
      </w:r>
      <w:r w:rsidRPr="002675C1">
        <w:rPr>
          <w:rFonts w:ascii="Book Antiqua" w:eastAsia="宋体" w:hAnsi="Book Antiqua" w:cs="宋体"/>
          <w:sz w:val="24"/>
          <w:szCs w:val="24"/>
        </w:rPr>
        <w:t xml:space="preserve">, Higa K, Tsubota K, Shimazaki J. Long-term outcome of cultivated oral mucosal epithelial sheet transplantation in treatment of total limbal stem cell deficiency.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118</w:t>
      </w:r>
      <w:r w:rsidRPr="002675C1">
        <w:rPr>
          <w:rFonts w:ascii="Book Antiqua" w:eastAsia="宋体" w:hAnsi="Book Antiqua" w:cs="宋体"/>
          <w:sz w:val="24"/>
          <w:szCs w:val="24"/>
        </w:rPr>
        <w:t>: 1524-1530 [PMID: 21571372 DOI: 10.1016/j.ophtha.2011.01.039]</w:t>
      </w:r>
    </w:p>
    <w:p w14:paraId="1BD2149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4 </w:t>
      </w:r>
      <w:r w:rsidRPr="002675C1">
        <w:rPr>
          <w:rFonts w:ascii="Book Antiqua" w:eastAsia="宋体" w:hAnsi="Book Antiqua" w:cs="宋体"/>
          <w:b/>
          <w:bCs/>
          <w:sz w:val="24"/>
          <w:szCs w:val="24"/>
        </w:rPr>
        <w:t>Hirayama M</w:t>
      </w:r>
      <w:r w:rsidRPr="002675C1">
        <w:rPr>
          <w:rFonts w:ascii="Book Antiqua" w:eastAsia="宋体" w:hAnsi="Book Antiqua" w:cs="宋体"/>
          <w:sz w:val="24"/>
          <w:szCs w:val="24"/>
        </w:rPr>
        <w:t xml:space="preserve">, Satake Y, Higa K, Yamaguchi T, Shimazaki J. Transplantation of cultivated oral mucosal epithelium prepared in fibrin-coated culture dishes.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12; </w:t>
      </w:r>
      <w:r w:rsidRPr="002675C1">
        <w:rPr>
          <w:rFonts w:ascii="Book Antiqua" w:eastAsia="宋体" w:hAnsi="Book Antiqua" w:cs="宋体"/>
          <w:b/>
          <w:bCs/>
          <w:sz w:val="24"/>
          <w:szCs w:val="24"/>
        </w:rPr>
        <w:t>53</w:t>
      </w:r>
      <w:r w:rsidRPr="002675C1">
        <w:rPr>
          <w:rFonts w:ascii="Book Antiqua" w:eastAsia="宋体" w:hAnsi="Book Antiqua" w:cs="宋体"/>
          <w:sz w:val="24"/>
          <w:szCs w:val="24"/>
        </w:rPr>
        <w:t>: 1602-1609 [PMID: 22323487 DOI: 10.1167/iovs.11-7847]</w:t>
      </w:r>
    </w:p>
    <w:p w14:paraId="656D36BA"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5 </w:t>
      </w:r>
      <w:r w:rsidRPr="002675C1">
        <w:rPr>
          <w:rFonts w:ascii="Book Antiqua" w:eastAsia="宋体" w:hAnsi="Book Antiqua" w:cs="宋体"/>
          <w:b/>
          <w:bCs/>
          <w:sz w:val="24"/>
          <w:szCs w:val="24"/>
        </w:rPr>
        <w:t>Sotozono C</w:t>
      </w:r>
      <w:r w:rsidRPr="002675C1">
        <w:rPr>
          <w:rFonts w:ascii="Book Antiqua" w:eastAsia="宋体" w:hAnsi="Book Antiqua" w:cs="宋体"/>
          <w:sz w:val="24"/>
          <w:szCs w:val="24"/>
        </w:rPr>
        <w:t xml:space="preserve">, Inatomi T, Nakamura T, Koizumi N, Yokoi N, Ueta M, Matsuyama K, Miyakoda K, Kaneda H, Fukushima M, Kinoshita S. Visual improvement after cultivated oral mucosal epithelial transplantation. </w:t>
      </w:r>
      <w:r w:rsidRPr="002675C1">
        <w:rPr>
          <w:rFonts w:ascii="Book Antiqua" w:eastAsia="宋体" w:hAnsi="Book Antiqua" w:cs="宋体"/>
          <w:i/>
          <w:iCs/>
          <w:sz w:val="24"/>
          <w:szCs w:val="24"/>
        </w:rPr>
        <w:t>Ophthalmology</w:t>
      </w:r>
      <w:r w:rsidRPr="002675C1">
        <w:rPr>
          <w:rFonts w:ascii="Book Antiqua" w:eastAsia="宋体" w:hAnsi="Book Antiqua" w:cs="宋体"/>
          <w:sz w:val="24"/>
          <w:szCs w:val="24"/>
        </w:rPr>
        <w:t xml:space="preserve"> 2013; </w:t>
      </w:r>
      <w:r w:rsidRPr="002675C1">
        <w:rPr>
          <w:rFonts w:ascii="Book Antiqua" w:eastAsia="宋体" w:hAnsi="Book Antiqua" w:cs="宋体"/>
          <w:b/>
          <w:bCs/>
          <w:sz w:val="24"/>
          <w:szCs w:val="24"/>
        </w:rPr>
        <w:t>120</w:t>
      </w:r>
      <w:r w:rsidRPr="002675C1">
        <w:rPr>
          <w:rFonts w:ascii="Book Antiqua" w:eastAsia="宋体" w:hAnsi="Book Antiqua" w:cs="宋体"/>
          <w:sz w:val="24"/>
          <w:szCs w:val="24"/>
        </w:rPr>
        <w:t>: 193-200 [PMID: 23084239 DOI: 10.1016/j.ophtha.2012.07.053]</w:t>
      </w:r>
    </w:p>
    <w:p w14:paraId="29D97528"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6 </w:t>
      </w:r>
      <w:r w:rsidRPr="002675C1">
        <w:rPr>
          <w:rFonts w:ascii="Book Antiqua" w:eastAsia="宋体" w:hAnsi="Book Antiqua" w:cs="宋体"/>
          <w:b/>
          <w:bCs/>
          <w:sz w:val="24"/>
          <w:szCs w:val="24"/>
        </w:rPr>
        <w:t>Monteiro BG</w:t>
      </w:r>
      <w:r w:rsidRPr="002675C1">
        <w:rPr>
          <w:rFonts w:ascii="Book Antiqua" w:eastAsia="宋体" w:hAnsi="Book Antiqua" w:cs="宋体"/>
          <w:sz w:val="24"/>
          <w:szCs w:val="24"/>
        </w:rPr>
        <w:t xml:space="preserve">, Serafim RC, Melo GB, Silva MC, Lizier NF, Maranduba CM, Smith RL, Kerkis A, Cerruti H, Gomes JA, Kerkis I. Human immature dental pulp stem cells share key characteristic features with limbal stem cells. </w:t>
      </w:r>
      <w:r w:rsidRPr="002675C1">
        <w:rPr>
          <w:rFonts w:ascii="Book Antiqua" w:eastAsia="宋体" w:hAnsi="Book Antiqua" w:cs="宋体"/>
          <w:i/>
          <w:iCs/>
          <w:sz w:val="24"/>
          <w:szCs w:val="24"/>
        </w:rPr>
        <w:t>Cell Prolif</w:t>
      </w:r>
      <w:r w:rsidRPr="002675C1">
        <w:rPr>
          <w:rFonts w:ascii="Book Antiqua" w:eastAsia="宋体" w:hAnsi="Book Antiqua" w:cs="宋体"/>
          <w:sz w:val="24"/>
          <w:szCs w:val="24"/>
        </w:rPr>
        <w:t xml:space="preserve"> 2009; </w:t>
      </w:r>
      <w:r w:rsidRPr="002675C1">
        <w:rPr>
          <w:rFonts w:ascii="Book Antiqua" w:eastAsia="宋体" w:hAnsi="Book Antiqua" w:cs="宋体"/>
          <w:b/>
          <w:bCs/>
          <w:sz w:val="24"/>
          <w:szCs w:val="24"/>
        </w:rPr>
        <w:t>42</w:t>
      </w:r>
      <w:r w:rsidRPr="002675C1">
        <w:rPr>
          <w:rFonts w:ascii="Book Antiqua" w:eastAsia="宋体" w:hAnsi="Book Antiqua" w:cs="宋体"/>
          <w:sz w:val="24"/>
          <w:szCs w:val="24"/>
        </w:rPr>
        <w:t>: 587-594 [PMID: 19614680 DOI: 10.1111/j.1365-2184.2009.00623.x]</w:t>
      </w:r>
    </w:p>
    <w:p w14:paraId="1670557A"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7 </w:t>
      </w:r>
      <w:r w:rsidRPr="002675C1">
        <w:rPr>
          <w:rFonts w:ascii="Book Antiqua" w:eastAsia="宋体" w:hAnsi="Book Antiqua" w:cs="宋体"/>
          <w:b/>
          <w:bCs/>
          <w:sz w:val="24"/>
          <w:szCs w:val="24"/>
        </w:rPr>
        <w:t>Gomes JA</w:t>
      </w:r>
      <w:r w:rsidRPr="002675C1">
        <w:rPr>
          <w:rFonts w:ascii="Book Antiqua" w:eastAsia="宋体" w:hAnsi="Book Antiqua" w:cs="宋体"/>
          <w:sz w:val="24"/>
          <w:szCs w:val="24"/>
        </w:rPr>
        <w:t xml:space="preserve">, Geraldes Monteiro B, Melo GB, Smith RL, Cavenaghi Pereira da Silva M, Lizier NF, Kerkis A, Cerruti H, Kerkis I. Corneal reconstruction with tissue-engineered cell sheets composed of human immature dental pulp stem cells.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10; </w:t>
      </w:r>
      <w:r w:rsidRPr="002675C1">
        <w:rPr>
          <w:rFonts w:ascii="Book Antiqua" w:eastAsia="宋体" w:hAnsi="Book Antiqua" w:cs="宋体"/>
          <w:b/>
          <w:bCs/>
          <w:sz w:val="24"/>
          <w:szCs w:val="24"/>
        </w:rPr>
        <w:t>51</w:t>
      </w:r>
      <w:r w:rsidRPr="002675C1">
        <w:rPr>
          <w:rFonts w:ascii="Book Antiqua" w:eastAsia="宋体" w:hAnsi="Book Antiqua" w:cs="宋体"/>
          <w:sz w:val="24"/>
          <w:szCs w:val="24"/>
        </w:rPr>
        <w:t>: 1408-1414 [PMID: 19892864 DOI: 10.1167/iovs.09-4029]</w:t>
      </w:r>
    </w:p>
    <w:p w14:paraId="6E8BE9E8"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8 </w:t>
      </w:r>
      <w:r w:rsidRPr="002675C1">
        <w:rPr>
          <w:rFonts w:ascii="Book Antiqua" w:eastAsia="宋体" w:hAnsi="Book Antiqua" w:cs="宋体"/>
          <w:b/>
          <w:bCs/>
          <w:sz w:val="24"/>
          <w:szCs w:val="24"/>
        </w:rPr>
        <w:t>Meyer-Blazejewska EA</w:t>
      </w:r>
      <w:r w:rsidRPr="002675C1">
        <w:rPr>
          <w:rFonts w:ascii="Book Antiqua" w:eastAsia="宋体" w:hAnsi="Book Antiqua" w:cs="宋体"/>
          <w:sz w:val="24"/>
          <w:szCs w:val="24"/>
        </w:rPr>
        <w:t xml:space="preserve">, Call MK, Yamanaka O, Liu H, Schlötzer-Schrehardt U, Kruse FE, Kao WW. From hair to cornea: toward the therapeutic use of hair follicle-derived stem cells in the treatment of limbal stem cell deficiency. </w:t>
      </w:r>
      <w:r w:rsidRPr="002675C1">
        <w:rPr>
          <w:rFonts w:ascii="Book Antiqua" w:eastAsia="宋体" w:hAnsi="Book Antiqua" w:cs="宋体"/>
          <w:i/>
          <w:iCs/>
          <w:sz w:val="24"/>
          <w:szCs w:val="24"/>
        </w:rPr>
        <w:t>Stem Cells</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29</w:t>
      </w:r>
      <w:r w:rsidRPr="002675C1">
        <w:rPr>
          <w:rFonts w:ascii="Book Antiqua" w:eastAsia="宋体" w:hAnsi="Book Antiqua" w:cs="宋体"/>
          <w:sz w:val="24"/>
          <w:szCs w:val="24"/>
        </w:rPr>
        <w:t>: 57-66 [PMID: 20957740 DOI: 10.1002/stem.550]</w:t>
      </w:r>
    </w:p>
    <w:p w14:paraId="08995927"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69 </w:t>
      </w:r>
      <w:r w:rsidRPr="002675C1">
        <w:rPr>
          <w:rFonts w:ascii="Book Antiqua" w:eastAsia="宋体" w:hAnsi="Book Antiqua" w:cs="宋体"/>
          <w:b/>
          <w:bCs/>
          <w:sz w:val="24"/>
          <w:szCs w:val="24"/>
        </w:rPr>
        <w:t>Gu S</w:t>
      </w:r>
      <w:r w:rsidRPr="002675C1">
        <w:rPr>
          <w:rFonts w:ascii="Book Antiqua" w:eastAsia="宋体" w:hAnsi="Book Antiqua" w:cs="宋体"/>
          <w:sz w:val="24"/>
          <w:szCs w:val="24"/>
        </w:rPr>
        <w:t xml:space="preserve">, Xing C, Han J, Tso MO, Hong J. Differentiation of rabbit bone marrow mesenchymal stem cells into corneal epithelial cells in vivo and ex vivo. </w:t>
      </w:r>
      <w:r w:rsidRPr="002675C1">
        <w:rPr>
          <w:rFonts w:ascii="Book Antiqua" w:eastAsia="宋体" w:hAnsi="Book Antiqua" w:cs="宋体"/>
          <w:i/>
          <w:iCs/>
          <w:sz w:val="24"/>
          <w:szCs w:val="24"/>
        </w:rPr>
        <w:t>Mol Vis</w:t>
      </w:r>
      <w:r w:rsidRPr="002675C1">
        <w:rPr>
          <w:rFonts w:ascii="Book Antiqua" w:eastAsia="宋体" w:hAnsi="Book Antiqua" w:cs="宋体"/>
          <w:sz w:val="24"/>
          <w:szCs w:val="24"/>
        </w:rPr>
        <w:t xml:space="preserve"> 2009; </w:t>
      </w:r>
      <w:r w:rsidRPr="002675C1">
        <w:rPr>
          <w:rFonts w:ascii="Book Antiqua" w:eastAsia="宋体" w:hAnsi="Book Antiqua" w:cs="宋体"/>
          <w:b/>
          <w:bCs/>
          <w:sz w:val="24"/>
          <w:szCs w:val="24"/>
        </w:rPr>
        <w:t>15</w:t>
      </w:r>
      <w:r w:rsidRPr="002675C1">
        <w:rPr>
          <w:rFonts w:ascii="Book Antiqua" w:eastAsia="宋体" w:hAnsi="Book Antiqua" w:cs="宋体"/>
          <w:sz w:val="24"/>
          <w:szCs w:val="24"/>
        </w:rPr>
        <w:t>: 99-107 [PMID: 19156227]</w:t>
      </w:r>
    </w:p>
    <w:p w14:paraId="7DFDE7FC"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0 </w:t>
      </w:r>
      <w:r w:rsidRPr="002675C1">
        <w:rPr>
          <w:rFonts w:ascii="Book Antiqua" w:eastAsia="宋体" w:hAnsi="Book Antiqua" w:cs="宋体"/>
          <w:b/>
          <w:bCs/>
          <w:sz w:val="24"/>
          <w:szCs w:val="24"/>
        </w:rPr>
        <w:t>Katikireddy KR</w:t>
      </w:r>
      <w:r w:rsidRPr="002675C1">
        <w:rPr>
          <w:rFonts w:ascii="Book Antiqua" w:eastAsia="宋体" w:hAnsi="Book Antiqua" w:cs="宋体"/>
          <w:sz w:val="24"/>
          <w:szCs w:val="24"/>
        </w:rPr>
        <w:t xml:space="preserve">, Dana R, Jurkunas UV. Differentiation potential of limbal fibroblasts and bone marrow mesenchymal stem cells to corneal epithelial cells. </w:t>
      </w:r>
      <w:r w:rsidRPr="002675C1">
        <w:rPr>
          <w:rFonts w:ascii="Book Antiqua" w:eastAsia="宋体" w:hAnsi="Book Antiqua" w:cs="宋体"/>
          <w:i/>
          <w:iCs/>
          <w:sz w:val="24"/>
          <w:szCs w:val="24"/>
        </w:rPr>
        <w:t>Stem Cells</w:t>
      </w:r>
      <w:r w:rsidRPr="002675C1">
        <w:rPr>
          <w:rFonts w:ascii="Book Antiqua" w:eastAsia="宋体" w:hAnsi="Book Antiqua" w:cs="宋体"/>
          <w:sz w:val="24"/>
          <w:szCs w:val="24"/>
        </w:rPr>
        <w:t xml:space="preserve"> 2014; </w:t>
      </w:r>
      <w:r w:rsidRPr="002675C1">
        <w:rPr>
          <w:rFonts w:ascii="Book Antiqua" w:eastAsia="宋体" w:hAnsi="Book Antiqua" w:cs="宋体"/>
          <w:b/>
          <w:bCs/>
          <w:sz w:val="24"/>
          <w:szCs w:val="24"/>
        </w:rPr>
        <w:t>32</w:t>
      </w:r>
      <w:r w:rsidRPr="002675C1">
        <w:rPr>
          <w:rFonts w:ascii="Book Antiqua" w:eastAsia="宋体" w:hAnsi="Book Antiqua" w:cs="宋体"/>
          <w:sz w:val="24"/>
          <w:szCs w:val="24"/>
        </w:rPr>
        <w:t>: 717-729 [PMID: 24022965 DOI: 10.1002/stem.1541]</w:t>
      </w:r>
    </w:p>
    <w:p w14:paraId="10B99EF1"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1 </w:t>
      </w:r>
      <w:r w:rsidRPr="002675C1">
        <w:rPr>
          <w:rFonts w:ascii="Book Antiqua" w:eastAsia="宋体" w:hAnsi="Book Antiqua" w:cs="宋体"/>
          <w:b/>
          <w:bCs/>
          <w:sz w:val="24"/>
          <w:szCs w:val="24"/>
        </w:rPr>
        <w:t>Reza HM</w:t>
      </w:r>
      <w:r w:rsidRPr="002675C1">
        <w:rPr>
          <w:rFonts w:ascii="Book Antiqua" w:eastAsia="宋体" w:hAnsi="Book Antiqua" w:cs="宋体"/>
          <w:sz w:val="24"/>
          <w:szCs w:val="24"/>
        </w:rPr>
        <w:t xml:space="preserve">, Ng BY, Gimeno FL, Phan TT, Ang LP. Umbilical cord lining stem cells as a novel and promising source for ocular surface regeneration. </w:t>
      </w:r>
      <w:r w:rsidRPr="002675C1">
        <w:rPr>
          <w:rFonts w:ascii="Book Antiqua" w:eastAsia="宋体" w:hAnsi="Book Antiqua" w:cs="宋体"/>
          <w:i/>
          <w:iCs/>
          <w:sz w:val="24"/>
          <w:szCs w:val="24"/>
        </w:rPr>
        <w:t>Stem Cell Rev</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7</w:t>
      </w:r>
      <w:r w:rsidRPr="002675C1">
        <w:rPr>
          <w:rFonts w:ascii="Book Antiqua" w:eastAsia="宋体" w:hAnsi="Book Antiqua" w:cs="宋体"/>
          <w:sz w:val="24"/>
          <w:szCs w:val="24"/>
        </w:rPr>
        <w:t>: 935-947 [PMID: 21431286 DOI: 10.1007/s12015-011-9245-7]</w:t>
      </w:r>
    </w:p>
    <w:p w14:paraId="3C1348B6"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2 </w:t>
      </w:r>
      <w:r w:rsidRPr="002675C1">
        <w:rPr>
          <w:rFonts w:ascii="Book Antiqua" w:eastAsia="宋体" w:hAnsi="Book Antiqua" w:cs="宋体"/>
          <w:b/>
          <w:bCs/>
          <w:sz w:val="24"/>
          <w:szCs w:val="24"/>
        </w:rPr>
        <w:t>Jiang Y</w:t>
      </w:r>
      <w:r w:rsidRPr="002675C1">
        <w:rPr>
          <w:rFonts w:ascii="Book Antiqua" w:eastAsia="宋体" w:hAnsi="Book Antiqua" w:cs="宋体"/>
          <w:sz w:val="24"/>
          <w:szCs w:val="24"/>
        </w:rPr>
        <w:t xml:space="preserve">, Jahagirdar BN, Reinhardt RL, Schwartz RE, Keene CD, Ortiz-Gonzalez XR, Reyes M, Lenvik T, Lund T, Blackstad M, Du J, Aldrich S, Lisberg A, Low WC, Largaespada DA, Verfaillie CM. Pluripotency of mesenchymal stem cells derived from adult marrow. </w:t>
      </w:r>
      <w:r w:rsidRPr="002675C1">
        <w:rPr>
          <w:rFonts w:ascii="Book Antiqua" w:eastAsia="宋体" w:hAnsi="Book Antiqua" w:cs="宋体"/>
          <w:i/>
          <w:iCs/>
          <w:sz w:val="24"/>
          <w:szCs w:val="24"/>
        </w:rPr>
        <w:t>Nature</w:t>
      </w:r>
      <w:r w:rsidRPr="002675C1">
        <w:rPr>
          <w:rFonts w:ascii="Book Antiqua" w:eastAsia="宋体" w:hAnsi="Book Antiqua" w:cs="宋体"/>
          <w:sz w:val="24"/>
          <w:szCs w:val="24"/>
        </w:rPr>
        <w:t xml:space="preserve"> 2002; </w:t>
      </w:r>
      <w:r w:rsidRPr="002675C1">
        <w:rPr>
          <w:rFonts w:ascii="Book Antiqua" w:eastAsia="宋体" w:hAnsi="Book Antiqua" w:cs="宋体"/>
          <w:b/>
          <w:bCs/>
          <w:sz w:val="24"/>
          <w:szCs w:val="24"/>
        </w:rPr>
        <w:t>418</w:t>
      </w:r>
      <w:r w:rsidRPr="002675C1">
        <w:rPr>
          <w:rFonts w:ascii="Book Antiqua" w:eastAsia="宋体" w:hAnsi="Book Antiqua" w:cs="宋体"/>
          <w:sz w:val="24"/>
          <w:szCs w:val="24"/>
        </w:rPr>
        <w:t>: 41-49 [PMID: 12077603 DOI: 10.1038/nature05812]</w:t>
      </w:r>
    </w:p>
    <w:p w14:paraId="4AD93AB2"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3 </w:t>
      </w:r>
      <w:r w:rsidRPr="002675C1">
        <w:rPr>
          <w:rFonts w:ascii="Book Antiqua" w:eastAsia="宋体" w:hAnsi="Book Antiqua" w:cs="宋体"/>
          <w:b/>
          <w:bCs/>
          <w:sz w:val="24"/>
          <w:szCs w:val="24"/>
        </w:rPr>
        <w:t>Wu J</w:t>
      </w:r>
      <w:r w:rsidRPr="002675C1">
        <w:rPr>
          <w:rFonts w:ascii="Book Antiqua" w:eastAsia="宋体" w:hAnsi="Book Antiqua" w:cs="宋体"/>
          <w:sz w:val="24"/>
          <w:szCs w:val="24"/>
        </w:rPr>
        <w:t xml:space="preserve">, Du Y, Mann MM, Funderburgh JL, Wagner WR. Corneal stromal stem cells versus corneal fibroblasts in generating structurally appropriate corneal stromal tissue. </w:t>
      </w:r>
      <w:r w:rsidRPr="002675C1">
        <w:rPr>
          <w:rFonts w:ascii="Book Antiqua" w:eastAsia="宋体" w:hAnsi="Book Antiqua" w:cs="宋体"/>
          <w:i/>
          <w:iCs/>
          <w:sz w:val="24"/>
          <w:szCs w:val="24"/>
        </w:rPr>
        <w:t>Exp Eye Res</w:t>
      </w:r>
      <w:r w:rsidRPr="002675C1">
        <w:rPr>
          <w:rFonts w:ascii="Book Antiqua" w:eastAsia="宋体" w:hAnsi="Book Antiqua" w:cs="宋体"/>
          <w:sz w:val="24"/>
          <w:szCs w:val="24"/>
        </w:rPr>
        <w:t xml:space="preserve"> 2014; </w:t>
      </w:r>
      <w:r w:rsidRPr="002675C1">
        <w:rPr>
          <w:rFonts w:ascii="Book Antiqua" w:eastAsia="宋体" w:hAnsi="Book Antiqua" w:cs="宋体"/>
          <w:b/>
          <w:bCs/>
          <w:sz w:val="24"/>
          <w:szCs w:val="24"/>
        </w:rPr>
        <w:t>120</w:t>
      </w:r>
      <w:r w:rsidRPr="002675C1">
        <w:rPr>
          <w:rFonts w:ascii="Book Antiqua" w:eastAsia="宋体" w:hAnsi="Book Antiqua" w:cs="宋体"/>
          <w:sz w:val="24"/>
          <w:szCs w:val="24"/>
        </w:rPr>
        <w:t>: 71-81 [PMID: 24440595 DOI: 10.1016/j.exer.2014.01.005]</w:t>
      </w:r>
    </w:p>
    <w:p w14:paraId="0AAD8A92"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4 </w:t>
      </w:r>
      <w:r w:rsidRPr="002675C1">
        <w:rPr>
          <w:rFonts w:ascii="Book Antiqua" w:eastAsia="宋体" w:hAnsi="Book Antiqua" w:cs="宋体"/>
          <w:b/>
          <w:bCs/>
          <w:sz w:val="24"/>
          <w:szCs w:val="24"/>
        </w:rPr>
        <w:t>Maurice DM</w:t>
      </w:r>
      <w:r w:rsidRPr="002675C1">
        <w:rPr>
          <w:rFonts w:ascii="Book Antiqua" w:eastAsia="宋体" w:hAnsi="Book Antiqua" w:cs="宋体"/>
          <w:sz w:val="24"/>
          <w:szCs w:val="24"/>
        </w:rPr>
        <w:t xml:space="preserve">. The structure and transparency of the cornea. </w:t>
      </w:r>
      <w:r w:rsidRPr="002675C1">
        <w:rPr>
          <w:rFonts w:ascii="Book Antiqua" w:eastAsia="宋体" w:hAnsi="Book Antiqua" w:cs="宋体"/>
          <w:i/>
          <w:iCs/>
          <w:sz w:val="24"/>
          <w:szCs w:val="24"/>
        </w:rPr>
        <w:t>J Physiol</w:t>
      </w:r>
      <w:r w:rsidRPr="002675C1">
        <w:rPr>
          <w:rFonts w:ascii="Book Antiqua" w:eastAsia="宋体" w:hAnsi="Book Antiqua" w:cs="宋体"/>
          <w:sz w:val="24"/>
          <w:szCs w:val="24"/>
        </w:rPr>
        <w:t xml:space="preserve"> 1957; </w:t>
      </w:r>
      <w:r w:rsidRPr="002675C1">
        <w:rPr>
          <w:rFonts w:ascii="Book Antiqua" w:eastAsia="宋体" w:hAnsi="Book Antiqua" w:cs="宋体"/>
          <w:b/>
          <w:bCs/>
          <w:sz w:val="24"/>
          <w:szCs w:val="24"/>
        </w:rPr>
        <w:t>136</w:t>
      </w:r>
      <w:r w:rsidRPr="002675C1">
        <w:rPr>
          <w:rFonts w:ascii="Book Antiqua" w:eastAsia="宋体" w:hAnsi="Book Antiqua" w:cs="宋体"/>
          <w:sz w:val="24"/>
          <w:szCs w:val="24"/>
        </w:rPr>
        <w:t>: 263-286 [PMID: 13429485 DOI: 10.1113/jphysiol.1957.sp005758]</w:t>
      </w:r>
    </w:p>
    <w:p w14:paraId="3EA9B697"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5 </w:t>
      </w:r>
      <w:r w:rsidRPr="002675C1">
        <w:rPr>
          <w:rFonts w:ascii="Book Antiqua" w:eastAsia="宋体" w:hAnsi="Book Antiqua" w:cs="宋体"/>
          <w:b/>
          <w:bCs/>
          <w:sz w:val="24"/>
          <w:szCs w:val="24"/>
        </w:rPr>
        <w:t>Freegard TJ</w:t>
      </w:r>
      <w:r w:rsidRPr="002675C1">
        <w:rPr>
          <w:rFonts w:ascii="Book Antiqua" w:eastAsia="宋体" w:hAnsi="Book Antiqua" w:cs="宋体"/>
          <w:sz w:val="24"/>
          <w:szCs w:val="24"/>
        </w:rPr>
        <w:t xml:space="preserve">. The physical basis of transparency of the normal cornea. </w:t>
      </w:r>
      <w:r w:rsidRPr="002675C1">
        <w:rPr>
          <w:rFonts w:ascii="Book Antiqua" w:eastAsia="宋体" w:hAnsi="Book Antiqua" w:cs="宋体"/>
          <w:i/>
          <w:iCs/>
          <w:sz w:val="24"/>
          <w:szCs w:val="24"/>
        </w:rPr>
        <w:t xml:space="preserve">Eye </w:t>
      </w:r>
      <w:r w:rsidRPr="002675C1">
        <w:rPr>
          <w:rFonts w:ascii="Book Antiqua" w:eastAsia="宋体" w:hAnsi="Book Antiqua" w:cs="宋体"/>
          <w:iCs/>
          <w:sz w:val="24"/>
          <w:szCs w:val="24"/>
        </w:rPr>
        <w:t>(Lond)</w:t>
      </w:r>
      <w:r w:rsidRPr="002675C1">
        <w:rPr>
          <w:rFonts w:ascii="Book Antiqua" w:eastAsia="宋体" w:hAnsi="Book Antiqua" w:cs="宋体"/>
          <w:sz w:val="24"/>
          <w:szCs w:val="24"/>
        </w:rPr>
        <w:t xml:space="preserve"> 1997; </w:t>
      </w:r>
      <w:r w:rsidRPr="002675C1">
        <w:rPr>
          <w:rFonts w:ascii="Book Antiqua" w:eastAsia="宋体" w:hAnsi="Book Antiqua" w:cs="宋体"/>
          <w:b/>
          <w:bCs/>
          <w:sz w:val="24"/>
          <w:szCs w:val="24"/>
        </w:rPr>
        <w:t>11 (Pt 4)</w:t>
      </w:r>
      <w:r w:rsidRPr="002675C1">
        <w:rPr>
          <w:rFonts w:ascii="Book Antiqua" w:eastAsia="宋体" w:hAnsi="Book Antiqua" w:cs="宋体"/>
          <w:sz w:val="24"/>
          <w:szCs w:val="24"/>
        </w:rPr>
        <w:t>: 465-471 [PMID: 9425408 DOI: 10.1038/eye.1997.127]</w:t>
      </w:r>
    </w:p>
    <w:p w14:paraId="0FCE9780"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6 </w:t>
      </w:r>
      <w:r w:rsidRPr="002675C1">
        <w:rPr>
          <w:rFonts w:ascii="Book Antiqua" w:eastAsia="宋体" w:hAnsi="Book Antiqua" w:cs="宋体"/>
          <w:b/>
          <w:bCs/>
          <w:sz w:val="24"/>
          <w:szCs w:val="24"/>
        </w:rPr>
        <w:t>Funderburgh JL</w:t>
      </w:r>
      <w:r w:rsidRPr="002675C1">
        <w:rPr>
          <w:rFonts w:ascii="Book Antiqua" w:eastAsia="宋体" w:hAnsi="Book Antiqua" w:cs="宋体"/>
          <w:sz w:val="24"/>
          <w:szCs w:val="24"/>
        </w:rPr>
        <w:t xml:space="preserve">, Mann MM, Funderburgh ML. Keratocyte phenotype mediates proteoglycan structure: a role for fibroblasts in corneal fibrosis. </w:t>
      </w:r>
      <w:r w:rsidRPr="002675C1">
        <w:rPr>
          <w:rFonts w:ascii="Book Antiqua" w:eastAsia="宋体" w:hAnsi="Book Antiqua" w:cs="宋体"/>
          <w:i/>
          <w:iCs/>
          <w:sz w:val="24"/>
          <w:szCs w:val="24"/>
        </w:rPr>
        <w:t>J Biol Chem</w:t>
      </w:r>
      <w:r w:rsidRPr="002675C1">
        <w:rPr>
          <w:rFonts w:ascii="Book Antiqua" w:eastAsia="宋体" w:hAnsi="Book Antiqua" w:cs="宋体"/>
          <w:sz w:val="24"/>
          <w:szCs w:val="24"/>
        </w:rPr>
        <w:t xml:space="preserve"> 2003; </w:t>
      </w:r>
      <w:r w:rsidRPr="002675C1">
        <w:rPr>
          <w:rFonts w:ascii="Book Antiqua" w:eastAsia="宋体" w:hAnsi="Book Antiqua" w:cs="宋体"/>
          <w:b/>
          <w:bCs/>
          <w:sz w:val="24"/>
          <w:szCs w:val="24"/>
        </w:rPr>
        <w:t>278</w:t>
      </w:r>
      <w:r w:rsidRPr="002675C1">
        <w:rPr>
          <w:rFonts w:ascii="Book Antiqua" w:eastAsia="宋体" w:hAnsi="Book Antiqua" w:cs="宋体"/>
          <w:sz w:val="24"/>
          <w:szCs w:val="24"/>
        </w:rPr>
        <w:t>: 45629-45637 [PMID: 12933807 DOI: 10.1074/jbc.M303292200]</w:t>
      </w:r>
    </w:p>
    <w:p w14:paraId="0396B869"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7 </w:t>
      </w:r>
      <w:r w:rsidRPr="002675C1">
        <w:rPr>
          <w:rFonts w:ascii="Book Antiqua" w:eastAsia="宋体" w:hAnsi="Book Antiqua" w:cs="宋体"/>
          <w:b/>
          <w:bCs/>
          <w:sz w:val="24"/>
          <w:szCs w:val="24"/>
        </w:rPr>
        <w:t>Long CJ</w:t>
      </w:r>
      <w:r w:rsidRPr="002675C1">
        <w:rPr>
          <w:rFonts w:ascii="Book Antiqua" w:eastAsia="宋体" w:hAnsi="Book Antiqua" w:cs="宋体"/>
          <w:sz w:val="24"/>
          <w:szCs w:val="24"/>
        </w:rPr>
        <w:t xml:space="preserve">, Roth MR, Tasheva ES, Funderburgh M, Smit R, Conrad GW, Funderburgh JL. Fibroblast growth factor-2 promotes keratan sulfate proteoglycan expression by keratocytes in vitro. </w:t>
      </w:r>
      <w:r w:rsidRPr="002675C1">
        <w:rPr>
          <w:rFonts w:ascii="Book Antiqua" w:eastAsia="宋体" w:hAnsi="Book Antiqua" w:cs="宋体"/>
          <w:i/>
          <w:iCs/>
          <w:sz w:val="24"/>
          <w:szCs w:val="24"/>
        </w:rPr>
        <w:t>J Biol Chem</w:t>
      </w:r>
      <w:r w:rsidRPr="002675C1">
        <w:rPr>
          <w:rFonts w:ascii="Book Antiqua" w:eastAsia="宋体" w:hAnsi="Book Antiqua" w:cs="宋体"/>
          <w:sz w:val="24"/>
          <w:szCs w:val="24"/>
        </w:rPr>
        <w:t xml:space="preserve"> 2000; </w:t>
      </w:r>
      <w:r w:rsidRPr="002675C1">
        <w:rPr>
          <w:rFonts w:ascii="Book Antiqua" w:eastAsia="宋体" w:hAnsi="Book Antiqua" w:cs="宋体"/>
          <w:b/>
          <w:bCs/>
          <w:sz w:val="24"/>
          <w:szCs w:val="24"/>
        </w:rPr>
        <w:t>275</w:t>
      </w:r>
      <w:r w:rsidRPr="002675C1">
        <w:rPr>
          <w:rFonts w:ascii="Book Antiqua" w:eastAsia="宋体" w:hAnsi="Book Antiqua" w:cs="宋体"/>
          <w:sz w:val="24"/>
          <w:szCs w:val="24"/>
        </w:rPr>
        <w:t>: 13918-13923 [PMID: 10788517 DOI: 10.1074/jbc.275.18.13918]</w:t>
      </w:r>
    </w:p>
    <w:p w14:paraId="482D3C61"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8 </w:t>
      </w:r>
      <w:r w:rsidRPr="002675C1">
        <w:rPr>
          <w:rFonts w:ascii="Book Antiqua" w:eastAsia="宋体" w:hAnsi="Book Antiqua" w:cs="宋体"/>
          <w:b/>
          <w:bCs/>
          <w:sz w:val="24"/>
          <w:szCs w:val="24"/>
        </w:rPr>
        <w:t>Beales MP</w:t>
      </w:r>
      <w:r w:rsidRPr="002675C1">
        <w:rPr>
          <w:rFonts w:ascii="Book Antiqua" w:eastAsia="宋体" w:hAnsi="Book Antiqua" w:cs="宋体"/>
          <w:sz w:val="24"/>
          <w:szCs w:val="24"/>
        </w:rPr>
        <w:t xml:space="preserve">, Funderburgh JL, Jester JV, Hassell JR. Proteoglycan synthesis by bovine keratocytes and corneal fibroblasts: maintenance of the keratocyte phenotype in culture.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1999; </w:t>
      </w:r>
      <w:r w:rsidRPr="002675C1">
        <w:rPr>
          <w:rFonts w:ascii="Book Antiqua" w:eastAsia="宋体" w:hAnsi="Book Antiqua" w:cs="宋体"/>
          <w:b/>
          <w:bCs/>
          <w:sz w:val="24"/>
          <w:szCs w:val="24"/>
        </w:rPr>
        <w:t>40</w:t>
      </w:r>
      <w:r w:rsidRPr="002675C1">
        <w:rPr>
          <w:rFonts w:ascii="Book Antiqua" w:eastAsia="宋体" w:hAnsi="Book Antiqua" w:cs="宋体"/>
          <w:sz w:val="24"/>
          <w:szCs w:val="24"/>
        </w:rPr>
        <w:t>: 1658-1663 [PMID: 10393032]</w:t>
      </w:r>
    </w:p>
    <w:p w14:paraId="0A7243D6"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79 </w:t>
      </w:r>
      <w:r w:rsidRPr="002675C1">
        <w:rPr>
          <w:rFonts w:ascii="Book Antiqua" w:eastAsia="宋体" w:hAnsi="Book Antiqua" w:cs="宋体"/>
          <w:b/>
          <w:bCs/>
          <w:sz w:val="24"/>
          <w:szCs w:val="24"/>
        </w:rPr>
        <w:t>Karamichos D</w:t>
      </w:r>
      <w:r w:rsidRPr="002675C1">
        <w:rPr>
          <w:rFonts w:ascii="Book Antiqua" w:eastAsia="宋体" w:hAnsi="Book Antiqua" w:cs="宋体"/>
          <w:sz w:val="24"/>
          <w:szCs w:val="24"/>
        </w:rPr>
        <w:t xml:space="preserve">, Funderburgh ML, Hutcheon AE, Zieske JD, Du Y, Wu J, Funderburgh JL. A role for topographic cues in the organization of collagenous matrix by corneal fibroblasts and stem cells. </w:t>
      </w:r>
      <w:r w:rsidRPr="002675C1">
        <w:rPr>
          <w:rFonts w:ascii="Book Antiqua" w:eastAsia="宋体" w:hAnsi="Book Antiqua" w:cs="宋体"/>
          <w:i/>
          <w:iCs/>
          <w:sz w:val="24"/>
          <w:szCs w:val="24"/>
        </w:rPr>
        <w:t>PLoS One</w:t>
      </w:r>
      <w:r w:rsidRPr="002675C1">
        <w:rPr>
          <w:rFonts w:ascii="Book Antiqua" w:eastAsia="宋体" w:hAnsi="Book Antiqua" w:cs="宋体"/>
          <w:sz w:val="24"/>
          <w:szCs w:val="24"/>
        </w:rPr>
        <w:t xml:space="preserve"> 2014; </w:t>
      </w:r>
      <w:r w:rsidRPr="002675C1">
        <w:rPr>
          <w:rFonts w:ascii="Book Antiqua" w:eastAsia="宋体" w:hAnsi="Book Antiqua" w:cs="宋体"/>
          <w:b/>
          <w:bCs/>
          <w:sz w:val="24"/>
          <w:szCs w:val="24"/>
        </w:rPr>
        <w:t>9</w:t>
      </w:r>
      <w:r w:rsidRPr="002675C1">
        <w:rPr>
          <w:rFonts w:ascii="Book Antiqua" w:eastAsia="宋体" w:hAnsi="Book Antiqua" w:cs="宋体"/>
          <w:sz w:val="24"/>
          <w:szCs w:val="24"/>
        </w:rPr>
        <w:t>: e86260 [PMID: 24465995 DOI: 10.1371/journal.pone.0086260]</w:t>
      </w:r>
    </w:p>
    <w:p w14:paraId="5CA1201D"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0 </w:t>
      </w:r>
      <w:r w:rsidRPr="002675C1">
        <w:rPr>
          <w:rFonts w:ascii="Book Antiqua" w:eastAsia="宋体" w:hAnsi="Book Antiqua" w:cs="宋体"/>
          <w:b/>
          <w:bCs/>
          <w:sz w:val="24"/>
          <w:szCs w:val="24"/>
        </w:rPr>
        <w:t>Du Y</w:t>
      </w:r>
      <w:r w:rsidRPr="002675C1">
        <w:rPr>
          <w:rFonts w:ascii="Book Antiqua" w:eastAsia="宋体" w:hAnsi="Book Antiqua" w:cs="宋体"/>
          <w:sz w:val="24"/>
          <w:szCs w:val="24"/>
        </w:rPr>
        <w:t xml:space="preserve">, Funderburgh ML, Mann MM, SundarRaj N, Funderburgh JL. Multipotent stem cells in human corneal stroma. </w:t>
      </w:r>
      <w:r w:rsidRPr="002675C1">
        <w:rPr>
          <w:rFonts w:ascii="Book Antiqua" w:eastAsia="宋体" w:hAnsi="Book Antiqua" w:cs="宋体"/>
          <w:i/>
          <w:iCs/>
          <w:sz w:val="24"/>
          <w:szCs w:val="24"/>
        </w:rPr>
        <w:t>Stem Cells</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23</w:t>
      </w:r>
      <w:r w:rsidRPr="002675C1">
        <w:rPr>
          <w:rFonts w:ascii="Book Antiqua" w:eastAsia="宋体" w:hAnsi="Book Antiqua" w:cs="宋体"/>
          <w:sz w:val="24"/>
          <w:szCs w:val="24"/>
        </w:rPr>
        <w:t>: 1266-1275 [PMID: 16051989 DOI: 10.1634/stemcells.2004-0256]</w:t>
      </w:r>
    </w:p>
    <w:p w14:paraId="2C59DB4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1 </w:t>
      </w:r>
      <w:r w:rsidRPr="002675C1">
        <w:rPr>
          <w:rFonts w:ascii="Book Antiqua" w:eastAsia="宋体" w:hAnsi="Book Antiqua" w:cs="宋体"/>
          <w:b/>
          <w:bCs/>
          <w:sz w:val="24"/>
          <w:szCs w:val="24"/>
        </w:rPr>
        <w:t>Du Y</w:t>
      </w:r>
      <w:r w:rsidRPr="002675C1">
        <w:rPr>
          <w:rFonts w:ascii="Book Antiqua" w:eastAsia="宋体" w:hAnsi="Book Antiqua" w:cs="宋体"/>
          <w:sz w:val="24"/>
          <w:szCs w:val="24"/>
        </w:rPr>
        <w:t xml:space="preserve">, Sundarraj N, Funderburgh ML, Harvey SA, Birk DE, Funderburgh JL. Secretion and organization of a cornea-like tissue in vitro by stem cells from human corneal stroma.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7; </w:t>
      </w:r>
      <w:r w:rsidRPr="002675C1">
        <w:rPr>
          <w:rFonts w:ascii="Book Antiqua" w:eastAsia="宋体" w:hAnsi="Book Antiqua" w:cs="宋体"/>
          <w:b/>
          <w:bCs/>
          <w:sz w:val="24"/>
          <w:szCs w:val="24"/>
        </w:rPr>
        <w:t>48</w:t>
      </w:r>
      <w:r w:rsidRPr="002675C1">
        <w:rPr>
          <w:rFonts w:ascii="Book Antiqua" w:eastAsia="宋体" w:hAnsi="Book Antiqua" w:cs="宋体"/>
          <w:sz w:val="24"/>
          <w:szCs w:val="24"/>
        </w:rPr>
        <w:t>: 5038-5045 [PMID: 17962455 DOI: 10.1167/iovs.07-0587]</w:t>
      </w:r>
    </w:p>
    <w:p w14:paraId="0E3E8F29"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2 </w:t>
      </w:r>
      <w:r w:rsidRPr="002675C1">
        <w:rPr>
          <w:rFonts w:ascii="Book Antiqua" w:eastAsia="宋体" w:hAnsi="Book Antiqua" w:cs="宋体"/>
          <w:b/>
          <w:bCs/>
          <w:sz w:val="24"/>
          <w:szCs w:val="24"/>
        </w:rPr>
        <w:t>Du Y</w:t>
      </w:r>
      <w:r w:rsidRPr="002675C1">
        <w:rPr>
          <w:rFonts w:ascii="Book Antiqua" w:eastAsia="宋体" w:hAnsi="Book Antiqua" w:cs="宋体"/>
          <w:sz w:val="24"/>
          <w:szCs w:val="24"/>
        </w:rPr>
        <w:t xml:space="preserve">, Carlson EC, Funderburgh ML, Birk DE, Pearlman E, Guo N, Kao WW, Funderburgh JL. Stem cell therapy restores transparency to defective murine corneas. </w:t>
      </w:r>
      <w:r w:rsidRPr="002675C1">
        <w:rPr>
          <w:rFonts w:ascii="Book Antiqua" w:eastAsia="宋体" w:hAnsi="Book Antiqua" w:cs="宋体"/>
          <w:i/>
          <w:iCs/>
          <w:sz w:val="24"/>
          <w:szCs w:val="24"/>
        </w:rPr>
        <w:t>Stem Cells</w:t>
      </w:r>
      <w:r w:rsidRPr="002675C1">
        <w:rPr>
          <w:rFonts w:ascii="Book Antiqua" w:eastAsia="宋体" w:hAnsi="Book Antiqua" w:cs="宋体"/>
          <w:sz w:val="24"/>
          <w:szCs w:val="24"/>
        </w:rPr>
        <w:t xml:space="preserve"> 2009; </w:t>
      </w:r>
      <w:r w:rsidRPr="002675C1">
        <w:rPr>
          <w:rFonts w:ascii="Book Antiqua" w:eastAsia="宋体" w:hAnsi="Book Antiqua" w:cs="宋体"/>
          <w:b/>
          <w:bCs/>
          <w:sz w:val="24"/>
          <w:szCs w:val="24"/>
        </w:rPr>
        <w:t>27</w:t>
      </w:r>
      <w:r w:rsidRPr="002675C1">
        <w:rPr>
          <w:rFonts w:ascii="Book Antiqua" w:eastAsia="宋体" w:hAnsi="Book Antiqua" w:cs="宋体"/>
          <w:sz w:val="24"/>
          <w:szCs w:val="24"/>
        </w:rPr>
        <w:t>: 1635-1642 [PMID: 19544455 DOI: 10.1002/stem.91]</w:t>
      </w:r>
    </w:p>
    <w:p w14:paraId="1106D33E"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3 </w:t>
      </w:r>
      <w:r w:rsidRPr="002675C1">
        <w:rPr>
          <w:rFonts w:ascii="Book Antiqua" w:eastAsia="宋体" w:hAnsi="Book Antiqua" w:cs="宋体"/>
          <w:b/>
          <w:bCs/>
          <w:sz w:val="24"/>
          <w:szCs w:val="24"/>
        </w:rPr>
        <w:t>Pinnamaneni N</w:t>
      </w:r>
      <w:r w:rsidRPr="002675C1">
        <w:rPr>
          <w:rFonts w:ascii="Book Antiqua" w:eastAsia="宋体" w:hAnsi="Book Antiqua" w:cs="宋体"/>
          <w:sz w:val="24"/>
          <w:szCs w:val="24"/>
        </w:rPr>
        <w:t xml:space="preserve">, Funderburgh JL. Concise review: Stem cells in the corneal stroma. </w:t>
      </w:r>
      <w:r w:rsidRPr="002675C1">
        <w:rPr>
          <w:rFonts w:ascii="Book Antiqua" w:eastAsia="宋体" w:hAnsi="Book Antiqua" w:cs="宋体"/>
          <w:i/>
          <w:iCs/>
          <w:sz w:val="24"/>
          <w:szCs w:val="24"/>
        </w:rPr>
        <w:t>Stem Cells</w:t>
      </w:r>
      <w:r w:rsidRPr="002675C1">
        <w:rPr>
          <w:rFonts w:ascii="Book Antiqua" w:eastAsia="宋体" w:hAnsi="Book Antiqua" w:cs="宋体"/>
          <w:sz w:val="24"/>
          <w:szCs w:val="24"/>
        </w:rPr>
        <w:t xml:space="preserve"> 2012; </w:t>
      </w:r>
      <w:r w:rsidRPr="002675C1">
        <w:rPr>
          <w:rFonts w:ascii="Book Antiqua" w:eastAsia="宋体" w:hAnsi="Book Antiqua" w:cs="宋体"/>
          <w:b/>
          <w:bCs/>
          <w:sz w:val="24"/>
          <w:szCs w:val="24"/>
        </w:rPr>
        <w:t>30</w:t>
      </w:r>
      <w:r w:rsidRPr="002675C1">
        <w:rPr>
          <w:rFonts w:ascii="Book Antiqua" w:eastAsia="宋体" w:hAnsi="Book Antiqua" w:cs="宋体"/>
          <w:sz w:val="24"/>
          <w:szCs w:val="24"/>
        </w:rPr>
        <w:t>: 1059-1063 [PMID: 22489057 DOI: 10.1002/stem.1100]</w:t>
      </w:r>
    </w:p>
    <w:p w14:paraId="4DE29F9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4 </w:t>
      </w:r>
      <w:r w:rsidRPr="002675C1">
        <w:rPr>
          <w:rFonts w:ascii="Book Antiqua" w:eastAsia="宋体" w:hAnsi="Book Antiqua" w:cs="宋体"/>
          <w:b/>
          <w:bCs/>
          <w:sz w:val="24"/>
          <w:szCs w:val="24"/>
        </w:rPr>
        <w:t>Xu YG</w:t>
      </w:r>
      <w:r w:rsidRPr="002675C1">
        <w:rPr>
          <w:rFonts w:ascii="Book Antiqua" w:eastAsia="宋体" w:hAnsi="Book Antiqua" w:cs="宋体"/>
          <w:sz w:val="24"/>
          <w:szCs w:val="24"/>
        </w:rPr>
        <w:t xml:space="preserve">, Xu YS, Huang C, Feng Y, Li Y, Wang W. Development of a rabbit corneal equivalent using an acellular corneal matrix of a porcine substrate. </w:t>
      </w:r>
      <w:r w:rsidRPr="002675C1">
        <w:rPr>
          <w:rFonts w:ascii="Book Antiqua" w:eastAsia="宋体" w:hAnsi="Book Antiqua" w:cs="宋体"/>
          <w:i/>
          <w:iCs/>
          <w:sz w:val="24"/>
          <w:szCs w:val="24"/>
        </w:rPr>
        <w:t>Mol Vis</w:t>
      </w:r>
      <w:r w:rsidRPr="002675C1">
        <w:rPr>
          <w:rFonts w:ascii="Book Antiqua" w:eastAsia="宋体" w:hAnsi="Book Antiqua" w:cs="宋体"/>
          <w:sz w:val="24"/>
          <w:szCs w:val="24"/>
        </w:rPr>
        <w:t xml:space="preserve"> 2008; </w:t>
      </w:r>
      <w:r w:rsidRPr="002675C1">
        <w:rPr>
          <w:rFonts w:ascii="Book Antiqua" w:eastAsia="宋体" w:hAnsi="Book Antiqua" w:cs="宋体"/>
          <w:b/>
          <w:bCs/>
          <w:sz w:val="24"/>
          <w:szCs w:val="24"/>
        </w:rPr>
        <w:t>14</w:t>
      </w:r>
      <w:r w:rsidRPr="002675C1">
        <w:rPr>
          <w:rFonts w:ascii="Book Antiqua" w:eastAsia="宋体" w:hAnsi="Book Antiqua" w:cs="宋体"/>
          <w:sz w:val="24"/>
          <w:szCs w:val="24"/>
        </w:rPr>
        <w:t>: 2180-2189 [PMID: 19052652]</w:t>
      </w:r>
    </w:p>
    <w:p w14:paraId="0A11CBFD"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5 </w:t>
      </w:r>
      <w:r w:rsidRPr="002675C1">
        <w:rPr>
          <w:rFonts w:ascii="Book Antiqua" w:eastAsia="宋体" w:hAnsi="Book Antiqua" w:cs="宋体"/>
          <w:b/>
          <w:bCs/>
          <w:sz w:val="24"/>
          <w:szCs w:val="24"/>
        </w:rPr>
        <w:t>Fan TJ</w:t>
      </w:r>
      <w:r w:rsidRPr="002675C1">
        <w:rPr>
          <w:rFonts w:ascii="Book Antiqua" w:eastAsia="宋体" w:hAnsi="Book Antiqua" w:cs="宋体"/>
          <w:sz w:val="24"/>
          <w:szCs w:val="24"/>
        </w:rPr>
        <w:t xml:space="preserve">, Hu XZ, Zhao J, Niu Y, Zhao WZ, Yu MM, Ge Y. Establishment of an untransfected human corneal stromal cell line and its biocompatibility to acellular porcine corneal stroma. </w:t>
      </w:r>
      <w:r w:rsidRPr="002675C1">
        <w:rPr>
          <w:rFonts w:ascii="Book Antiqua" w:eastAsia="宋体" w:hAnsi="Book Antiqua" w:cs="宋体"/>
          <w:i/>
          <w:iCs/>
          <w:sz w:val="24"/>
          <w:szCs w:val="24"/>
        </w:rPr>
        <w:t>Int J Ophthalmol</w:t>
      </w:r>
      <w:r w:rsidRPr="002675C1">
        <w:rPr>
          <w:rFonts w:ascii="Book Antiqua" w:eastAsia="宋体" w:hAnsi="Book Antiqua" w:cs="宋体"/>
          <w:sz w:val="24"/>
          <w:szCs w:val="24"/>
        </w:rPr>
        <w:t xml:space="preserve"> 2012; </w:t>
      </w:r>
      <w:r w:rsidRPr="002675C1">
        <w:rPr>
          <w:rFonts w:ascii="Book Antiqua" w:eastAsia="宋体" w:hAnsi="Book Antiqua" w:cs="宋体"/>
          <w:b/>
          <w:bCs/>
          <w:sz w:val="24"/>
          <w:szCs w:val="24"/>
        </w:rPr>
        <w:t>5</w:t>
      </w:r>
      <w:r w:rsidRPr="002675C1">
        <w:rPr>
          <w:rFonts w:ascii="Book Antiqua" w:eastAsia="宋体" w:hAnsi="Book Antiqua" w:cs="宋体"/>
          <w:sz w:val="24"/>
          <w:szCs w:val="24"/>
        </w:rPr>
        <w:t>: 286-292 [PMID: 22773974 DOI: 10.3980/j.issn.2222-3959.2012.03.07]</w:t>
      </w:r>
    </w:p>
    <w:p w14:paraId="67CB51BE"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6 </w:t>
      </w:r>
      <w:r w:rsidRPr="002675C1">
        <w:rPr>
          <w:rFonts w:ascii="Book Antiqua" w:eastAsia="宋体" w:hAnsi="Book Antiqua" w:cs="宋体"/>
          <w:b/>
          <w:bCs/>
          <w:sz w:val="24"/>
          <w:szCs w:val="24"/>
        </w:rPr>
        <w:t>Zhou Y</w:t>
      </w:r>
      <w:r w:rsidRPr="002675C1">
        <w:rPr>
          <w:rFonts w:ascii="Book Antiqua" w:eastAsia="宋体" w:hAnsi="Book Antiqua" w:cs="宋体"/>
          <w:sz w:val="24"/>
          <w:szCs w:val="24"/>
        </w:rPr>
        <w:t xml:space="preserve">, Wu Z, Ge J, Wan P, Li N, Xiang P, Gao Q, Wang Z. Development and characterization of acellular porcine corneal matrix using sodium dodecylsulfate. </w:t>
      </w:r>
      <w:r w:rsidRPr="002675C1">
        <w:rPr>
          <w:rFonts w:ascii="Book Antiqua" w:eastAsia="宋体" w:hAnsi="Book Antiqua" w:cs="宋体"/>
          <w:i/>
          <w:iCs/>
          <w:sz w:val="24"/>
          <w:szCs w:val="24"/>
        </w:rPr>
        <w:t>Cornea</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30</w:t>
      </w:r>
      <w:r w:rsidRPr="002675C1">
        <w:rPr>
          <w:rFonts w:ascii="Book Antiqua" w:eastAsia="宋体" w:hAnsi="Book Antiqua" w:cs="宋体"/>
          <w:sz w:val="24"/>
          <w:szCs w:val="24"/>
        </w:rPr>
        <w:t>: 73-82 [PMID: 20861730 DOI: 10.1097/ICO.0b013e3181dc8184]</w:t>
      </w:r>
    </w:p>
    <w:p w14:paraId="7E0BE5F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7 </w:t>
      </w:r>
      <w:r w:rsidRPr="002675C1">
        <w:rPr>
          <w:rFonts w:ascii="Book Antiqua" w:eastAsia="宋体" w:hAnsi="Book Antiqua" w:cs="宋体"/>
          <w:b/>
          <w:bCs/>
          <w:sz w:val="24"/>
          <w:szCs w:val="24"/>
        </w:rPr>
        <w:t>Choi HJ</w:t>
      </w:r>
      <w:r w:rsidRPr="002675C1">
        <w:rPr>
          <w:rFonts w:ascii="Book Antiqua" w:eastAsia="宋体" w:hAnsi="Book Antiqua" w:cs="宋体"/>
          <w:sz w:val="24"/>
          <w:szCs w:val="24"/>
        </w:rPr>
        <w:t xml:space="preserve">, Kim MK, Lee HJ, Ko JH, Jeong SH, Lee JI, Oh BC, Kang HJ, Wee WR. Efficacy of pig-to-rhesus lamellar corneal xenotransplantation.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52</w:t>
      </w:r>
      <w:r w:rsidRPr="002675C1">
        <w:rPr>
          <w:rFonts w:ascii="Book Antiqua" w:eastAsia="宋体" w:hAnsi="Book Antiqua" w:cs="宋体"/>
          <w:sz w:val="24"/>
          <w:szCs w:val="24"/>
        </w:rPr>
        <w:t>: 6643-6650 [PMID: 21743020 DOI: 10.1167/iovs.11-7273]</w:t>
      </w:r>
    </w:p>
    <w:p w14:paraId="29837122"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8 </w:t>
      </w:r>
      <w:r w:rsidRPr="002675C1">
        <w:rPr>
          <w:rFonts w:ascii="Book Antiqua" w:eastAsia="宋体" w:hAnsi="Book Antiqua" w:cs="宋体"/>
          <w:b/>
          <w:bCs/>
          <w:sz w:val="24"/>
          <w:szCs w:val="24"/>
        </w:rPr>
        <w:t>Ponce Márquez S</w:t>
      </w:r>
      <w:r w:rsidRPr="002675C1">
        <w:rPr>
          <w:rFonts w:ascii="Book Antiqua" w:eastAsia="宋体" w:hAnsi="Book Antiqua" w:cs="宋体"/>
          <w:sz w:val="24"/>
          <w:szCs w:val="24"/>
        </w:rPr>
        <w:t xml:space="preserve">, Martínez VS, McIntosh Ambrose W, Wang J, Gantxegui NG, Schein O, Elisseeff J. Decellularization of bovine corneas for tissue engineering applications. </w:t>
      </w:r>
      <w:r w:rsidRPr="002675C1">
        <w:rPr>
          <w:rFonts w:ascii="Book Antiqua" w:eastAsia="宋体" w:hAnsi="Book Antiqua" w:cs="宋体"/>
          <w:i/>
          <w:iCs/>
          <w:sz w:val="24"/>
          <w:szCs w:val="24"/>
        </w:rPr>
        <w:t>Acta Biomater</w:t>
      </w:r>
      <w:r w:rsidRPr="002675C1">
        <w:rPr>
          <w:rFonts w:ascii="Book Antiqua" w:eastAsia="宋体" w:hAnsi="Book Antiqua" w:cs="宋体"/>
          <w:sz w:val="24"/>
          <w:szCs w:val="24"/>
        </w:rPr>
        <w:t xml:space="preserve"> 2009; </w:t>
      </w:r>
      <w:r w:rsidRPr="002675C1">
        <w:rPr>
          <w:rFonts w:ascii="Book Antiqua" w:eastAsia="宋体" w:hAnsi="Book Antiqua" w:cs="宋体"/>
          <w:b/>
          <w:bCs/>
          <w:sz w:val="24"/>
          <w:szCs w:val="24"/>
        </w:rPr>
        <w:t>5</w:t>
      </w:r>
      <w:r w:rsidRPr="002675C1">
        <w:rPr>
          <w:rFonts w:ascii="Book Antiqua" w:eastAsia="宋体" w:hAnsi="Book Antiqua" w:cs="宋体"/>
          <w:sz w:val="24"/>
          <w:szCs w:val="24"/>
        </w:rPr>
        <w:t>: 1839-1847 [PMID: 19286434 DOI: 10.1016/j.actbio.2009.02.011]</w:t>
      </w:r>
    </w:p>
    <w:p w14:paraId="3297E4D1"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89 </w:t>
      </w:r>
      <w:r w:rsidRPr="002675C1">
        <w:rPr>
          <w:rFonts w:ascii="Book Antiqua" w:eastAsia="宋体" w:hAnsi="Book Antiqua" w:cs="宋体"/>
          <w:b/>
          <w:bCs/>
          <w:sz w:val="24"/>
          <w:szCs w:val="24"/>
        </w:rPr>
        <w:t>Li N</w:t>
      </w:r>
      <w:r w:rsidRPr="002675C1">
        <w:rPr>
          <w:rFonts w:ascii="Book Antiqua" w:eastAsia="宋体" w:hAnsi="Book Antiqua" w:cs="宋体"/>
          <w:sz w:val="24"/>
          <w:szCs w:val="24"/>
        </w:rPr>
        <w:t xml:space="preserve">, Wang X, Wan P, Huang M, Wu Z, Liang X, Liu Y, Ge J, Huang J, Wang Z. Tectonic lamellar keratoplasty with acellular corneal stroma in high-risk corneal transplantation. </w:t>
      </w:r>
      <w:r w:rsidRPr="002675C1">
        <w:rPr>
          <w:rFonts w:ascii="Book Antiqua" w:eastAsia="宋体" w:hAnsi="Book Antiqua" w:cs="宋体"/>
          <w:i/>
          <w:iCs/>
          <w:sz w:val="24"/>
          <w:szCs w:val="24"/>
        </w:rPr>
        <w:t>Mol Vis</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17</w:t>
      </w:r>
      <w:r w:rsidRPr="002675C1">
        <w:rPr>
          <w:rFonts w:ascii="Book Antiqua" w:eastAsia="宋体" w:hAnsi="Book Antiqua" w:cs="宋体"/>
          <w:sz w:val="24"/>
          <w:szCs w:val="24"/>
        </w:rPr>
        <w:t>: 1909-1917 [PMID: 21850165]</w:t>
      </w:r>
    </w:p>
    <w:p w14:paraId="0831FA00"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0 </w:t>
      </w:r>
      <w:r w:rsidRPr="002675C1">
        <w:rPr>
          <w:rFonts w:ascii="Book Antiqua" w:eastAsia="宋体" w:hAnsi="Book Antiqua" w:cs="宋体"/>
          <w:b/>
          <w:bCs/>
          <w:sz w:val="24"/>
          <w:szCs w:val="24"/>
        </w:rPr>
        <w:t>Wu Z</w:t>
      </w:r>
      <w:r w:rsidRPr="002675C1">
        <w:rPr>
          <w:rFonts w:ascii="Book Antiqua" w:eastAsia="宋体" w:hAnsi="Book Antiqua" w:cs="宋体"/>
          <w:sz w:val="24"/>
          <w:szCs w:val="24"/>
        </w:rPr>
        <w:t xml:space="preserve">, Zhou Q, Duan H, Wang X, Xiao J, Duan H, Li N, Li C, Wan P, Liu Y, Song Y, Zhou C, Huang Z, Wang Z. Reconstruction of auto-tissue-engineered lamellar cornea by dynamic culture for transplantation: a rabbit model. </w:t>
      </w:r>
      <w:r w:rsidRPr="002675C1">
        <w:rPr>
          <w:rFonts w:ascii="Book Antiqua" w:eastAsia="宋体" w:hAnsi="Book Antiqua" w:cs="宋体"/>
          <w:i/>
          <w:iCs/>
          <w:sz w:val="24"/>
          <w:szCs w:val="24"/>
        </w:rPr>
        <w:t>PLoS One</w:t>
      </w:r>
      <w:r w:rsidRPr="002675C1">
        <w:rPr>
          <w:rFonts w:ascii="Book Antiqua" w:eastAsia="宋体" w:hAnsi="Book Antiqua" w:cs="宋体"/>
          <w:sz w:val="24"/>
          <w:szCs w:val="24"/>
        </w:rPr>
        <w:t xml:space="preserve"> 2014; </w:t>
      </w:r>
      <w:r w:rsidRPr="002675C1">
        <w:rPr>
          <w:rFonts w:ascii="Book Antiqua" w:eastAsia="宋体" w:hAnsi="Book Antiqua" w:cs="宋体"/>
          <w:b/>
          <w:bCs/>
          <w:sz w:val="24"/>
          <w:szCs w:val="24"/>
        </w:rPr>
        <w:t>9</w:t>
      </w:r>
      <w:r w:rsidRPr="002675C1">
        <w:rPr>
          <w:rFonts w:ascii="Book Antiqua" w:eastAsia="宋体" w:hAnsi="Book Antiqua" w:cs="宋体"/>
          <w:sz w:val="24"/>
          <w:szCs w:val="24"/>
        </w:rPr>
        <w:t>: e93012 [PMID: 24705327 DOI: 10.1371/journal.pone.0093012]</w:t>
      </w:r>
    </w:p>
    <w:p w14:paraId="00507DD6"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91</w:t>
      </w:r>
      <w:r w:rsidRPr="002675C1">
        <w:rPr>
          <w:rFonts w:ascii="Book Antiqua" w:eastAsia="宋体" w:hAnsi="Book Antiqua" w:cs="宋体"/>
          <w:b/>
          <w:sz w:val="24"/>
          <w:szCs w:val="24"/>
        </w:rPr>
        <w:t xml:space="preserve"> Fang XF,</w:t>
      </w:r>
      <w:r w:rsidRPr="002675C1">
        <w:rPr>
          <w:rFonts w:ascii="Book Antiqua" w:eastAsia="宋体" w:hAnsi="Book Antiqua" w:cs="宋体"/>
          <w:sz w:val="24"/>
          <w:szCs w:val="24"/>
        </w:rPr>
        <w:t xml:space="preserve"> Zhao J, Shi WY, Xie LX. Biocompatibility of acellular corneal stroma and transportation of tissue-engineered corneal epithelium. </w:t>
      </w:r>
      <w:r w:rsidRPr="002675C1">
        <w:rPr>
          <w:rFonts w:ascii="Book Antiqua" w:eastAsia="宋体" w:hAnsi="Book Antiqua" w:cs="宋体"/>
          <w:i/>
          <w:sz w:val="24"/>
          <w:szCs w:val="24"/>
        </w:rPr>
        <w:t>Chinese J Ophthalmol</w:t>
      </w:r>
      <w:r w:rsidRPr="002675C1">
        <w:rPr>
          <w:rFonts w:ascii="Book Antiqua" w:eastAsia="宋体" w:hAnsi="Book Antiqua" w:cs="宋体"/>
          <w:sz w:val="24"/>
          <w:szCs w:val="24"/>
        </w:rPr>
        <w:t xml:space="preserve"> 2008; </w:t>
      </w:r>
      <w:r w:rsidRPr="002675C1">
        <w:rPr>
          <w:rFonts w:ascii="Book Antiqua" w:eastAsia="宋体" w:hAnsi="Book Antiqua" w:cs="宋体"/>
          <w:b/>
          <w:sz w:val="24"/>
          <w:szCs w:val="24"/>
        </w:rPr>
        <w:t>44</w:t>
      </w:r>
      <w:r w:rsidRPr="002675C1">
        <w:rPr>
          <w:rFonts w:ascii="Book Antiqua" w:eastAsia="宋体" w:hAnsi="Book Antiqua" w:cs="宋体"/>
          <w:sz w:val="24"/>
          <w:szCs w:val="24"/>
        </w:rPr>
        <w:t>: 934-942 [PMID: 19176124]</w:t>
      </w:r>
    </w:p>
    <w:p w14:paraId="2AF8382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2 </w:t>
      </w:r>
      <w:r w:rsidRPr="002675C1">
        <w:rPr>
          <w:rFonts w:ascii="Book Antiqua" w:eastAsia="宋体" w:hAnsi="Book Antiqua" w:cs="宋体"/>
          <w:b/>
          <w:bCs/>
          <w:sz w:val="24"/>
          <w:szCs w:val="24"/>
        </w:rPr>
        <w:t>Joyce NC</w:t>
      </w:r>
      <w:r w:rsidRPr="002675C1">
        <w:rPr>
          <w:rFonts w:ascii="Book Antiqua" w:eastAsia="宋体" w:hAnsi="Book Antiqua" w:cs="宋体"/>
          <w:sz w:val="24"/>
          <w:szCs w:val="24"/>
        </w:rPr>
        <w:t xml:space="preserve">. Cell cycle status in human corneal endothelium. </w:t>
      </w:r>
      <w:r w:rsidRPr="002675C1">
        <w:rPr>
          <w:rFonts w:ascii="Book Antiqua" w:eastAsia="宋体" w:hAnsi="Book Antiqua" w:cs="宋体"/>
          <w:i/>
          <w:iCs/>
          <w:sz w:val="24"/>
          <w:szCs w:val="24"/>
        </w:rPr>
        <w:t>Exp Eye Res</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81</w:t>
      </w:r>
      <w:r w:rsidRPr="002675C1">
        <w:rPr>
          <w:rFonts w:ascii="Book Antiqua" w:eastAsia="宋体" w:hAnsi="Book Antiqua" w:cs="宋体"/>
          <w:sz w:val="24"/>
          <w:szCs w:val="24"/>
        </w:rPr>
        <w:t>: 629-638 [PMID: 16054624 DOI: 10.1016/j.exer.2005.06.012]</w:t>
      </w:r>
    </w:p>
    <w:p w14:paraId="0F903AD2"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3 </w:t>
      </w:r>
      <w:r w:rsidRPr="002675C1">
        <w:rPr>
          <w:rFonts w:ascii="Book Antiqua" w:eastAsia="宋体" w:hAnsi="Book Antiqua" w:cs="宋体"/>
          <w:b/>
          <w:bCs/>
          <w:sz w:val="24"/>
          <w:szCs w:val="24"/>
        </w:rPr>
        <w:t>Bourne WM</w:t>
      </w:r>
      <w:r w:rsidRPr="002675C1">
        <w:rPr>
          <w:rFonts w:ascii="Book Antiqua" w:eastAsia="宋体" w:hAnsi="Book Antiqua" w:cs="宋体"/>
          <w:sz w:val="24"/>
          <w:szCs w:val="24"/>
        </w:rPr>
        <w:t xml:space="preserve">, Nelson LR, Hodge DO. Central corneal endothelial cell changes over a ten-year period.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1997; </w:t>
      </w:r>
      <w:r w:rsidRPr="002675C1">
        <w:rPr>
          <w:rFonts w:ascii="Book Antiqua" w:eastAsia="宋体" w:hAnsi="Book Antiqua" w:cs="宋体"/>
          <w:b/>
          <w:bCs/>
          <w:sz w:val="24"/>
          <w:szCs w:val="24"/>
        </w:rPr>
        <w:t>38</w:t>
      </w:r>
      <w:r w:rsidRPr="002675C1">
        <w:rPr>
          <w:rFonts w:ascii="Book Antiqua" w:eastAsia="宋体" w:hAnsi="Book Antiqua" w:cs="宋体"/>
          <w:sz w:val="24"/>
          <w:szCs w:val="24"/>
        </w:rPr>
        <w:t>: 779-782 [PMID: 9071233 DOI: 10.1016/s0002-9394(14)70810-4]</w:t>
      </w:r>
    </w:p>
    <w:p w14:paraId="2B2D40B0"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4 </w:t>
      </w:r>
      <w:r w:rsidRPr="002675C1">
        <w:rPr>
          <w:rFonts w:ascii="Book Antiqua" w:eastAsia="宋体" w:hAnsi="Book Antiqua" w:cs="宋体"/>
          <w:b/>
          <w:bCs/>
          <w:sz w:val="24"/>
          <w:szCs w:val="24"/>
        </w:rPr>
        <w:t>Jumblatt MM</w:t>
      </w:r>
      <w:r w:rsidRPr="002675C1">
        <w:rPr>
          <w:rFonts w:ascii="Book Antiqua" w:eastAsia="宋体" w:hAnsi="Book Antiqua" w:cs="宋体"/>
          <w:sz w:val="24"/>
          <w:szCs w:val="24"/>
        </w:rPr>
        <w:t xml:space="preserve">, Maurice DM, McCulley JP. Transplantation of tissue-cultured corneal endothelium.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1978; </w:t>
      </w:r>
      <w:r w:rsidRPr="002675C1">
        <w:rPr>
          <w:rFonts w:ascii="Book Antiqua" w:eastAsia="宋体" w:hAnsi="Book Antiqua" w:cs="宋体"/>
          <w:b/>
          <w:bCs/>
          <w:sz w:val="24"/>
          <w:szCs w:val="24"/>
        </w:rPr>
        <w:t>17</w:t>
      </w:r>
      <w:r w:rsidRPr="002675C1">
        <w:rPr>
          <w:rFonts w:ascii="Book Antiqua" w:eastAsia="宋体" w:hAnsi="Book Antiqua" w:cs="宋体"/>
          <w:sz w:val="24"/>
          <w:szCs w:val="24"/>
        </w:rPr>
        <w:t>: 1135-1141 [PMID: 363636]</w:t>
      </w:r>
    </w:p>
    <w:p w14:paraId="021774D6"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5 </w:t>
      </w:r>
      <w:r w:rsidRPr="002675C1">
        <w:rPr>
          <w:rFonts w:ascii="Book Antiqua" w:eastAsia="宋体" w:hAnsi="Book Antiqua" w:cs="宋体"/>
          <w:b/>
          <w:bCs/>
          <w:sz w:val="24"/>
          <w:szCs w:val="24"/>
        </w:rPr>
        <w:t>Joyce NC</w:t>
      </w:r>
      <w:r w:rsidRPr="002675C1">
        <w:rPr>
          <w:rFonts w:ascii="Book Antiqua" w:eastAsia="宋体" w:hAnsi="Book Antiqua" w:cs="宋体"/>
          <w:sz w:val="24"/>
          <w:szCs w:val="24"/>
        </w:rPr>
        <w:t xml:space="preserve">, Harris DL, Mello DM. Mechanisms of mitotic inhibition in corneal endothelium: contact inhibition and TGF-beta2.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2; </w:t>
      </w:r>
      <w:r w:rsidRPr="002675C1">
        <w:rPr>
          <w:rFonts w:ascii="Book Antiqua" w:eastAsia="宋体" w:hAnsi="Book Antiqua" w:cs="宋体"/>
          <w:b/>
          <w:bCs/>
          <w:sz w:val="24"/>
          <w:szCs w:val="24"/>
        </w:rPr>
        <w:t>43</w:t>
      </w:r>
      <w:r w:rsidRPr="002675C1">
        <w:rPr>
          <w:rFonts w:ascii="Book Antiqua" w:eastAsia="宋体" w:hAnsi="Book Antiqua" w:cs="宋体"/>
          <w:sz w:val="24"/>
          <w:szCs w:val="24"/>
        </w:rPr>
        <w:t>: 2152-2159 [PMID: 12091410]</w:t>
      </w:r>
    </w:p>
    <w:p w14:paraId="58E9E180"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6 </w:t>
      </w:r>
      <w:r w:rsidRPr="002675C1">
        <w:rPr>
          <w:rFonts w:ascii="Book Antiqua" w:eastAsia="宋体" w:hAnsi="Book Antiqua" w:cs="宋体"/>
          <w:b/>
          <w:bCs/>
          <w:sz w:val="24"/>
          <w:szCs w:val="24"/>
        </w:rPr>
        <w:t>Yu WY</w:t>
      </w:r>
      <w:r w:rsidRPr="002675C1">
        <w:rPr>
          <w:rFonts w:ascii="Book Antiqua" w:eastAsia="宋体" w:hAnsi="Book Antiqua" w:cs="宋体"/>
          <w:sz w:val="24"/>
          <w:szCs w:val="24"/>
        </w:rPr>
        <w:t xml:space="preserve">, Sheridan C, Grierson I, Mason S, Kearns V, Lo AC, Wong D. Progenitors for the corneal endothelium and trabecular meshwork: a potential source for personalized stem cell therapy in corneal endothelial diseases and glaucoma. </w:t>
      </w:r>
      <w:r w:rsidRPr="002675C1">
        <w:rPr>
          <w:rFonts w:ascii="Book Antiqua" w:eastAsia="宋体" w:hAnsi="Book Antiqua" w:cs="宋体"/>
          <w:i/>
          <w:iCs/>
          <w:sz w:val="24"/>
          <w:szCs w:val="24"/>
        </w:rPr>
        <w:t>J Biomed Biotechnol</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2011</w:t>
      </w:r>
      <w:r w:rsidRPr="002675C1">
        <w:rPr>
          <w:rFonts w:ascii="Book Antiqua" w:eastAsia="宋体" w:hAnsi="Book Antiqua" w:cs="宋体"/>
          <w:sz w:val="24"/>
          <w:szCs w:val="24"/>
        </w:rPr>
        <w:t>: 412743 [PMID: 22187525 DOI: 10.1155/2011/412743]</w:t>
      </w:r>
    </w:p>
    <w:p w14:paraId="1F7CC857"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7 </w:t>
      </w:r>
      <w:r w:rsidRPr="002675C1">
        <w:rPr>
          <w:rFonts w:ascii="Book Antiqua" w:eastAsia="宋体" w:hAnsi="Book Antiqua" w:cs="宋体"/>
          <w:b/>
          <w:bCs/>
          <w:sz w:val="24"/>
          <w:szCs w:val="24"/>
        </w:rPr>
        <w:t>Raviola G</w:t>
      </w:r>
      <w:r w:rsidRPr="002675C1">
        <w:rPr>
          <w:rFonts w:ascii="Book Antiqua" w:eastAsia="宋体" w:hAnsi="Book Antiqua" w:cs="宋体"/>
          <w:sz w:val="24"/>
          <w:szCs w:val="24"/>
        </w:rPr>
        <w:t xml:space="preserve">. Schwalbe line's cells: a new cell type in the trabecular meshwork of Macaca mulatta.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1982; </w:t>
      </w:r>
      <w:r w:rsidRPr="002675C1">
        <w:rPr>
          <w:rFonts w:ascii="Book Antiqua" w:eastAsia="宋体" w:hAnsi="Book Antiqua" w:cs="宋体"/>
          <w:b/>
          <w:bCs/>
          <w:sz w:val="24"/>
          <w:szCs w:val="24"/>
        </w:rPr>
        <w:t>22</w:t>
      </w:r>
      <w:r w:rsidRPr="002675C1">
        <w:rPr>
          <w:rFonts w:ascii="Book Antiqua" w:eastAsia="宋体" w:hAnsi="Book Antiqua" w:cs="宋体"/>
          <w:sz w:val="24"/>
          <w:szCs w:val="24"/>
        </w:rPr>
        <w:t>: 45-56 [PMID: 7056624]</w:t>
      </w:r>
    </w:p>
    <w:p w14:paraId="111E7E1C"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8 </w:t>
      </w:r>
      <w:r w:rsidRPr="002675C1">
        <w:rPr>
          <w:rFonts w:ascii="Book Antiqua" w:eastAsia="宋体" w:hAnsi="Book Antiqua" w:cs="宋体"/>
          <w:b/>
          <w:bCs/>
          <w:sz w:val="24"/>
          <w:szCs w:val="24"/>
        </w:rPr>
        <w:t>Bylsma SS</w:t>
      </w:r>
      <w:r w:rsidRPr="002675C1">
        <w:rPr>
          <w:rFonts w:ascii="Book Antiqua" w:eastAsia="宋体" w:hAnsi="Book Antiqua" w:cs="宋体"/>
          <w:sz w:val="24"/>
          <w:szCs w:val="24"/>
        </w:rPr>
        <w:t xml:space="preserve">, Samples JR, Acott TS, Van Buskirk EM. Trabecular cell division after argon laser trabeculoplasty. </w:t>
      </w:r>
      <w:r w:rsidRPr="002675C1">
        <w:rPr>
          <w:rFonts w:ascii="Book Antiqua" w:eastAsia="宋体" w:hAnsi="Book Antiqua" w:cs="宋体"/>
          <w:i/>
          <w:iCs/>
          <w:sz w:val="24"/>
          <w:szCs w:val="24"/>
        </w:rPr>
        <w:t>Arch Ophthalmol</w:t>
      </w:r>
      <w:r w:rsidRPr="002675C1">
        <w:rPr>
          <w:rFonts w:ascii="Book Antiqua" w:eastAsia="宋体" w:hAnsi="Book Antiqua" w:cs="宋体"/>
          <w:sz w:val="24"/>
          <w:szCs w:val="24"/>
        </w:rPr>
        <w:t xml:space="preserve"> 1988; </w:t>
      </w:r>
      <w:r w:rsidRPr="002675C1">
        <w:rPr>
          <w:rFonts w:ascii="Book Antiqua" w:eastAsia="宋体" w:hAnsi="Book Antiqua" w:cs="宋体"/>
          <w:b/>
          <w:bCs/>
          <w:sz w:val="24"/>
          <w:szCs w:val="24"/>
        </w:rPr>
        <w:t>106</w:t>
      </w:r>
      <w:r w:rsidRPr="002675C1">
        <w:rPr>
          <w:rFonts w:ascii="Book Antiqua" w:eastAsia="宋体" w:hAnsi="Book Antiqua" w:cs="宋体"/>
          <w:sz w:val="24"/>
          <w:szCs w:val="24"/>
        </w:rPr>
        <w:t>: 544-547 [PMID: 3355425 DOI: 10.1001/archopht.1988.01060130590044]</w:t>
      </w:r>
    </w:p>
    <w:p w14:paraId="59D8BD1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99 </w:t>
      </w:r>
      <w:r w:rsidRPr="002675C1">
        <w:rPr>
          <w:rFonts w:ascii="Book Antiqua" w:eastAsia="宋体" w:hAnsi="Book Antiqua" w:cs="宋体"/>
          <w:b/>
          <w:bCs/>
          <w:sz w:val="24"/>
          <w:szCs w:val="24"/>
        </w:rPr>
        <w:t>Acott TS</w:t>
      </w:r>
      <w:r w:rsidRPr="002675C1">
        <w:rPr>
          <w:rFonts w:ascii="Book Antiqua" w:eastAsia="宋体" w:hAnsi="Book Antiqua" w:cs="宋体"/>
          <w:sz w:val="24"/>
          <w:szCs w:val="24"/>
        </w:rPr>
        <w:t xml:space="preserve">, Samples JR, Bradley JM, Bacon DR, Bylsma SS, Van Buskirk EM. Trabecular repopulation by anterior trabecular meshwork cells after laser trabeculoplasty. </w:t>
      </w:r>
      <w:r w:rsidRPr="002675C1">
        <w:rPr>
          <w:rFonts w:ascii="Book Antiqua" w:eastAsia="宋体" w:hAnsi="Book Antiqua" w:cs="宋体"/>
          <w:i/>
          <w:iCs/>
          <w:sz w:val="24"/>
          <w:szCs w:val="24"/>
        </w:rPr>
        <w:t>Am J Ophthalmol</w:t>
      </w:r>
      <w:r w:rsidRPr="002675C1">
        <w:rPr>
          <w:rFonts w:ascii="Book Antiqua" w:eastAsia="宋体" w:hAnsi="Book Antiqua" w:cs="宋体"/>
          <w:sz w:val="24"/>
          <w:szCs w:val="24"/>
        </w:rPr>
        <w:t xml:space="preserve"> 1989; </w:t>
      </w:r>
      <w:r w:rsidRPr="002675C1">
        <w:rPr>
          <w:rFonts w:ascii="Book Antiqua" w:eastAsia="宋体" w:hAnsi="Book Antiqua" w:cs="宋体"/>
          <w:b/>
          <w:bCs/>
          <w:sz w:val="24"/>
          <w:szCs w:val="24"/>
        </w:rPr>
        <w:t>107</w:t>
      </w:r>
      <w:r w:rsidRPr="002675C1">
        <w:rPr>
          <w:rFonts w:ascii="Book Antiqua" w:eastAsia="宋体" w:hAnsi="Book Antiqua" w:cs="宋体"/>
          <w:sz w:val="24"/>
          <w:szCs w:val="24"/>
        </w:rPr>
        <w:t>: 1-6 [PMID: 2912110 DOI: 10.1016/0002-9394(89)90805-2]</w:t>
      </w:r>
    </w:p>
    <w:p w14:paraId="6ADB92D7"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0 </w:t>
      </w:r>
      <w:r w:rsidRPr="002675C1">
        <w:rPr>
          <w:rFonts w:ascii="Book Antiqua" w:eastAsia="宋体" w:hAnsi="Book Antiqua" w:cs="宋体"/>
          <w:b/>
          <w:bCs/>
          <w:sz w:val="24"/>
          <w:szCs w:val="24"/>
        </w:rPr>
        <w:t>Schimmelpfennig BH</w:t>
      </w:r>
      <w:r w:rsidRPr="002675C1">
        <w:rPr>
          <w:rFonts w:ascii="Book Antiqua" w:eastAsia="宋体" w:hAnsi="Book Antiqua" w:cs="宋体"/>
          <w:sz w:val="24"/>
          <w:szCs w:val="24"/>
        </w:rPr>
        <w:t xml:space="preserve">. Direct and indirect determination of nonuniform cell density distribution in human corneal endothelium.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1984; </w:t>
      </w:r>
      <w:r w:rsidRPr="002675C1">
        <w:rPr>
          <w:rFonts w:ascii="Book Antiqua" w:eastAsia="宋体" w:hAnsi="Book Antiqua" w:cs="宋体"/>
          <w:b/>
          <w:bCs/>
          <w:sz w:val="24"/>
          <w:szCs w:val="24"/>
        </w:rPr>
        <w:t>25</w:t>
      </w:r>
      <w:r w:rsidRPr="002675C1">
        <w:rPr>
          <w:rFonts w:ascii="Book Antiqua" w:eastAsia="宋体" w:hAnsi="Book Antiqua" w:cs="宋体"/>
          <w:sz w:val="24"/>
          <w:szCs w:val="24"/>
        </w:rPr>
        <w:t>: 223-229 [PMID: 6365828]</w:t>
      </w:r>
    </w:p>
    <w:p w14:paraId="049D40BD"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1 </w:t>
      </w:r>
      <w:r w:rsidRPr="002675C1">
        <w:rPr>
          <w:rFonts w:ascii="Book Antiqua" w:eastAsia="宋体" w:hAnsi="Book Antiqua" w:cs="宋体"/>
          <w:b/>
          <w:bCs/>
          <w:sz w:val="24"/>
          <w:szCs w:val="24"/>
        </w:rPr>
        <w:t>Amann J</w:t>
      </w:r>
      <w:r w:rsidRPr="002675C1">
        <w:rPr>
          <w:rFonts w:ascii="Book Antiqua" w:eastAsia="宋体" w:hAnsi="Book Antiqua" w:cs="宋体"/>
          <w:sz w:val="24"/>
          <w:szCs w:val="24"/>
        </w:rPr>
        <w:t xml:space="preserve">, Holley GP, Lee SB, Edelhauser HF. Increased endothelial cell density in the paracentral and peripheral regions of the human cornea. </w:t>
      </w:r>
      <w:r w:rsidRPr="002675C1">
        <w:rPr>
          <w:rFonts w:ascii="Book Antiqua" w:eastAsia="宋体" w:hAnsi="Book Antiqua" w:cs="宋体"/>
          <w:i/>
          <w:iCs/>
          <w:sz w:val="24"/>
          <w:szCs w:val="24"/>
        </w:rPr>
        <w:t>Am J Ophthalmol</w:t>
      </w:r>
      <w:r w:rsidRPr="002675C1">
        <w:rPr>
          <w:rFonts w:ascii="Book Antiqua" w:eastAsia="宋体" w:hAnsi="Book Antiqua" w:cs="宋体"/>
          <w:sz w:val="24"/>
          <w:szCs w:val="24"/>
        </w:rPr>
        <w:t xml:space="preserve"> 2003; </w:t>
      </w:r>
      <w:r w:rsidRPr="002675C1">
        <w:rPr>
          <w:rFonts w:ascii="Book Antiqua" w:eastAsia="宋体" w:hAnsi="Book Antiqua" w:cs="宋体"/>
          <w:b/>
          <w:bCs/>
          <w:sz w:val="24"/>
          <w:szCs w:val="24"/>
        </w:rPr>
        <w:t>135</w:t>
      </w:r>
      <w:r w:rsidRPr="002675C1">
        <w:rPr>
          <w:rFonts w:ascii="Book Antiqua" w:eastAsia="宋体" w:hAnsi="Book Antiqua" w:cs="宋体"/>
          <w:sz w:val="24"/>
          <w:szCs w:val="24"/>
        </w:rPr>
        <w:t>: 584-590 [PMID: 12719063 DOI: 10.1016/s0002-9394(02)02237-7]</w:t>
      </w:r>
    </w:p>
    <w:p w14:paraId="1FC94517"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2 </w:t>
      </w:r>
      <w:r w:rsidRPr="002675C1">
        <w:rPr>
          <w:rFonts w:ascii="Book Antiqua" w:eastAsia="宋体" w:hAnsi="Book Antiqua" w:cs="宋体"/>
          <w:b/>
          <w:bCs/>
          <w:sz w:val="24"/>
          <w:szCs w:val="24"/>
        </w:rPr>
        <w:t>Bednarz J</w:t>
      </w:r>
      <w:r w:rsidRPr="002675C1">
        <w:rPr>
          <w:rFonts w:ascii="Book Antiqua" w:eastAsia="宋体" w:hAnsi="Book Antiqua" w:cs="宋体"/>
          <w:sz w:val="24"/>
          <w:szCs w:val="24"/>
        </w:rPr>
        <w:t xml:space="preserve">, Rodokanaki-von Schrenck A, Engelmann K. Different characteristics of endothelial cells from central and peripheral human cornea in primary culture and after subculture. </w:t>
      </w:r>
      <w:r w:rsidRPr="002675C1">
        <w:rPr>
          <w:rFonts w:ascii="Book Antiqua" w:eastAsia="宋体" w:hAnsi="Book Antiqua" w:cs="宋体"/>
          <w:i/>
          <w:iCs/>
          <w:sz w:val="24"/>
          <w:szCs w:val="24"/>
        </w:rPr>
        <w:t>In Vitro Cell Dev Biol Anim</w:t>
      </w:r>
      <w:r w:rsidRPr="002675C1">
        <w:rPr>
          <w:rFonts w:ascii="Book Antiqua" w:eastAsia="宋体" w:hAnsi="Book Antiqua" w:cs="宋体"/>
          <w:sz w:val="24"/>
          <w:szCs w:val="24"/>
        </w:rPr>
        <w:t xml:space="preserve"> 1998; </w:t>
      </w:r>
      <w:r w:rsidRPr="002675C1">
        <w:rPr>
          <w:rFonts w:ascii="Book Antiqua" w:eastAsia="宋体" w:hAnsi="Book Antiqua" w:cs="宋体"/>
          <w:b/>
          <w:bCs/>
          <w:sz w:val="24"/>
          <w:szCs w:val="24"/>
        </w:rPr>
        <w:t>34</w:t>
      </w:r>
      <w:r w:rsidRPr="002675C1">
        <w:rPr>
          <w:rFonts w:ascii="Book Antiqua" w:eastAsia="宋体" w:hAnsi="Book Antiqua" w:cs="宋体"/>
          <w:sz w:val="24"/>
          <w:szCs w:val="24"/>
        </w:rPr>
        <w:t>: 149-153 [PMID: 9542652 DOI: 10.1007/s11626-998-0097-7]</w:t>
      </w:r>
    </w:p>
    <w:p w14:paraId="076C4033"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3 </w:t>
      </w:r>
      <w:r w:rsidRPr="002675C1">
        <w:rPr>
          <w:rFonts w:ascii="Book Antiqua" w:eastAsia="宋体" w:hAnsi="Book Antiqua" w:cs="宋体"/>
          <w:b/>
          <w:bCs/>
          <w:sz w:val="24"/>
          <w:szCs w:val="24"/>
        </w:rPr>
        <w:t>Konomi K</w:t>
      </w:r>
      <w:r w:rsidRPr="002675C1">
        <w:rPr>
          <w:rFonts w:ascii="Book Antiqua" w:eastAsia="宋体" w:hAnsi="Book Antiqua" w:cs="宋体"/>
          <w:sz w:val="24"/>
          <w:szCs w:val="24"/>
        </w:rPr>
        <w:t xml:space="preserve">, Zhu C, Harris D, Joyce NC. Comparison of the proliferative capacity of human corneal endothelial cells from the central and peripheral areas.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46</w:t>
      </w:r>
      <w:r w:rsidRPr="002675C1">
        <w:rPr>
          <w:rFonts w:ascii="Book Antiqua" w:eastAsia="宋体" w:hAnsi="Book Antiqua" w:cs="宋体"/>
          <w:sz w:val="24"/>
          <w:szCs w:val="24"/>
        </w:rPr>
        <w:t>: 4086-4091 [PMID: 16249484 DOI: 10.1167/iovs.05-0245]</w:t>
      </w:r>
    </w:p>
    <w:p w14:paraId="5EE7AAE2"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4 </w:t>
      </w:r>
      <w:r w:rsidRPr="002675C1">
        <w:rPr>
          <w:rFonts w:ascii="Book Antiqua" w:eastAsia="宋体" w:hAnsi="Book Antiqua" w:cs="宋体"/>
          <w:b/>
          <w:bCs/>
          <w:sz w:val="24"/>
          <w:szCs w:val="24"/>
        </w:rPr>
        <w:t>Whikehart DR</w:t>
      </w:r>
      <w:r w:rsidRPr="002675C1">
        <w:rPr>
          <w:rFonts w:ascii="Book Antiqua" w:eastAsia="宋体" w:hAnsi="Book Antiqua" w:cs="宋体"/>
          <w:sz w:val="24"/>
          <w:szCs w:val="24"/>
        </w:rPr>
        <w:t xml:space="preserve">, Parikh CH, Vaughn AV, Mishler K, Edelhauser HF. Evidence suggesting the existence of stem cells for the human corneal endothelium. </w:t>
      </w:r>
      <w:r w:rsidRPr="002675C1">
        <w:rPr>
          <w:rFonts w:ascii="Book Antiqua" w:eastAsia="宋体" w:hAnsi="Book Antiqua" w:cs="宋体"/>
          <w:i/>
          <w:iCs/>
          <w:sz w:val="24"/>
          <w:szCs w:val="24"/>
        </w:rPr>
        <w:t>Mol Vis</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11</w:t>
      </w:r>
      <w:r w:rsidRPr="002675C1">
        <w:rPr>
          <w:rFonts w:ascii="Book Antiqua" w:eastAsia="宋体" w:hAnsi="Book Antiqua" w:cs="宋体"/>
          <w:sz w:val="24"/>
          <w:szCs w:val="24"/>
        </w:rPr>
        <w:t>: 816-824 [PMID: 16205623]</w:t>
      </w:r>
    </w:p>
    <w:p w14:paraId="78938F71"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5 </w:t>
      </w:r>
      <w:r w:rsidRPr="002675C1">
        <w:rPr>
          <w:rFonts w:ascii="Book Antiqua" w:eastAsia="宋体" w:hAnsi="Book Antiqua" w:cs="宋体"/>
          <w:b/>
          <w:bCs/>
          <w:sz w:val="24"/>
          <w:szCs w:val="24"/>
        </w:rPr>
        <w:t>Senoo T</w:t>
      </w:r>
      <w:r w:rsidRPr="002675C1">
        <w:rPr>
          <w:rFonts w:ascii="Book Antiqua" w:eastAsia="宋体" w:hAnsi="Book Antiqua" w:cs="宋体"/>
          <w:sz w:val="24"/>
          <w:szCs w:val="24"/>
        </w:rPr>
        <w:t xml:space="preserve">, Joyce NC. Cell cycle kinetics in corneal endothelium from old and young donors.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0; </w:t>
      </w:r>
      <w:r w:rsidRPr="002675C1">
        <w:rPr>
          <w:rFonts w:ascii="Book Antiqua" w:eastAsia="宋体" w:hAnsi="Book Antiqua" w:cs="宋体"/>
          <w:b/>
          <w:bCs/>
          <w:sz w:val="24"/>
          <w:szCs w:val="24"/>
        </w:rPr>
        <w:t>41</w:t>
      </w:r>
      <w:r w:rsidRPr="002675C1">
        <w:rPr>
          <w:rFonts w:ascii="Book Antiqua" w:eastAsia="宋体" w:hAnsi="Book Antiqua" w:cs="宋体"/>
          <w:sz w:val="24"/>
          <w:szCs w:val="24"/>
        </w:rPr>
        <w:t>: 660-667 [PMID: 10711678]</w:t>
      </w:r>
    </w:p>
    <w:p w14:paraId="4FF2DF1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6 </w:t>
      </w:r>
      <w:r w:rsidRPr="002675C1">
        <w:rPr>
          <w:rFonts w:ascii="Book Antiqua" w:eastAsia="宋体" w:hAnsi="Book Antiqua" w:cs="宋体"/>
          <w:b/>
          <w:bCs/>
          <w:sz w:val="24"/>
          <w:szCs w:val="24"/>
        </w:rPr>
        <w:t>McGowan SL</w:t>
      </w:r>
      <w:r w:rsidRPr="002675C1">
        <w:rPr>
          <w:rFonts w:ascii="Book Antiqua" w:eastAsia="宋体" w:hAnsi="Book Antiqua" w:cs="宋体"/>
          <w:sz w:val="24"/>
          <w:szCs w:val="24"/>
        </w:rPr>
        <w:t xml:space="preserve">, Edelhauser HF, Pfister RR, Whikehart DR. Stem cell markers in the human posterior limbus and corneal endothelium of unwounded and wounded corneas. </w:t>
      </w:r>
      <w:r w:rsidRPr="002675C1">
        <w:rPr>
          <w:rFonts w:ascii="Book Antiqua" w:eastAsia="宋体" w:hAnsi="Book Antiqua" w:cs="宋体"/>
          <w:i/>
          <w:iCs/>
          <w:sz w:val="24"/>
          <w:szCs w:val="24"/>
        </w:rPr>
        <w:t>Mol Vis</w:t>
      </w:r>
      <w:r w:rsidRPr="002675C1">
        <w:rPr>
          <w:rFonts w:ascii="Book Antiqua" w:eastAsia="宋体" w:hAnsi="Book Antiqua" w:cs="宋体"/>
          <w:sz w:val="24"/>
          <w:szCs w:val="24"/>
        </w:rPr>
        <w:t xml:space="preserve"> 2007; </w:t>
      </w:r>
      <w:r w:rsidRPr="002675C1">
        <w:rPr>
          <w:rFonts w:ascii="Book Antiqua" w:eastAsia="宋体" w:hAnsi="Book Antiqua" w:cs="宋体"/>
          <w:b/>
          <w:bCs/>
          <w:sz w:val="24"/>
          <w:szCs w:val="24"/>
        </w:rPr>
        <w:t>13</w:t>
      </w:r>
      <w:r w:rsidRPr="002675C1">
        <w:rPr>
          <w:rFonts w:ascii="Book Antiqua" w:eastAsia="宋体" w:hAnsi="Book Antiqua" w:cs="宋体"/>
          <w:sz w:val="24"/>
          <w:szCs w:val="24"/>
        </w:rPr>
        <w:t>: 1984-2000 [PMID: 17982423]</w:t>
      </w:r>
    </w:p>
    <w:p w14:paraId="3365EEC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7 </w:t>
      </w:r>
      <w:r w:rsidRPr="002675C1">
        <w:rPr>
          <w:rFonts w:ascii="Book Antiqua" w:eastAsia="宋体" w:hAnsi="Book Antiqua" w:cs="宋体"/>
          <w:b/>
          <w:bCs/>
          <w:sz w:val="24"/>
          <w:szCs w:val="24"/>
        </w:rPr>
        <w:t>Yokoo S</w:t>
      </w:r>
      <w:r w:rsidRPr="002675C1">
        <w:rPr>
          <w:rFonts w:ascii="Book Antiqua" w:eastAsia="宋体" w:hAnsi="Book Antiqua" w:cs="宋体"/>
          <w:sz w:val="24"/>
          <w:szCs w:val="24"/>
        </w:rPr>
        <w:t xml:space="preserve">, Yamagami S, Yanagi Y, Uchida S, Mimura T, Usui T, Amano S. Human corneal endothelial cell precursors isolated by sphere-forming assay.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46</w:t>
      </w:r>
      <w:r w:rsidRPr="002675C1">
        <w:rPr>
          <w:rFonts w:ascii="Book Antiqua" w:eastAsia="宋体" w:hAnsi="Book Antiqua" w:cs="宋体"/>
          <w:sz w:val="24"/>
          <w:szCs w:val="24"/>
        </w:rPr>
        <w:t>: 1626-1631 [PMID: 15851561 DOI: 10.1167/iovs.04-1263]</w:t>
      </w:r>
    </w:p>
    <w:p w14:paraId="6886AF5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8 </w:t>
      </w:r>
      <w:r w:rsidRPr="002675C1">
        <w:rPr>
          <w:rFonts w:ascii="Book Antiqua" w:eastAsia="宋体" w:hAnsi="Book Antiqua" w:cs="宋体"/>
          <w:b/>
          <w:bCs/>
          <w:sz w:val="24"/>
          <w:szCs w:val="24"/>
        </w:rPr>
        <w:t>Cheong YK</w:t>
      </w:r>
      <w:r w:rsidRPr="002675C1">
        <w:rPr>
          <w:rFonts w:ascii="Book Antiqua" w:eastAsia="宋体" w:hAnsi="Book Antiqua" w:cs="宋体"/>
          <w:sz w:val="24"/>
          <w:szCs w:val="24"/>
        </w:rPr>
        <w:t xml:space="preserve">, Ngoh ZX, Peh GS, Ang HP, Seah XY, Chng Z, Colman A, Mehta JS, Sun W. Identification of cell surface markers glypican-4 and CD200 that differentiate human corneal endothelium from stromal fibroblasts.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13; </w:t>
      </w:r>
      <w:r w:rsidRPr="002675C1">
        <w:rPr>
          <w:rFonts w:ascii="Book Antiqua" w:eastAsia="宋体" w:hAnsi="Book Antiqua" w:cs="宋体"/>
          <w:b/>
          <w:bCs/>
          <w:sz w:val="24"/>
          <w:szCs w:val="24"/>
        </w:rPr>
        <w:t>54</w:t>
      </w:r>
      <w:r w:rsidRPr="002675C1">
        <w:rPr>
          <w:rFonts w:ascii="Book Antiqua" w:eastAsia="宋体" w:hAnsi="Book Antiqua" w:cs="宋体"/>
          <w:sz w:val="24"/>
          <w:szCs w:val="24"/>
        </w:rPr>
        <w:t>: 4538-4547 [PMID: 23744997 DOI: 10.1167/iovs.13-1175]</w:t>
      </w:r>
    </w:p>
    <w:p w14:paraId="1202B03F"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09 </w:t>
      </w:r>
      <w:r w:rsidRPr="002675C1">
        <w:rPr>
          <w:rFonts w:ascii="Book Antiqua" w:eastAsia="宋体" w:hAnsi="Book Antiqua" w:cs="宋体"/>
          <w:b/>
          <w:bCs/>
          <w:sz w:val="24"/>
          <w:szCs w:val="24"/>
        </w:rPr>
        <w:t>Levis HJ</w:t>
      </w:r>
      <w:r w:rsidRPr="002675C1">
        <w:rPr>
          <w:rFonts w:ascii="Book Antiqua" w:eastAsia="宋体" w:hAnsi="Book Antiqua" w:cs="宋体"/>
          <w:sz w:val="24"/>
          <w:szCs w:val="24"/>
        </w:rPr>
        <w:t xml:space="preserve">, Peh GS, Toh KP, Poh R, Shortt AJ, Drake RA, Mehta JS, Daniels JT. Plastic compressed collagen as a novel carrier for expanded human corneal endothelial cells for transplantation. </w:t>
      </w:r>
      <w:r w:rsidRPr="002675C1">
        <w:rPr>
          <w:rFonts w:ascii="Book Antiqua" w:eastAsia="宋体" w:hAnsi="Book Antiqua" w:cs="宋体"/>
          <w:i/>
          <w:iCs/>
          <w:sz w:val="24"/>
          <w:szCs w:val="24"/>
        </w:rPr>
        <w:t>PLoS One</w:t>
      </w:r>
      <w:r w:rsidRPr="002675C1">
        <w:rPr>
          <w:rFonts w:ascii="Book Antiqua" w:eastAsia="宋体" w:hAnsi="Book Antiqua" w:cs="宋体"/>
          <w:sz w:val="24"/>
          <w:szCs w:val="24"/>
        </w:rPr>
        <w:t xml:space="preserve"> 2012; </w:t>
      </w:r>
      <w:r w:rsidRPr="002675C1">
        <w:rPr>
          <w:rFonts w:ascii="Book Antiqua" w:eastAsia="宋体" w:hAnsi="Book Antiqua" w:cs="宋体"/>
          <w:b/>
          <w:bCs/>
          <w:sz w:val="24"/>
          <w:szCs w:val="24"/>
        </w:rPr>
        <w:t>7</w:t>
      </w:r>
      <w:r w:rsidRPr="002675C1">
        <w:rPr>
          <w:rFonts w:ascii="Book Antiqua" w:eastAsia="宋体" w:hAnsi="Book Antiqua" w:cs="宋体"/>
          <w:sz w:val="24"/>
          <w:szCs w:val="24"/>
        </w:rPr>
        <w:t>: e50993 [PMID: 23226443 DOI: 10.1371/journal.pone.0050993]</w:t>
      </w:r>
    </w:p>
    <w:p w14:paraId="0C302779"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10 </w:t>
      </w:r>
      <w:r w:rsidRPr="002675C1">
        <w:rPr>
          <w:rFonts w:ascii="Book Antiqua" w:eastAsia="宋体" w:hAnsi="Book Antiqua" w:cs="宋体"/>
          <w:b/>
          <w:bCs/>
          <w:sz w:val="24"/>
          <w:szCs w:val="24"/>
        </w:rPr>
        <w:t>Zhu YT</w:t>
      </w:r>
      <w:r w:rsidRPr="002675C1">
        <w:rPr>
          <w:rFonts w:ascii="Book Antiqua" w:eastAsia="宋体" w:hAnsi="Book Antiqua" w:cs="宋体"/>
          <w:sz w:val="24"/>
          <w:szCs w:val="24"/>
        </w:rPr>
        <w:t xml:space="preserve">, Hayashida Y, Kheirkhah A, He H, Chen SY, Tseng SC. Characterization and comparison of intercellular adherent junctions expressed by human corneal endothelial cells in vivo and in vitro.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8; </w:t>
      </w:r>
      <w:r w:rsidRPr="002675C1">
        <w:rPr>
          <w:rFonts w:ascii="Book Antiqua" w:eastAsia="宋体" w:hAnsi="Book Antiqua" w:cs="宋体"/>
          <w:b/>
          <w:bCs/>
          <w:sz w:val="24"/>
          <w:szCs w:val="24"/>
        </w:rPr>
        <w:t>49</w:t>
      </w:r>
      <w:r w:rsidRPr="002675C1">
        <w:rPr>
          <w:rFonts w:ascii="Book Antiqua" w:eastAsia="宋体" w:hAnsi="Book Antiqua" w:cs="宋体"/>
          <w:sz w:val="24"/>
          <w:szCs w:val="24"/>
        </w:rPr>
        <w:t>: 3879-3886 [PMID: 18502989 DOI: 10.1167/iovs.08-1693]</w:t>
      </w:r>
    </w:p>
    <w:p w14:paraId="2E67047B"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11 </w:t>
      </w:r>
      <w:r w:rsidRPr="002675C1">
        <w:rPr>
          <w:rFonts w:ascii="Book Antiqua" w:eastAsia="宋体" w:hAnsi="Book Antiqua" w:cs="宋体"/>
          <w:b/>
          <w:bCs/>
          <w:sz w:val="24"/>
          <w:szCs w:val="24"/>
        </w:rPr>
        <w:t>Senoo T</w:t>
      </w:r>
      <w:r w:rsidRPr="002675C1">
        <w:rPr>
          <w:rFonts w:ascii="Book Antiqua" w:eastAsia="宋体" w:hAnsi="Book Antiqua" w:cs="宋体"/>
          <w:sz w:val="24"/>
          <w:szCs w:val="24"/>
        </w:rPr>
        <w:t xml:space="preserve">, Obara Y, Joyce NC. EDTA: a promoter of proliferation in human corneal endothelium.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0; </w:t>
      </w:r>
      <w:r w:rsidRPr="002675C1">
        <w:rPr>
          <w:rFonts w:ascii="Book Antiqua" w:eastAsia="宋体" w:hAnsi="Book Antiqua" w:cs="宋体"/>
          <w:b/>
          <w:bCs/>
          <w:sz w:val="24"/>
          <w:szCs w:val="24"/>
        </w:rPr>
        <w:t>41</w:t>
      </w:r>
      <w:r w:rsidRPr="002675C1">
        <w:rPr>
          <w:rFonts w:ascii="Book Antiqua" w:eastAsia="宋体" w:hAnsi="Book Antiqua" w:cs="宋体"/>
          <w:sz w:val="24"/>
          <w:szCs w:val="24"/>
        </w:rPr>
        <w:t>: 2930-2935 [PMID: 10967047]</w:t>
      </w:r>
    </w:p>
    <w:p w14:paraId="4123AD03"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12 </w:t>
      </w:r>
      <w:r w:rsidRPr="002675C1">
        <w:rPr>
          <w:rFonts w:ascii="Book Antiqua" w:eastAsia="宋体" w:hAnsi="Book Antiqua" w:cs="宋体"/>
          <w:b/>
          <w:bCs/>
          <w:sz w:val="24"/>
          <w:szCs w:val="24"/>
        </w:rPr>
        <w:t>Grottone GT</w:t>
      </w:r>
      <w:r w:rsidRPr="002675C1">
        <w:rPr>
          <w:rFonts w:ascii="Book Antiqua" w:eastAsia="宋体" w:hAnsi="Book Antiqua" w:cs="宋体"/>
          <w:sz w:val="24"/>
          <w:szCs w:val="24"/>
        </w:rPr>
        <w:t xml:space="preserve">, Pereira NC, Gomes JÁ. Endothelial keratoplasty: evolution and horizons. </w:t>
      </w:r>
      <w:r w:rsidRPr="002675C1">
        <w:rPr>
          <w:rFonts w:ascii="Book Antiqua" w:eastAsia="宋体" w:hAnsi="Book Antiqua" w:cs="宋体"/>
          <w:i/>
          <w:iCs/>
          <w:sz w:val="24"/>
          <w:szCs w:val="24"/>
        </w:rPr>
        <w:t>Arq Bras Oftalmol</w:t>
      </w:r>
      <w:r w:rsidRPr="002675C1">
        <w:rPr>
          <w:rFonts w:ascii="Book Antiqua" w:eastAsia="宋体" w:hAnsi="Book Antiqua" w:cs="宋体"/>
          <w:sz w:val="24"/>
          <w:szCs w:val="24"/>
        </w:rPr>
        <w:t xml:space="preserve"> 2012; </w:t>
      </w:r>
      <w:r w:rsidRPr="002675C1">
        <w:rPr>
          <w:rFonts w:ascii="Book Antiqua" w:eastAsia="宋体" w:hAnsi="Book Antiqua" w:cs="宋体"/>
          <w:b/>
          <w:bCs/>
          <w:sz w:val="24"/>
          <w:szCs w:val="24"/>
        </w:rPr>
        <w:t>75</w:t>
      </w:r>
      <w:r w:rsidRPr="002675C1">
        <w:rPr>
          <w:rFonts w:ascii="Book Antiqua" w:eastAsia="宋体" w:hAnsi="Book Antiqua" w:cs="宋体"/>
          <w:sz w:val="24"/>
          <w:szCs w:val="24"/>
        </w:rPr>
        <w:t>: 439-446 [PMID: 23715152 DOI: 10.1590/s0004-27492012000600016]</w:t>
      </w:r>
    </w:p>
    <w:p w14:paraId="10B12D20"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13 </w:t>
      </w:r>
      <w:r w:rsidRPr="002675C1">
        <w:rPr>
          <w:rFonts w:ascii="Book Antiqua" w:eastAsia="宋体" w:hAnsi="Book Antiqua" w:cs="宋体"/>
          <w:b/>
          <w:bCs/>
          <w:sz w:val="24"/>
          <w:szCs w:val="24"/>
        </w:rPr>
        <w:t>Kimoto M</w:t>
      </w:r>
      <w:r w:rsidRPr="002675C1">
        <w:rPr>
          <w:rFonts w:ascii="Book Antiqua" w:eastAsia="宋体" w:hAnsi="Book Antiqua" w:cs="宋体"/>
          <w:sz w:val="24"/>
          <w:szCs w:val="24"/>
        </w:rPr>
        <w:t xml:space="preserve">, Shima N, Yamaguchi M, Amano S, Yamagami S. Role of hepatocyte growth factor in promoting the growth of human corneal endothelial cells stimulated by L-ascorbic acid 2-phosphate.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12; </w:t>
      </w:r>
      <w:r w:rsidRPr="002675C1">
        <w:rPr>
          <w:rFonts w:ascii="Book Antiqua" w:eastAsia="宋体" w:hAnsi="Book Antiqua" w:cs="宋体"/>
          <w:b/>
          <w:bCs/>
          <w:sz w:val="24"/>
          <w:szCs w:val="24"/>
        </w:rPr>
        <w:t>53</w:t>
      </w:r>
      <w:r w:rsidRPr="002675C1">
        <w:rPr>
          <w:rFonts w:ascii="Book Antiqua" w:eastAsia="宋体" w:hAnsi="Book Antiqua" w:cs="宋体"/>
          <w:sz w:val="24"/>
          <w:szCs w:val="24"/>
        </w:rPr>
        <w:t>: 7583-7589 [PMID: 23081981 DOI: 10.1167/iovs.12-10146]</w:t>
      </w:r>
    </w:p>
    <w:p w14:paraId="781CE0B7"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14 </w:t>
      </w:r>
      <w:r w:rsidRPr="002675C1">
        <w:rPr>
          <w:rFonts w:ascii="Book Antiqua" w:eastAsia="宋体" w:hAnsi="Book Antiqua" w:cs="宋体"/>
          <w:b/>
          <w:bCs/>
          <w:sz w:val="24"/>
          <w:szCs w:val="24"/>
        </w:rPr>
        <w:t>Peh GS</w:t>
      </w:r>
      <w:r w:rsidRPr="002675C1">
        <w:rPr>
          <w:rFonts w:ascii="Book Antiqua" w:eastAsia="宋体" w:hAnsi="Book Antiqua" w:cs="宋体"/>
          <w:sz w:val="24"/>
          <w:szCs w:val="24"/>
        </w:rPr>
        <w:t xml:space="preserve">, Beuerman RW, Colman A, Tan DT, Mehta JS. Human corneal endothelial cell expansion for corneal endothelium transplantation: an overview. </w:t>
      </w:r>
      <w:r w:rsidRPr="002675C1">
        <w:rPr>
          <w:rFonts w:ascii="Book Antiqua" w:eastAsia="宋体" w:hAnsi="Book Antiqua" w:cs="宋体"/>
          <w:i/>
          <w:iCs/>
          <w:sz w:val="24"/>
          <w:szCs w:val="24"/>
        </w:rPr>
        <w:t>Transplantation</w:t>
      </w:r>
      <w:r w:rsidRPr="002675C1">
        <w:rPr>
          <w:rFonts w:ascii="Book Antiqua" w:eastAsia="宋体" w:hAnsi="Book Antiqua" w:cs="宋体"/>
          <w:sz w:val="24"/>
          <w:szCs w:val="24"/>
        </w:rPr>
        <w:t xml:space="preserve"> 2011; </w:t>
      </w:r>
      <w:r w:rsidRPr="002675C1">
        <w:rPr>
          <w:rFonts w:ascii="Book Antiqua" w:eastAsia="宋体" w:hAnsi="Book Antiqua" w:cs="宋体"/>
          <w:b/>
          <w:bCs/>
          <w:sz w:val="24"/>
          <w:szCs w:val="24"/>
        </w:rPr>
        <w:t>91</w:t>
      </w:r>
      <w:r w:rsidRPr="002675C1">
        <w:rPr>
          <w:rFonts w:ascii="Book Antiqua" w:eastAsia="宋体" w:hAnsi="Book Antiqua" w:cs="宋体"/>
          <w:sz w:val="24"/>
          <w:szCs w:val="24"/>
        </w:rPr>
        <w:t>: 811-819 [PMID: 21358368 DOI: 10.1097/TP.0b013e3182111f01]</w:t>
      </w:r>
    </w:p>
    <w:p w14:paraId="06E5C040"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15 </w:t>
      </w:r>
      <w:r w:rsidRPr="002675C1">
        <w:rPr>
          <w:rFonts w:ascii="Book Antiqua" w:eastAsia="宋体" w:hAnsi="Book Antiqua" w:cs="宋体"/>
          <w:b/>
          <w:bCs/>
          <w:sz w:val="24"/>
          <w:szCs w:val="24"/>
        </w:rPr>
        <w:t>Mimura T</w:t>
      </w:r>
      <w:r w:rsidRPr="002675C1">
        <w:rPr>
          <w:rFonts w:ascii="Book Antiqua" w:eastAsia="宋体" w:hAnsi="Book Antiqua" w:cs="宋体"/>
          <w:sz w:val="24"/>
          <w:szCs w:val="24"/>
        </w:rPr>
        <w:t xml:space="preserve">, Shimomura N, Usui T, Noda Y, Kaji Y, Yamgami S, Amano S, Miyata K, Araie M. Magnetic attraction of iron-endocytosed corneal endothelial cells to Descemet's membrane. </w:t>
      </w:r>
      <w:r w:rsidRPr="002675C1">
        <w:rPr>
          <w:rFonts w:ascii="Book Antiqua" w:eastAsia="宋体" w:hAnsi="Book Antiqua" w:cs="宋体"/>
          <w:i/>
          <w:iCs/>
          <w:sz w:val="24"/>
          <w:szCs w:val="24"/>
        </w:rPr>
        <w:t>Exp Eye Res</w:t>
      </w:r>
      <w:r w:rsidRPr="002675C1">
        <w:rPr>
          <w:rFonts w:ascii="Book Antiqua" w:eastAsia="宋体" w:hAnsi="Book Antiqua" w:cs="宋体"/>
          <w:sz w:val="24"/>
          <w:szCs w:val="24"/>
        </w:rPr>
        <w:t xml:space="preserve"> 2003; </w:t>
      </w:r>
      <w:r w:rsidRPr="002675C1">
        <w:rPr>
          <w:rFonts w:ascii="Book Antiqua" w:eastAsia="宋体" w:hAnsi="Book Antiqua" w:cs="宋体"/>
          <w:b/>
          <w:bCs/>
          <w:sz w:val="24"/>
          <w:szCs w:val="24"/>
        </w:rPr>
        <w:t>76</w:t>
      </w:r>
      <w:r w:rsidRPr="002675C1">
        <w:rPr>
          <w:rFonts w:ascii="Book Antiqua" w:eastAsia="宋体" w:hAnsi="Book Antiqua" w:cs="宋体"/>
          <w:sz w:val="24"/>
          <w:szCs w:val="24"/>
        </w:rPr>
        <w:t>: 745-751 [PMID: 12742357 DOI: 10.1016/S0014-4835(03)00057-5]</w:t>
      </w:r>
    </w:p>
    <w:p w14:paraId="370CFCCA" w14:textId="77777777" w:rsidR="003C10D2" w:rsidRPr="002675C1" w:rsidRDefault="003C10D2" w:rsidP="003C10D2">
      <w:pPr>
        <w:spacing w:after="0" w:line="360" w:lineRule="auto"/>
        <w:jc w:val="both"/>
        <w:rPr>
          <w:rFonts w:ascii="Book Antiqua" w:eastAsia="宋体" w:hAnsi="Book Antiqua" w:cs="宋体"/>
          <w:sz w:val="24"/>
          <w:szCs w:val="24"/>
        </w:rPr>
      </w:pPr>
      <w:r w:rsidRPr="002675C1">
        <w:rPr>
          <w:rFonts w:ascii="Book Antiqua" w:eastAsia="宋体" w:hAnsi="Book Antiqua" w:cs="宋体"/>
          <w:sz w:val="24"/>
          <w:szCs w:val="24"/>
        </w:rPr>
        <w:t xml:space="preserve">116 </w:t>
      </w:r>
      <w:r w:rsidRPr="002675C1">
        <w:rPr>
          <w:rFonts w:ascii="Book Antiqua" w:eastAsia="宋体" w:hAnsi="Book Antiqua" w:cs="宋体"/>
          <w:b/>
          <w:bCs/>
          <w:sz w:val="24"/>
          <w:szCs w:val="24"/>
        </w:rPr>
        <w:t>Mimura T</w:t>
      </w:r>
      <w:r w:rsidRPr="002675C1">
        <w:rPr>
          <w:rFonts w:ascii="Book Antiqua" w:eastAsia="宋体" w:hAnsi="Book Antiqua" w:cs="宋体"/>
          <w:sz w:val="24"/>
          <w:szCs w:val="24"/>
        </w:rPr>
        <w:t xml:space="preserve">, Yamagami S, Usui T, Ishii Y, Ono K, Yokoo S, Funatsu H, Araie M, Amano S. Long-term outcome of iron-endocytosing cultured corneal endothelial cell transplantation with magnetic attraction. </w:t>
      </w:r>
      <w:r w:rsidRPr="002675C1">
        <w:rPr>
          <w:rFonts w:ascii="Book Antiqua" w:eastAsia="宋体" w:hAnsi="Book Antiqua" w:cs="宋体"/>
          <w:i/>
          <w:iCs/>
          <w:sz w:val="24"/>
          <w:szCs w:val="24"/>
        </w:rPr>
        <w:t>Exp Eye Res</w:t>
      </w:r>
      <w:r w:rsidRPr="002675C1">
        <w:rPr>
          <w:rFonts w:ascii="Book Antiqua" w:eastAsia="宋体" w:hAnsi="Book Antiqua" w:cs="宋体"/>
          <w:sz w:val="24"/>
          <w:szCs w:val="24"/>
        </w:rPr>
        <w:t xml:space="preserve"> 2005; </w:t>
      </w:r>
      <w:r w:rsidRPr="002675C1">
        <w:rPr>
          <w:rFonts w:ascii="Book Antiqua" w:eastAsia="宋体" w:hAnsi="Book Antiqua" w:cs="宋体"/>
          <w:b/>
          <w:bCs/>
          <w:sz w:val="24"/>
          <w:szCs w:val="24"/>
        </w:rPr>
        <w:t>80</w:t>
      </w:r>
      <w:r w:rsidRPr="002675C1">
        <w:rPr>
          <w:rFonts w:ascii="Book Antiqua" w:eastAsia="宋体" w:hAnsi="Book Antiqua" w:cs="宋体"/>
          <w:sz w:val="24"/>
          <w:szCs w:val="24"/>
        </w:rPr>
        <w:t>: 149-157 [PMID: 15670793 DOI: 10.1016/j.exer.2004.08.021]</w:t>
      </w:r>
    </w:p>
    <w:p w14:paraId="23AC834B" w14:textId="084AAB4D" w:rsidR="00EC1F0F" w:rsidRPr="002675C1" w:rsidRDefault="003C10D2" w:rsidP="003C10D2">
      <w:pPr>
        <w:spacing w:after="0" w:line="360" w:lineRule="auto"/>
        <w:jc w:val="both"/>
        <w:rPr>
          <w:rFonts w:ascii="Book Antiqua" w:eastAsia="宋体" w:hAnsi="Book Antiqua" w:cs="宋体"/>
          <w:sz w:val="24"/>
          <w:szCs w:val="24"/>
          <w:lang w:eastAsia="zh-CN"/>
        </w:rPr>
      </w:pPr>
      <w:r w:rsidRPr="002675C1">
        <w:rPr>
          <w:rFonts w:ascii="Book Antiqua" w:eastAsia="宋体" w:hAnsi="Book Antiqua" w:cs="宋体"/>
          <w:sz w:val="24"/>
          <w:szCs w:val="24"/>
        </w:rPr>
        <w:t xml:space="preserve">117 </w:t>
      </w:r>
      <w:r w:rsidRPr="002675C1">
        <w:rPr>
          <w:rFonts w:ascii="Book Antiqua" w:eastAsia="宋体" w:hAnsi="Book Antiqua" w:cs="宋体"/>
          <w:b/>
          <w:bCs/>
          <w:sz w:val="24"/>
          <w:szCs w:val="24"/>
        </w:rPr>
        <w:t>Patel SV</w:t>
      </w:r>
      <w:r w:rsidRPr="002675C1">
        <w:rPr>
          <w:rFonts w:ascii="Book Antiqua" w:eastAsia="宋体" w:hAnsi="Book Antiqua" w:cs="宋体"/>
          <w:sz w:val="24"/>
          <w:szCs w:val="24"/>
        </w:rPr>
        <w:t xml:space="preserve">, Bachman LA, Hann CR, Bahler CK, Fautsch MP. Human corneal endothelial cell transplantation in a human ex vivo model. </w:t>
      </w:r>
      <w:r w:rsidRPr="002675C1">
        <w:rPr>
          <w:rFonts w:ascii="Book Antiqua" w:eastAsia="宋体" w:hAnsi="Book Antiqua" w:cs="宋体"/>
          <w:i/>
          <w:iCs/>
          <w:sz w:val="24"/>
          <w:szCs w:val="24"/>
        </w:rPr>
        <w:t>Invest Ophthalmol Vis Sci</w:t>
      </w:r>
      <w:r w:rsidRPr="002675C1">
        <w:rPr>
          <w:rFonts w:ascii="Book Antiqua" w:eastAsia="宋体" w:hAnsi="Book Antiqua" w:cs="宋体"/>
          <w:sz w:val="24"/>
          <w:szCs w:val="24"/>
        </w:rPr>
        <w:t xml:space="preserve"> 2009; </w:t>
      </w:r>
      <w:r w:rsidRPr="002675C1">
        <w:rPr>
          <w:rFonts w:ascii="Book Antiqua" w:eastAsia="宋体" w:hAnsi="Book Antiqua" w:cs="宋体"/>
          <w:b/>
          <w:bCs/>
          <w:sz w:val="24"/>
          <w:szCs w:val="24"/>
        </w:rPr>
        <w:t>50</w:t>
      </w:r>
      <w:r w:rsidRPr="002675C1">
        <w:rPr>
          <w:rFonts w:ascii="Book Antiqua" w:eastAsia="宋体" w:hAnsi="Book Antiqua" w:cs="宋体"/>
          <w:sz w:val="24"/>
          <w:szCs w:val="24"/>
        </w:rPr>
        <w:t>: 2123-2131 [PMID: 19136716 DOI: 10.1167/iovs.08-2653]</w:t>
      </w:r>
    </w:p>
    <w:p w14:paraId="57B3A559" w14:textId="745C3C48" w:rsidR="003C10D2" w:rsidRPr="002675C1" w:rsidRDefault="003C10D2" w:rsidP="00FE426F">
      <w:pPr>
        <w:adjustRightInd w:val="0"/>
        <w:snapToGrid w:val="0"/>
        <w:spacing w:after="0" w:line="360" w:lineRule="auto"/>
        <w:ind w:right="238"/>
        <w:jc w:val="right"/>
        <w:rPr>
          <w:rFonts w:ascii="Book Antiqua" w:hAnsi="Book Antiqua"/>
          <w:b/>
          <w:bCs/>
          <w:sz w:val="24"/>
          <w:szCs w:val="24"/>
          <w:lang w:val="en-GB"/>
        </w:rPr>
      </w:pPr>
      <w:r w:rsidRPr="002675C1">
        <w:rPr>
          <w:rStyle w:val="Strong"/>
          <w:rFonts w:ascii="Book Antiqua" w:hAnsi="Book Antiqua" w:cs="Arial"/>
          <w:noProof/>
          <w:sz w:val="24"/>
          <w:szCs w:val="24"/>
          <w:lang w:val="en-GB"/>
        </w:rPr>
        <w:t>P-Reviewer:</w:t>
      </w:r>
      <w:r w:rsidRPr="002675C1">
        <w:rPr>
          <w:rFonts w:ascii="Book Antiqua" w:hAnsi="Book Antiqua"/>
          <w:color w:val="000000"/>
          <w:sz w:val="24"/>
          <w:szCs w:val="24"/>
          <w:lang w:val="en-GB"/>
        </w:rPr>
        <w:t xml:space="preserve"> Dunbar</w:t>
      </w:r>
      <w:r w:rsidRPr="002675C1">
        <w:rPr>
          <w:rFonts w:ascii="Book Antiqua" w:eastAsia="宋体" w:hAnsi="Book Antiqua"/>
          <w:color w:val="000000"/>
          <w:sz w:val="24"/>
          <w:szCs w:val="24"/>
          <w:lang w:val="en-GB" w:eastAsia="zh-CN"/>
        </w:rPr>
        <w:t xml:space="preserve"> GL</w:t>
      </w:r>
      <w:r w:rsidRPr="002675C1">
        <w:rPr>
          <w:rFonts w:ascii="Book Antiqua" w:hAnsi="Book Antiqua"/>
          <w:bCs/>
          <w:sz w:val="24"/>
          <w:szCs w:val="24"/>
          <w:lang w:val="en-GB"/>
        </w:rPr>
        <w:t xml:space="preserve"> </w:t>
      </w:r>
      <w:r w:rsidRPr="002675C1">
        <w:rPr>
          <w:rFonts w:ascii="Book Antiqua" w:hAnsi="Book Antiqua"/>
          <w:b/>
          <w:bCs/>
          <w:sz w:val="24"/>
          <w:szCs w:val="24"/>
          <w:lang w:val="en-GB"/>
        </w:rPr>
        <w:t>S-Editor:</w:t>
      </w:r>
      <w:r w:rsidRPr="002675C1">
        <w:rPr>
          <w:rFonts w:ascii="Book Antiqua" w:hAnsi="Book Antiqua"/>
          <w:bCs/>
          <w:sz w:val="24"/>
          <w:szCs w:val="24"/>
          <w:lang w:val="en-GB"/>
        </w:rPr>
        <w:t xml:space="preserve"> Tian YL</w:t>
      </w:r>
    </w:p>
    <w:p w14:paraId="21DB2824" w14:textId="77777777" w:rsidR="003C10D2" w:rsidRPr="002675C1" w:rsidRDefault="003C10D2" w:rsidP="00FE426F">
      <w:pPr>
        <w:adjustRightInd w:val="0"/>
        <w:snapToGrid w:val="0"/>
        <w:spacing w:after="0" w:line="360" w:lineRule="auto"/>
        <w:ind w:right="238"/>
        <w:jc w:val="right"/>
        <w:rPr>
          <w:rFonts w:ascii="Book Antiqua" w:hAnsi="Book Antiqua"/>
          <w:bCs/>
          <w:sz w:val="24"/>
          <w:szCs w:val="24"/>
        </w:rPr>
      </w:pPr>
      <w:r w:rsidRPr="002675C1">
        <w:rPr>
          <w:rFonts w:ascii="Book Antiqua" w:hAnsi="Book Antiqua"/>
          <w:b/>
          <w:bCs/>
          <w:sz w:val="24"/>
          <w:szCs w:val="24"/>
        </w:rPr>
        <w:t>L-Editor:   E-Editor:</w:t>
      </w:r>
    </w:p>
    <w:p w14:paraId="5E99960F" w14:textId="77777777" w:rsidR="003C10D2" w:rsidRPr="002675C1" w:rsidRDefault="003C10D2" w:rsidP="003C10D2">
      <w:pPr>
        <w:spacing w:after="0" w:line="360" w:lineRule="auto"/>
        <w:jc w:val="both"/>
        <w:rPr>
          <w:rFonts w:ascii="Book Antiqua" w:hAnsi="Book Antiqua" w:cs="Times New Roman"/>
          <w:sz w:val="24"/>
          <w:szCs w:val="24"/>
          <w:lang w:eastAsia="zh-CN"/>
        </w:rPr>
      </w:pPr>
    </w:p>
    <w:sectPr w:rsidR="003C10D2" w:rsidRPr="002675C1" w:rsidSect="00842F5B">
      <w:footerReference w:type="even" r:id="rId11"/>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158256" w14:textId="77777777" w:rsidR="003F73AA" w:rsidRDefault="003F73AA" w:rsidP="00786FCF">
      <w:pPr>
        <w:spacing w:after="0" w:line="240" w:lineRule="auto"/>
      </w:pPr>
      <w:r>
        <w:separator/>
      </w:r>
    </w:p>
  </w:endnote>
  <w:endnote w:type="continuationSeparator" w:id="0">
    <w:p w14:paraId="3BF4FD18" w14:textId="77777777" w:rsidR="003F73AA" w:rsidRDefault="003F73AA" w:rsidP="00786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D5346" w14:textId="77777777" w:rsidR="003E2055" w:rsidRDefault="003E2055" w:rsidP="00786F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C77417" w14:textId="77777777" w:rsidR="003E2055" w:rsidRDefault="003E2055" w:rsidP="00786FC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AC8E63" w14:textId="77777777" w:rsidR="003E2055" w:rsidRDefault="003E2055" w:rsidP="00786F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65F1">
      <w:rPr>
        <w:rStyle w:val="PageNumber"/>
        <w:noProof/>
      </w:rPr>
      <w:t>1</w:t>
    </w:r>
    <w:r>
      <w:rPr>
        <w:rStyle w:val="PageNumber"/>
      </w:rPr>
      <w:fldChar w:fldCharType="end"/>
    </w:r>
  </w:p>
  <w:p w14:paraId="2488E456" w14:textId="77777777" w:rsidR="003E2055" w:rsidRDefault="003E2055" w:rsidP="00786FC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E8D35F" w14:textId="77777777" w:rsidR="003F73AA" w:rsidRDefault="003F73AA" w:rsidP="00786FCF">
      <w:pPr>
        <w:spacing w:after="0" w:line="240" w:lineRule="auto"/>
      </w:pPr>
      <w:r>
        <w:separator/>
      </w:r>
    </w:p>
  </w:footnote>
  <w:footnote w:type="continuationSeparator" w:id="0">
    <w:p w14:paraId="69771DA5" w14:textId="77777777" w:rsidR="003F73AA" w:rsidRDefault="003F73AA" w:rsidP="00786FC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B621E"/>
    <w:multiLevelType w:val="hybridMultilevel"/>
    <w:tmpl w:val="9B547322"/>
    <w:lvl w:ilvl="0" w:tplc="325C4D80">
      <w:start w:val="1"/>
      <w:numFmt w:val="decimal"/>
      <w:lvlText w:val="%1."/>
      <w:lvlJc w:val="left"/>
      <w:pPr>
        <w:ind w:left="720" w:hanging="360"/>
      </w:pPr>
      <w:rPr>
        <w:rFonts w:eastAsiaTheme="minorHAns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263B"/>
    <w:rsid w:val="000036A8"/>
    <w:rsid w:val="00047E82"/>
    <w:rsid w:val="000547E7"/>
    <w:rsid w:val="000B0E38"/>
    <w:rsid w:val="000C655E"/>
    <w:rsid w:val="000C6E5D"/>
    <w:rsid w:val="000D5FC4"/>
    <w:rsid w:val="000E10F5"/>
    <w:rsid w:val="00160E9F"/>
    <w:rsid w:val="00213853"/>
    <w:rsid w:val="002165F1"/>
    <w:rsid w:val="00222A38"/>
    <w:rsid w:val="002264A8"/>
    <w:rsid w:val="0025189B"/>
    <w:rsid w:val="00263D1D"/>
    <w:rsid w:val="002675C1"/>
    <w:rsid w:val="00270F5F"/>
    <w:rsid w:val="0029214B"/>
    <w:rsid w:val="00297678"/>
    <w:rsid w:val="002A4B75"/>
    <w:rsid w:val="002A6403"/>
    <w:rsid w:val="002D5E06"/>
    <w:rsid w:val="002E5AD6"/>
    <w:rsid w:val="003033FE"/>
    <w:rsid w:val="003218D4"/>
    <w:rsid w:val="003509EC"/>
    <w:rsid w:val="003A6956"/>
    <w:rsid w:val="003B17F4"/>
    <w:rsid w:val="003C10D2"/>
    <w:rsid w:val="003E2055"/>
    <w:rsid w:val="003F33D8"/>
    <w:rsid w:val="003F73AA"/>
    <w:rsid w:val="00406646"/>
    <w:rsid w:val="004115BA"/>
    <w:rsid w:val="00420E5A"/>
    <w:rsid w:val="00437BED"/>
    <w:rsid w:val="00480DB0"/>
    <w:rsid w:val="004B2752"/>
    <w:rsid w:val="0051368B"/>
    <w:rsid w:val="00514670"/>
    <w:rsid w:val="0053183F"/>
    <w:rsid w:val="00543522"/>
    <w:rsid w:val="005457AB"/>
    <w:rsid w:val="0056693A"/>
    <w:rsid w:val="00572623"/>
    <w:rsid w:val="005C23ED"/>
    <w:rsid w:val="005F2754"/>
    <w:rsid w:val="00620BC3"/>
    <w:rsid w:val="006423D5"/>
    <w:rsid w:val="006631D6"/>
    <w:rsid w:val="00696EBC"/>
    <w:rsid w:val="006B0829"/>
    <w:rsid w:val="006B263B"/>
    <w:rsid w:val="006B5415"/>
    <w:rsid w:val="006B6D0D"/>
    <w:rsid w:val="006F6FDC"/>
    <w:rsid w:val="00703337"/>
    <w:rsid w:val="00713CFC"/>
    <w:rsid w:val="00716A73"/>
    <w:rsid w:val="00722952"/>
    <w:rsid w:val="00786FCF"/>
    <w:rsid w:val="007916DC"/>
    <w:rsid w:val="007A3C05"/>
    <w:rsid w:val="007D0D8A"/>
    <w:rsid w:val="007D3BE4"/>
    <w:rsid w:val="007D612F"/>
    <w:rsid w:val="007E0215"/>
    <w:rsid w:val="007E7811"/>
    <w:rsid w:val="00812075"/>
    <w:rsid w:val="00835F1D"/>
    <w:rsid w:val="00842F5B"/>
    <w:rsid w:val="008525D5"/>
    <w:rsid w:val="008C4E24"/>
    <w:rsid w:val="008D218B"/>
    <w:rsid w:val="008F0991"/>
    <w:rsid w:val="008F3C14"/>
    <w:rsid w:val="00903619"/>
    <w:rsid w:val="00920A9C"/>
    <w:rsid w:val="0093082E"/>
    <w:rsid w:val="0095259E"/>
    <w:rsid w:val="00970884"/>
    <w:rsid w:val="00974949"/>
    <w:rsid w:val="00986590"/>
    <w:rsid w:val="00991090"/>
    <w:rsid w:val="00991A9B"/>
    <w:rsid w:val="009B1328"/>
    <w:rsid w:val="009B2DC3"/>
    <w:rsid w:val="009B588B"/>
    <w:rsid w:val="009C6F1C"/>
    <w:rsid w:val="00A536F9"/>
    <w:rsid w:val="00A7664B"/>
    <w:rsid w:val="00A93CB2"/>
    <w:rsid w:val="00A9414F"/>
    <w:rsid w:val="00AD55ED"/>
    <w:rsid w:val="00AD58FA"/>
    <w:rsid w:val="00AE1A3E"/>
    <w:rsid w:val="00B1750D"/>
    <w:rsid w:val="00B53B9F"/>
    <w:rsid w:val="00B5788F"/>
    <w:rsid w:val="00B73E79"/>
    <w:rsid w:val="00BA1594"/>
    <w:rsid w:val="00BB4A23"/>
    <w:rsid w:val="00BE0A5E"/>
    <w:rsid w:val="00BE66A3"/>
    <w:rsid w:val="00BF29FF"/>
    <w:rsid w:val="00C02F45"/>
    <w:rsid w:val="00C13DB8"/>
    <w:rsid w:val="00C22B29"/>
    <w:rsid w:val="00C25119"/>
    <w:rsid w:val="00C576BD"/>
    <w:rsid w:val="00C67EDD"/>
    <w:rsid w:val="00CA62F2"/>
    <w:rsid w:val="00CD45FD"/>
    <w:rsid w:val="00CF2FB1"/>
    <w:rsid w:val="00CF3008"/>
    <w:rsid w:val="00CF49F6"/>
    <w:rsid w:val="00D000B2"/>
    <w:rsid w:val="00D46DC0"/>
    <w:rsid w:val="00DB6980"/>
    <w:rsid w:val="00DC5090"/>
    <w:rsid w:val="00DF46C8"/>
    <w:rsid w:val="00E00CCE"/>
    <w:rsid w:val="00E128DF"/>
    <w:rsid w:val="00E27899"/>
    <w:rsid w:val="00E3701A"/>
    <w:rsid w:val="00E4217B"/>
    <w:rsid w:val="00E46061"/>
    <w:rsid w:val="00EA20F1"/>
    <w:rsid w:val="00EC1F0F"/>
    <w:rsid w:val="00EE75AB"/>
    <w:rsid w:val="00F04D47"/>
    <w:rsid w:val="00F316BF"/>
    <w:rsid w:val="00F4327F"/>
    <w:rsid w:val="00F84327"/>
    <w:rsid w:val="00FA4E4C"/>
    <w:rsid w:val="00FB01C0"/>
    <w:rsid w:val="00FE426F"/>
    <w:rsid w:val="00FE741D"/>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2F08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263B"/>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B263B"/>
    <w:pPr>
      <w:spacing w:before="100" w:beforeAutospacing="1" w:after="100" w:afterAutospacing="1" w:line="240" w:lineRule="auto"/>
    </w:pPr>
    <w:rPr>
      <w:rFonts w:ascii="Times" w:eastAsiaTheme="minorEastAsia" w:hAnsi="Times" w:cs="Times New Roman"/>
      <w:sz w:val="20"/>
      <w:szCs w:val="20"/>
    </w:rPr>
  </w:style>
  <w:style w:type="paragraph" w:styleId="Header">
    <w:name w:val="header"/>
    <w:basedOn w:val="Normal"/>
    <w:link w:val="HeaderChar"/>
    <w:uiPriority w:val="99"/>
    <w:unhideWhenUsed/>
    <w:rsid w:val="006B263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B263B"/>
    <w:rPr>
      <w:rFonts w:eastAsiaTheme="minorHAnsi"/>
      <w:sz w:val="22"/>
      <w:szCs w:val="22"/>
    </w:rPr>
  </w:style>
  <w:style w:type="paragraph" w:styleId="Footer">
    <w:name w:val="footer"/>
    <w:basedOn w:val="Normal"/>
    <w:link w:val="FooterChar"/>
    <w:uiPriority w:val="99"/>
    <w:unhideWhenUsed/>
    <w:rsid w:val="006B263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B263B"/>
    <w:rPr>
      <w:rFonts w:eastAsiaTheme="minorHAnsi"/>
      <w:sz w:val="22"/>
      <w:szCs w:val="22"/>
    </w:rPr>
  </w:style>
  <w:style w:type="paragraph" w:styleId="HTMLPreformatted">
    <w:name w:val="HTML Preformatted"/>
    <w:basedOn w:val="Normal"/>
    <w:link w:val="HTMLPreformattedChar"/>
    <w:uiPriority w:val="99"/>
    <w:semiHidden/>
    <w:unhideWhenUsed/>
    <w:rsid w:val="006B2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semiHidden/>
    <w:rsid w:val="006B263B"/>
    <w:rPr>
      <w:rFonts w:ascii="Courier New" w:eastAsia="Times New Roman" w:hAnsi="Courier New" w:cs="Courier New"/>
      <w:sz w:val="20"/>
      <w:szCs w:val="20"/>
      <w:lang w:eastAsia="pt-BR"/>
    </w:rPr>
  </w:style>
  <w:style w:type="paragraph" w:styleId="BalloonText">
    <w:name w:val="Balloon Text"/>
    <w:basedOn w:val="Normal"/>
    <w:link w:val="BalloonTextChar"/>
    <w:uiPriority w:val="99"/>
    <w:semiHidden/>
    <w:unhideWhenUsed/>
    <w:rsid w:val="006B263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B263B"/>
    <w:rPr>
      <w:rFonts w:ascii="Lucida Grande" w:eastAsiaTheme="minorHAnsi" w:hAnsi="Lucida Grande"/>
      <w:sz w:val="18"/>
      <w:szCs w:val="18"/>
    </w:rPr>
  </w:style>
  <w:style w:type="character" w:styleId="CommentReference">
    <w:name w:val="annotation reference"/>
    <w:basedOn w:val="DefaultParagraphFont"/>
    <w:uiPriority w:val="99"/>
    <w:semiHidden/>
    <w:unhideWhenUsed/>
    <w:rsid w:val="006B263B"/>
    <w:rPr>
      <w:sz w:val="18"/>
      <w:szCs w:val="18"/>
    </w:rPr>
  </w:style>
  <w:style w:type="paragraph" w:styleId="CommentText">
    <w:name w:val="annotation text"/>
    <w:basedOn w:val="Normal"/>
    <w:link w:val="CommentTextChar"/>
    <w:uiPriority w:val="99"/>
    <w:semiHidden/>
    <w:unhideWhenUsed/>
    <w:rsid w:val="006B263B"/>
    <w:pPr>
      <w:spacing w:line="240" w:lineRule="auto"/>
    </w:pPr>
    <w:rPr>
      <w:sz w:val="24"/>
      <w:szCs w:val="24"/>
    </w:rPr>
  </w:style>
  <w:style w:type="character" w:customStyle="1" w:styleId="CommentTextChar">
    <w:name w:val="Comment Text Char"/>
    <w:basedOn w:val="DefaultParagraphFont"/>
    <w:link w:val="CommentText"/>
    <w:uiPriority w:val="99"/>
    <w:semiHidden/>
    <w:rsid w:val="006B263B"/>
    <w:rPr>
      <w:rFonts w:eastAsiaTheme="minorHAnsi"/>
    </w:rPr>
  </w:style>
  <w:style w:type="paragraph" w:styleId="CommentSubject">
    <w:name w:val="annotation subject"/>
    <w:basedOn w:val="CommentText"/>
    <w:next w:val="CommentText"/>
    <w:link w:val="CommentSubjectChar"/>
    <w:uiPriority w:val="99"/>
    <w:semiHidden/>
    <w:unhideWhenUsed/>
    <w:rsid w:val="006B263B"/>
    <w:rPr>
      <w:b/>
      <w:bCs/>
      <w:sz w:val="20"/>
      <w:szCs w:val="20"/>
    </w:rPr>
  </w:style>
  <w:style w:type="character" w:customStyle="1" w:styleId="CommentSubjectChar">
    <w:name w:val="Comment Subject Char"/>
    <w:basedOn w:val="CommentTextChar"/>
    <w:link w:val="CommentSubject"/>
    <w:uiPriority w:val="99"/>
    <w:semiHidden/>
    <w:rsid w:val="006B263B"/>
    <w:rPr>
      <w:rFonts w:eastAsiaTheme="minorHAnsi"/>
      <w:b/>
      <w:bCs/>
      <w:sz w:val="20"/>
      <w:szCs w:val="20"/>
    </w:rPr>
  </w:style>
  <w:style w:type="character" w:styleId="Hyperlink">
    <w:name w:val="Hyperlink"/>
    <w:basedOn w:val="DefaultParagraphFont"/>
    <w:uiPriority w:val="99"/>
    <w:unhideWhenUsed/>
    <w:rsid w:val="00620BC3"/>
    <w:rPr>
      <w:color w:val="0000FF" w:themeColor="hyperlink"/>
      <w:u w:val="single"/>
    </w:rPr>
  </w:style>
  <w:style w:type="character" w:styleId="PageNumber">
    <w:name w:val="page number"/>
    <w:basedOn w:val="DefaultParagraphFont"/>
    <w:uiPriority w:val="99"/>
    <w:semiHidden/>
    <w:unhideWhenUsed/>
    <w:rsid w:val="00786FCF"/>
  </w:style>
  <w:style w:type="character" w:styleId="FollowedHyperlink">
    <w:name w:val="FollowedHyperlink"/>
    <w:basedOn w:val="DefaultParagraphFont"/>
    <w:uiPriority w:val="99"/>
    <w:semiHidden/>
    <w:unhideWhenUsed/>
    <w:rsid w:val="007E0215"/>
    <w:rPr>
      <w:color w:val="800080" w:themeColor="followedHyperlink"/>
      <w:u w:val="single"/>
    </w:rPr>
  </w:style>
  <w:style w:type="character" w:styleId="Strong">
    <w:name w:val="Strong"/>
    <w:qFormat/>
    <w:rsid w:val="003C10D2"/>
    <w:rPr>
      <w:b/>
      <w:bCs/>
    </w:rPr>
  </w:style>
  <w:style w:type="paragraph" w:styleId="ListParagraph">
    <w:name w:val="List Paragraph"/>
    <w:basedOn w:val="Normal"/>
    <w:uiPriority w:val="34"/>
    <w:qFormat/>
    <w:rsid w:val="00FE426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263B"/>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B263B"/>
    <w:pPr>
      <w:spacing w:before="100" w:beforeAutospacing="1" w:after="100" w:afterAutospacing="1" w:line="240" w:lineRule="auto"/>
    </w:pPr>
    <w:rPr>
      <w:rFonts w:ascii="Times" w:eastAsiaTheme="minorEastAsia" w:hAnsi="Times" w:cs="Times New Roman"/>
      <w:sz w:val="20"/>
      <w:szCs w:val="20"/>
    </w:rPr>
  </w:style>
  <w:style w:type="paragraph" w:styleId="Header">
    <w:name w:val="header"/>
    <w:basedOn w:val="Normal"/>
    <w:link w:val="HeaderChar"/>
    <w:uiPriority w:val="99"/>
    <w:unhideWhenUsed/>
    <w:rsid w:val="006B263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B263B"/>
    <w:rPr>
      <w:rFonts w:eastAsiaTheme="minorHAnsi"/>
      <w:sz w:val="22"/>
      <w:szCs w:val="22"/>
    </w:rPr>
  </w:style>
  <w:style w:type="paragraph" w:styleId="Footer">
    <w:name w:val="footer"/>
    <w:basedOn w:val="Normal"/>
    <w:link w:val="FooterChar"/>
    <w:uiPriority w:val="99"/>
    <w:unhideWhenUsed/>
    <w:rsid w:val="006B263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B263B"/>
    <w:rPr>
      <w:rFonts w:eastAsiaTheme="minorHAnsi"/>
      <w:sz w:val="22"/>
      <w:szCs w:val="22"/>
    </w:rPr>
  </w:style>
  <w:style w:type="paragraph" w:styleId="HTMLPreformatted">
    <w:name w:val="HTML Preformatted"/>
    <w:basedOn w:val="Normal"/>
    <w:link w:val="HTMLPreformattedChar"/>
    <w:uiPriority w:val="99"/>
    <w:semiHidden/>
    <w:unhideWhenUsed/>
    <w:rsid w:val="006B2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semiHidden/>
    <w:rsid w:val="006B263B"/>
    <w:rPr>
      <w:rFonts w:ascii="Courier New" w:eastAsia="Times New Roman" w:hAnsi="Courier New" w:cs="Courier New"/>
      <w:sz w:val="20"/>
      <w:szCs w:val="20"/>
      <w:lang w:eastAsia="pt-BR"/>
    </w:rPr>
  </w:style>
  <w:style w:type="paragraph" w:styleId="BalloonText">
    <w:name w:val="Balloon Text"/>
    <w:basedOn w:val="Normal"/>
    <w:link w:val="BalloonTextChar"/>
    <w:uiPriority w:val="99"/>
    <w:semiHidden/>
    <w:unhideWhenUsed/>
    <w:rsid w:val="006B263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B263B"/>
    <w:rPr>
      <w:rFonts w:ascii="Lucida Grande" w:eastAsiaTheme="minorHAnsi" w:hAnsi="Lucida Grande"/>
      <w:sz w:val="18"/>
      <w:szCs w:val="18"/>
    </w:rPr>
  </w:style>
  <w:style w:type="character" w:styleId="CommentReference">
    <w:name w:val="annotation reference"/>
    <w:basedOn w:val="DefaultParagraphFont"/>
    <w:uiPriority w:val="99"/>
    <w:semiHidden/>
    <w:unhideWhenUsed/>
    <w:rsid w:val="006B263B"/>
    <w:rPr>
      <w:sz w:val="18"/>
      <w:szCs w:val="18"/>
    </w:rPr>
  </w:style>
  <w:style w:type="paragraph" w:styleId="CommentText">
    <w:name w:val="annotation text"/>
    <w:basedOn w:val="Normal"/>
    <w:link w:val="CommentTextChar"/>
    <w:uiPriority w:val="99"/>
    <w:semiHidden/>
    <w:unhideWhenUsed/>
    <w:rsid w:val="006B263B"/>
    <w:pPr>
      <w:spacing w:line="240" w:lineRule="auto"/>
    </w:pPr>
    <w:rPr>
      <w:sz w:val="24"/>
      <w:szCs w:val="24"/>
    </w:rPr>
  </w:style>
  <w:style w:type="character" w:customStyle="1" w:styleId="CommentTextChar">
    <w:name w:val="Comment Text Char"/>
    <w:basedOn w:val="DefaultParagraphFont"/>
    <w:link w:val="CommentText"/>
    <w:uiPriority w:val="99"/>
    <w:semiHidden/>
    <w:rsid w:val="006B263B"/>
    <w:rPr>
      <w:rFonts w:eastAsiaTheme="minorHAnsi"/>
    </w:rPr>
  </w:style>
  <w:style w:type="paragraph" w:styleId="CommentSubject">
    <w:name w:val="annotation subject"/>
    <w:basedOn w:val="CommentText"/>
    <w:next w:val="CommentText"/>
    <w:link w:val="CommentSubjectChar"/>
    <w:uiPriority w:val="99"/>
    <w:semiHidden/>
    <w:unhideWhenUsed/>
    <w:rsid w:val="006B263B"/>
    <w:rPr>
      <w:b/>
      <w:bCs/>
      <w:sz w:val="20"/>
      <w:szCs w:val="20"/>
    </w:rPr>
  </w:style>
  <w:style w:type="character" w:customStyle="1" w:styleId="CommentSubjectChar">
    <w:name w:val="Comment Subject Char"/>
    <w:basedOn w:val="CommentTextChar"/>
    <w:link w:val="CommentSubject"/>
    <w:uiPriority w:val="99"/>
    <w:semiHidden/>
    <w:rsid w:val="006B263B"/>
    <w:rPr>
      <w:rFonts w:eastAsiaTheme="minorHAnsi"/>
      <w:b/>
      <w:bCs/>
      <w:sz w:val="20"/>
      <w:szCs w:val="20"/>
    </w:rPr>
  </w:style>
  <w:style w:type="character" w:styleId="Hyperlink">
    <w:name w:val="Hyperlink"/>
    <w:basedOn w:val="DefaultParagraphFont"/>
    <w:uiPriority w:val="99"/>
    <w:unhideWhenUsed/>
    <w:rsid w:val="00620BC3"/>
    <w:rPr>
      <w:color w:val="0000FF" w:themeColor="hyperlink"/>
      <w:u w:val="single"/>
    </w:rPr>
  </w:style>
  <w:style w:type="character" w:styleId="PageNumber">
    <w:name w:val="page number"/>
    <w:basedOn w:val="DefaultParagraphFont"/>
    <w:uiPriority w:val="99"/>
    <w:semiHidden/>
    <w:unhideWhenUsed/>
    <w:rsid w:val="00786FCF"/>
  </w:style>
  <w:style w:type="character" w:styleId="FollowedHyperlink">
    <w:name w:val="FollowedHyperlink"/>
    <w:basedOn w:val="DefaultParagraphFont"/>
    <w:uiPriority w:val="99"/>
    <w:semiHidden/>
    <w:unhideWhenUsed/>
    <w:rsid w:val="007E0215"/>
    <w:rPr>
      <w:color w:val="800080" w:themeColor="followedHyperlink"/>
      <w:u w:val="single"/>
    </w:rPr>
  </w:style>
  <w:style w:type="character" w:styleId="Strong">
    <w:name w:val="Strong"/>
    <w:qFormat/>
    <w:rsid w:val="003C10D2"/>
    <w:rPr>
      <w:b/>
      <w:bCs/>
    </w:rPr>
  </w:style>
  <w:style w:type="paragraph" w:styleId="ListParagraph">
    <w:name w:val="List Paragraph"/>
    <w:basedOn w:val="Normal"/>
    <w:uiPriority w:val="34"/>
    <w:qFormat/>
    <w:rsid w:val="00FE426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617089">
      <w:bodyDiv w:val="1"/>
      <w:marLeft w:val="0"/>
      <w:marRight w:val="0"/>
      <w:marTop w:val="0"/>
      <w:marBottom w:val="0"/>
      <w:divBdr>
        <w:top w:val="none" w:sz="0" w:space="0" w:color="auto"/>
        <w:left w:val="none" w:sz="0" w:space="0" w:color="auto"/>
        <w:bottom w:val="none" w:sz="0" w:space="0" w:color="auto"/>
        <w:right w:val="none" w:sz="0" w:space="0" w:color="auto"/>
      </w:divBdr>
      <w:divsChild>
        <w:div w:id="17048869">
          <w:marLeft w:val="0"/>
          <w:marRight w:val="0"/>
          <w:marTop w:val="0"/>
          <w:marBottom w:val="0"/>
          <w:divBdr>
            <w:top w:val="none" w:sz="0" w:space="0" w:color="auto"/>
            <w:left w:val="none" w:sz="0" w:space="0" w:color="auto"/>
            <w:bottom w:val="none" w:sz="0" w:space="0" w:color="auto"/>
            <w:right w:val="none" w:sz="0" w:space="0" w:color="auto"/>
          </w:divBdr>
          <w:divsChild>
            <w:div w:id="1461650067">
              <w:marLeft w:val="0"/>
              <w:marRight w:val="0"/>
              <w:marTop w:val="0"/>
              <w:marBottom w:val="0"/>
              <w:divBdr>
                <w:top w:val="none" w:sz="0" w:space="0" w:color="auto"/>
                <w:left w:val="none" w:sz="0" w:space="0" w:color="auto"/>
                <w:bottom w:val="none" w:sz="0" w:space="0" w:color="auto"/>
                <w:right w:val="none" w:sz="0" w:space="0" w:color="auto"/>
              </w:divBdr>
              <w:divsChild>
                <w:div w:id="1201280869">
                  <w:marLeft w:val="0"/>
                  <w:marRight w:val="0"/>
                  <w:marTop w:val="0"/>
                  <w:marBottom w:val="0"/>
                  <w:divBdr>
                    <w:top w:val="none" w:sz="0" w:space="0" w:color="auto"/>
                    <w:left w:val="none" w:sz="0" w:space="0" w:color="auto"/>
                    <w:bottom w:val="none" w:sz="0" w:space="0" w:color="auto"/>
                    <w:right w:val="none" w:sz="0" w:space="0" w:color="auto"/>
                  </w:divBdr>
                  <w:divsChild>
                    <w:div w:id="24525037">
                      <w:marLeft w:val="0"/>
                      <w:marRight w:val="0"/>
                      <w:marTop w:val="0"/>
                      <w:marBottom w:val="0"/>
                      <w:divBdr>
                        <w:top w:val="none" w:sz="0" w:space="0" w:color="auto"/>
                        <w:left w:val="none" w:sz="0" w:space="0" w:color="auto"/>
                        <w:bottom w:val="none" w:sz="0" w:space="0" w:color="auto"/>
                        <w:right w:val="none" w:sz="0" w:space="0" w:color="auto"/>
                      </w:divBdr>
                      <w:divsChild>
                        <w:div w:id="1088699933">
                          <w:marLeft w:val="0"/>
                          <w:marRight w:val="0"/>
                          <w:marTop w:val="0"/>
                          <w:marBottom w:val="0"/>
                          <w:divBdr>
                            <w:top w:val="none" w:sz="0" w:space="0" w:color="auto"/>
                            <w:left w:val="none" w:sz="0" w:space="0" w:color="auto"/>
                            <w:bottom w:val="none" w:sz="0" w:space="0" w:color="auto"/>
                            <w:right w:val="none" w:sz="0" w:space="0" w:color="auto"/>
                          </w:divBdr>
                          <w:divsChild>
                            <w:div w:id="372190615">
                              <w:marLeft w:val="0"/>
                              <w:marRight w:val="0"/>
                              <w:marTop w:val="0"/>
                              <w:marBottom w:val="0"/>
                              <w:divBdr>
                                <w:top w:val="none" w:sz="0" w:space="0" w:color="auto"/>
                                <w:left w:val="none" w:sz="0" w:space="0" w:color="auto"/>
                                <w:bottom w:val="none" w:sz="0" w:space="0" w:color="auto"/>
                                <w:right w:val="none" w:sz="0" w:space="0" w:color="auto"/>
                              </w:divBdr>
                              <w:divsChild>
                                <w:div w:id="918178138">
                                  <w:marLeft w:val="0"/>
                                  <w:marRight w:val="0"/>
                                  <w:marTop w:val="0"/>
                                  <w:marBottom w:val="0"/>
                                  <w:divBdr>
                                    <w:top w:val="none" w:sz="0" w:space="0" w:color="auto"/>
                                    <w:left w:val="none" w:sz="0" w:space="0" w:color="auto"/>
                                    <w:bottom w:val="none" w:sz="0" w:space="0" w:color="auto"/>
                                    <w:right w:val="none" w:sz="0" w:space="0" w:color="auto"/>
                                  </w:divBdr>
                                  <w:divsChild>
                                    <w:div w:id="1365670560">
                                      <w:marLeft w:val="0"/>
                                      <w:marRight w:val="0"/>
                                      <w:marTop w:val="0"/>
                                      <w:marBottom w:val="0"/>
                                      <w:divBdr>
                                        <w:top w:val="none" w:sz="0" w:space="0" w:color="auto"/>
                                        <w:left w:val="none" w:sz="0" w:space="0" w:color="auto"/>
                                        <w:bottom w:val="none" w:sz="0" w:space="0" w:color="auto"/>
                                        <w:right w:val="none" w:sz="0" w:space="0" w:color="auto"/>
                                      </w:divBdr>
                                      <w:divsChild>
                                        <w:div w:id="1282880205">
                                          <w:marLeft w:val="0"/>
                                          <w:marRight w:val="0"/>
                                          <w:marTop w:val="0"/>
                                          <w:marBottom w:val="0"/>
                                          <w:divBdr>
                                            <w:top w:val="none" w:sz="0" w:space="0" w:color="auto"/>
                                            <w:left w:val="none" w:sz="0" w:space="0" w:color="auto"/>
                                            <w:bottom w:val="none" w:sz="0" w:space="0" w:color="auto"/>
                                            <w:right w:val="none" w:sz="0" w:space="0" w:color="auto"/>
                                          </w:divBdr>
                                          <w:divsChild>
                                            <w:div w:id="1718625233">
                                              <w:marLeft w:val="0"/>
                                              <w:marRight w:val="0"/>
                                              <w:marTop w:val="0"/>
                                              <w:marBottom w:val="0"/>
                                              <w:divBdr>
                                                <w:top w:val="none" w:sz="0" w:space="0" w:color="auto"/>
                                                <w:left w:val="none" w:sz="0" w:space="0" w:color="auto"/>
                                                <w:bottom w:val="none" w:sz="0" w:space="0" w:color="auto"/>
                                                <w:right w:val="none" w:sz="0" w:space="0" w:color="auto"/>
                                              </w:divBdr>
                                              <w:divsChild>
                                                <w:div w:id="549850615">
                                                  <w:marLeft w:val="0"/>
                                                  <w:marRight w:val="0"/>
                                                  <w:marTop w:val="0"/>
                                                  <w:marBottom w:val="0"/>
                                                  <w:divBdr>
                                                    <w:top w:val="none" w:sz="0" w:space="0" w:color="auto"/>
                                                    <w:left w:val="none" w:sz="0" w:space="0" w:color="auto"/>
                                                    <w:bottom w:val="none" w:sz="0" w:space="0" w:color="auto"/>
                                                    <w:right w:val="none" w:sz="0" w:space="0" w:color="auto"/>
                                                  </w:divBdr>
                                                  <w:divsChild>
                                                    <w:div w:id="1611235217">
                                                      <w:marLeft w:val="0"/>
                                                      <w:marRight w:val="0"/>
                                                      <w:marTop w:val="0"/>
                                                      <w:marBottom w:val="0"/>
                                                      <w:divBdr>
                                                        <w:top w:val="none" w:sz="0" w:space="0" w:color="auto"/>
                                                        <w:left w:val="none" w:sz="0" w:space="0" w:color="auto"/>
                                                        <w:bottom w:val="none" w:sz="0" w:space="0" w:color="auto"/>
                                                        <w:right w:val="none" w:sz="0" w:space="0" w:color="auto"/>
                                                      </w:divBdr>
                                                      <w:divsChild>
                                                        <w:div w:id="591159898">
                                                          <w:marLeft w:val="0"/>
                                                          <w:marRight w:val="0"/>
                                                          <w:marTop w:val="0"/>
                                                          <w:marBottom w:val="0"/>
                                                          <w:divBdr>
                                                            <w:top w:val="none" w:sz="0" w:space="0" w:color="auto"/>
                                                            <w:left w:val="none" w:sz="0" w:space="0" w:color="auto"/>
                                                            <w:bottom w:val="none" w:sz="0" w:space="0" w:color="auto"/>
                                                            <w:right w:val="none" w:sz="0" w:space="0" w:color="auto"/>
                                                          </w:divBdr>
                                                          <w:divsChild>
                                                            <w:div w:id="1713725763">
                                                              <w:marLeft w:val="0"/>
                                                              <w:marRight w:val="0"/>
                                                              <w:marTop w:val="0"/>
                                                              <w:marBottom w:val="0"/>
                                                              <w:divBdr>
                                                                <w:top w:val="none" w:sz="0" w:space="0" w:color="auto"/>
                                                                <w:left w:val="none" w:sz="0" w:space="0" w:color="auto"/>
                                                                <w:bottom w:val="none" w:sz="0" w:space="0" w:color="auto"/>
                                                                <w:right w:val="none" w:sz="0" w:space="0" w:color="auto"/>
                                                              </w:divBdr>
                                                              <w:divsChild>
                                                                <w:div w:id="1826555126">
                                                                  <w:marLeft w:val="0"/>
                                                                  <w:marRight w:val="0"/>
                                                                  <w:marTop w:val="0"/>
                                                                  <w:marBottom w:val="0"/>
                                                                  <w:divBdr>
                                                                    <w:top w:val="none" w:sz="0" w:space="0" w:color="auto"/>
                                                                    <w:left w:val="none" w:sz="0" w:space="0" w:color="auto"/>
                                                                    <w:bottom w:val="none" w:sz="0" w:space="0" w:color="auto"/>
                                                                    <w:right w:val="none" w:sz="0" w:space="0" w:color="auto"/>
                                                                  </w:divBdr>
                                                                  <w:divsChild>
                                                                    <w:div w:id="699940105">
                                                                      <w:marLeft w:val="0"/>
                                                                      <w:marRight w:val="0"/>
                                                                      <w:marTop w:val="0"/>
                                                                      <w:marBottom w:val="0"/>
                                                                      <w:divBdr>
                                                                        <w:top w:val="none" w:sz="0" w:space="0" w:color="auto"/>
                                                                        <w:left w:val="none" w:sz="0" w:space="0" w:color="auto"/>
                                                                        <w:bottom w:val="none" w:sz="0" w:space="0" w:color="auto"/>
                                                                        <w:right w:val="none" w:sz="0" w:space="0" w:color="auto"/>
                                                                      </w:divBdr>
                                                                      <w:divsChild>
                                                                        <w:div w:id="283393536">
                                                                          <w:marLeft w:val="0"/>
                                                                          <w:marRight w:val="0"/>
                                                                          <w:marTop w:val="0"/>
                                                                          <w:marBottom w:val="0"/>
                                                                          <w:divBdr>
                                                                            <w:top w:val="none" w:sz="0" w:space="0" w:color="auto"/>
                                                                            <w:left w:val="none" w:sz="0" w:space="0" w:color="auto"/>
                                                                            <w:bottom w:val="none" w:sz="0" w:space="0" w:color="auto"/>
                                                                            <w:right w:val="none" w:sz="0" w:space="0" w:color="auto"/>
                                                                          </w:divBdr>
                                                                          <w:divsChild>
                                                                            <w:div w:id="68384306">
                                                                              <w:marLeft w:val="0"/>
                                                                              <w:marRight w:val="0"/>
                                                                              <w:marTop w:val="0"/>
                                                                              <w:marBottom w:val="0"/>
                                                                              <w:divBdr>
                                                                                <w:top w:val="none" w:sz="0" w:space="0" w:color="auto"/>
                                                                                <w:left w:val="none" w:sz="0" w:space="0" w:color="auto"/>
                                                                                <w:bottom w:val="none" w:sz="0" w:space="0" w:color="auto"/>
                                                                                <w:right w:val="none" w:sz="0" w:space="0" w:color="auto"/>
                                                                              </w:divBdr>
                                                                              <w:divsChild>
                                                                                <w:div w:id="2136947788">
                                                                                  <w:marLeft w:val="0"/>
                                                                                  <w:marRight w:val="0"/>
                                                                                  <w:marTop w:val="0"/>
                                                                                  <w:marBottom w:val="0"/>
                                                                                  <w:divBdr>
                                                                                    <w:top w:val="none" w:sz="0" w:space="0" w:color="auto"/>
                                                                                    <w:left w:val="none" w:sz="0" w:space="0" w:color="auto"/>
                                                                                    <w:bottom w:val="none" w:sz="0" w:space="0" w:color="auto"/>
                                                                                    <w:right w:val="none" w:sz="0" w:space="0" w:color="auto"/>
                                                                                  </w:divBdr>
                                                                                  <w:divsChild>
                                                                                    <w:div w:id="1064763539">
                                                                                      <w:marLeft w:val="0"/>
                                                                                      <w:marRight w:val="0"/>
                                                                                      <w:marTop w:val="0"/>
                                                                                      <w:marBottom w:val="0"/>
                                                                                      <w:divBdr>
                                                                                        <w:top w:val="none" w:sz="0" w:space="0" w:color="auto"/>
                                                                                        <w:left w:val="none" w:sz="0" w:space="0" w:color="auto"/>
                                                                                        <w:bottom w:val="none" w:sz="0" w:space="0" w:color="auto"/>
                                                                                        <w:right w:val="none" w:sz="0" w:space="0" w:color="auto"/>
                                                                                      </w:divBdr>
                                                                                      <w:divsChild>
                                                                                        <w:div w:id="725881580">
                                                                                          <w:marLeft w:val="0"/>
                                                                                          <w:marRight w:val="0"/>
                                                                                          <w:marTop w:val="0"/>
                                                                                          <w:marBottom w:val="0"/>
                                                                                          <w:divBdr>
                                                                                            <w:top w:val="none" w:sz="0" w:space="0" w:color="auto"/>
                                                                                            <w:left w:val="none" w:sz="0" w:space="0" w:color="auto"/>
                                                                                            <w:bottom w:val="none" w:sz="0" w:space="0" w:color="auto"/>
                                                                                            <w:right w:val="none" w:sz="0" w:space="0" w:color="auto"/>
                                                                                          </w:divBdr>
                                                                                          <w:divsChild>
                                                                                            <w:div w:id="205874365">
                                                                                              <w:marLeft w:val="0"/>
                                                                                              <w:marRight w:val="0"/>
                                                                                              <w:marTop w:val="0"/>
                                                                                              <w:marBottom w:val="0"/>
                                                                                              <w:divBdr>
                                                                                                <w:top w:val="none" w:sz="0" w:space="0" w:color="auto"/>
                                                                                                <w:left w:val="none" w:sz="0" w:space="0" w:color="auto"/>
                                                                                                <w:bottom w:val="none" w:sz="0" w:space="0" w:color="auto"/>
                                                                                                <w:right w:val="none" w:sz="0" w:space="0" w:color="auto"/>
                                                                                              </w:divBdr>
                                                                                              <w:divsChild>
                                                                                                <w:div w:id="1070497176">
                                                                                                  <w:marLeft w:val="0"/>
                                                                                                  <w:marRight w:val="0"/>
                                                                                                  <w:marTop w:val="0"/>
                                                                                                  <w:marBottom w:val="0"/>
                                                                                                  <w:divBdr>
                                                                                                    <w:top w:val="none" w:sz="0" w:space="0" w:color="auto"/>
                                                                                                    <w:left w:val="none" w:sz="0" w:space="0" w:color="auto"/>
                                                                                                    <w:bottom w:val="none" w:sz="0" w:space="0" w:color="auto"/>
                                                                                                    <w:right w:val="none" w:sz="0" w:space="0" w:color="auto"/>
                                                                                                  </w:divBdr>
                                                                                                  <w:divsChild>
                                                                                                    <w:div w:id="55142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linelutz.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56E13-99F8-3346-9F38-462FC10ED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67065</Words>
  <Characters>382271</Characters>
  <Application>Microsoft Macintosh Word</Application>
  <DocSecurity>0</DocSecurity>
  <Lines>3185</Lines>
  <Paragraphs>896</Paragraphs>
  <ScaleCrop>false</ScaleCrop>
  <Company/>
  <LinksUpToDate>false</LinksUpToDate>
  <CharactersWithSpaces>448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e Lutz</dc:creator>
  <cp:keywords/>
  <dc:description/>
  <cp:lastModifiedBy>Na Ma</cp:lastModifiedBy>
  <cp:revision>2</cp:revision>
  <cp:lastPrinted>2015-01-01T21:43:00Z</cp:lastPrinted>
  <dcterms:created xsi:type="dcterms:W3CDTF">2015-04-17T19:57:00Z</dcterms:created>
  <dcterms:modified xsi:type="dcterms:W3CDTF">2015-04-17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nelutz.a@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